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4E067E20"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DENGAN MEDIA </w:t>
      </w:r>
      <w:r w:rsidRPr="007876F8">
        <w:rPr>
          <w:b/>
          <w:bCs/>
          <w:i/>
          <w:iCs/>
          <w:sz w:val="28"/>
          <w:szCs w:val="24"/>
        </w:rPr>
        <w:t>MICROSOFT EXCEL</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4D58956A"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DENGAN MEDIA </w:t>
      </w:r>
      <w:r w:rsidRPr="007876F8">
        <w:rPr>
          <w:b/>
          <w:bCs/>
          <w:i/>
          <w:iCs/>
          <w:sz w:val="28"/>
          <w:szCs w:val="36"/>
        </w:rPr>
        <w:t>MICROSOFT EXCEL</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0E151EB4"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r w:rsidRPr="00394A33">
        <w:rPr>
          <w:rFonts w:cs="Times New Roman"/>
          <w:b/>
          <w:bCs/>
        </w:rPr>
        <w:t>Diajukan kepada</w:t>
      </w:r>
      <w:r>
        <w:rPr>
          <w:rFonts w:cs="Times New Roman"/>
          <w:b/>
          <w:bCs/>
        </w:rPr>
        <w:t xml:space="preserve"> </w:t>
      </w:r>
      <w:r>
        <w:rPr>
          <w:rFonts w:cs="Times New Roman"/>
          <w:b/>
          <w:bCs/>
        </w:rPr>
        <w:br/>
      </w:r>
      <w:r w:rsidRPr="00394A33">
        <w:rPr>
          <w:rFonts w:cs="Times New Roman"/>
          <w:b/>
          <w:bCs/>
        </w:rPr>
        <w:t xml:space="preserve">Program S1 Sistem Informasi Universitas Merdeka Malang </w:t>
      </w:r>
      <w:r>
        <w:rPr>
          <w:rFonts w:cs="Times New Roman"/>
          <w:b/>
          <w:bCs/>
        </w:rPr>
        <w:br/>
      </w:r>
      <w:r w:rsidRPr="00394A33">
        <w:rPr>
          <w:rFonts w:cs="Times New Roman"/>
          <w:b/>
          <w:bCs/>
        </w:rPr>
        <w:t>Untuk Memenuhi Salah Satu Persyaratan</w:t>
      </w:r>
      <w:r>
        <w:rPr>
          <w:rFonts w:cs="Times New Roman"/>
          <w:b/>
          <w:bCs/>
        </w:rPr>
        <w:t xml:space="preserve"> </w:t>
      </w:r>
      <w:r>
        <w:rPr>
          <w:rFonts w:cs="Times New Roman"/>
          <w:b/>
          <w:bCs/>
        </w:rPr>
        <w:br/>
      </w:r>
      <w:r w:rsidRPr="00394A33">
        <w:rPr>
          <w:rFonts w:cs="Times New Roman"/>
          <w:b/>
          <w:bCs/>
        </w:rPr>
        <w:t>dalam Memperoleh Gelar Sarjana Komputer (S.Kom</w:t>
      </w:r>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08890429"/>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r>
              <w:t>Judul</w:t>
            </w:r>
          </w:p>
        </w:tc>
        <w:tc>
          <w:tcPr>
            <w:tcW w:w="4247" w:type="dxa"/>
          </w:tcPr>
          <w:p w14:paraId="6DC78900" w14:textId="187968D0" w:rsidR="006941FA" w:rsidRDefault="00DC104B" w:rsidP="00BE0554">
            <w:pPr>
              <w:spacing w:line="360" w:lineRule="auto"/>
              <w:ind w:left="183" w:hanging="141"/>
            </w:pPr>
            <w:r>
              <w:t xml:space="preserve">: </w:t>
            </w:r>
            <w:r w:rsidRPr="00DC104B">
              <w:t>Analisis Forecasting Penjualan Bulanan Pada Toko Tiga Jaya Baru Menggunakan Metode Single Exponential Smoothing Adaptive Parameter Dengan Media Microsoft Excel</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Luqman Tri Bimantoro</w:t>
            </w:r>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Studi </w:t>
            </w:r>
          </w:p>
        </w:tc>
        <w:tc>
          <w:tcPr>
            <w:tcW w:w="4247" w:type="dxa"/>
          </w:tcPr>
          <w:p w14:paraId="74F12F97" w14:textId="4546B5AC" w:rsidR="006941FA" w:rsidRDefault="00DC104B" w:rsidP="00BE0554">
            <w:pPr>
              <w:spacing w:line="360" w:lineRule="auto"/>
              <w:ind w:left="183" w:hanging="141"/>
            </w:pPr>
            <w:r>
              <w:t>: S1 Sistem Informasi</w:t>
            </w:r>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r>
              <w:t>Disetujui pada tanggal</w:t>
            </w:r>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r>
              <w:t>Dosen Pembimbing</w:t>
            </w:r>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Asri Samsiar Ilmananda,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r>
              <w:t xml:space="preserve">Mengetahui, </w:t>
            </w:r>
            <w:r>
              <w:br/>
              <w:t xml:space="preserve">Dekan Fakultas Teknologi Informasi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Dr. Mardiana Andarwati, M,Si</w:t>
            </w:r>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before="0" w:after="160" w:line="360" w:lineRule="auto"/>
        <w:ind w:right="-1"/>
        <w:rPr>
          <w:rFonts w:cs="Times New Roman"/>
          <w:caps w:val="0"/>
        </w:rPr>
      </w:pPr>
      <w:bookmarkStart w:id="2" w:name="_Toc108890430"/>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r>
        <w:t>Dipesiapkan dan disusu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r>
              <w:t>Luqman Tri Bimantoro</w:t>
            </w:r>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r>
              <w:t>Judul</w:t>
            </w:r>
          </w:p>
        </w:tc>
        <w:tc>
          <w:tcPr>
            <w:tcW w:w="283" w:type="dxa"/>
          </w:tcPr>
          <w:p w14:paraId="3CA00B3B" w14:textId="500F61AF" w:rsidR="00AF4845" w:rsidRDefault="00AF4845" w:rsidP="00E13768">
            <w:r>
              <w:t>:</w:t>
            </w:r>
          </w:p>
        </w:tc>
        <w:tc>
          <w:tcPr>
            <w:tcW w:w="4725" w:type="dxa"/>
          </w:tcPr>
          <w:p w14:paraId="62DBB30B" w14:textId="2E91FDEC" w:rsidR="00AF4845" w:rsidRPr="00E80179" w:rsidRDefault="00E80179" w:rsidP="00E13768">
            <w:pPr>
              <w:rPr>
                <w:szCs w:val="24"/>
              </w:rPr>
            </w:pPr>
            <w:r w:rsidRPr="00E80179">
              <w:rPr>
                <w:szCs w:val="24"/>
              </w:rPr>
              <w:t xml:space="preserve">Analisis </w:t>
            </w:r>
            <w:r w:rsidRPr="00E80179">
              <w:rPr>
                <w:i/>
                <w:iCs/>
                <w:szCs w:val="24"/>
              </w:rPr>
              <w:t>Forecasting</w:t>
            </w:r>
            <w:r w:rsidRPr="00E80179">
              <w:rPr>
                <w:szCs w:val="24"/>
              </w:rPr>
              <w:t xml:space="preserve"> Penjualan Bulanan Pada Toko Tiga Jaya Baru Menggunakan Metode </w:t>
            </w:r>
            <w:r w:rsidRPr="00E80179">
              <w:rPr>
                <w:i/>
                <w:iCs/>
                <w:szCs w:val="24"/>
              </w:rPr>
              <w:t>Single Exponential Smoothing Adaptive Parameter</w:t>
            </w:r>
            <w:r w:rsidRPr="00E80179">
              <w:rPr>
                <w:szCs w:val="24"/>
              </w:rPr>
              <w:t xml:space="preserve"> Dengan Media </w:t>
            </w:r>
            <w:r w:rsidRPr="00E80179">
              <w:rPr>
                <w:i/>
                <w:iCs/>
                <w:szCs w:val="24"/>
              </w:rPr>
              <w:t>Microsoft Excel</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dipertahankan di depan Dosen Penguji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r>
              <w:t>Tanggal</w:t>
            </w:r>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r>
              <w:t>Tempat</w:t>
            </w:r>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r>
              <w:rPr>
                <w:szCs w:val="24"/>
              </w:rPr>
              <w:t>Fakultas Teknologi Informasi</w:t>
            </w:r>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r>
        <w:t>Susunan 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r>
              <w:t>Ketua Penguji</w:t>
            </w:r>
          </w:p>
        </w:tc>
        <w:tc>
          <w:tcPr>
            <w:tcW w:w="3964" w:type="dxa"/>
          </w:tcPr>
          <w:p w14:paraId="09230ACB" w14:textId="03F6777B" w:rsidR="00E80179" w:rsidRDefault="00E80179" w:rsidP="00E13768">
            <w:pPr>
              <w:jc w:val="center"/>
            </w:pPr>
            <w:r>
              <w:t>Sekretaris Penguji</w:t>
            </w:r>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r>
              <w:t xml:space="preserve">Galandaru Swalaganata, S.Si., </w:t>
            </w:r>
            <w:r w:rsidR="00E13768">
              <w:br/>
            </w:r>
            <w:r>
              <w:t>M.Si</w:t>
            </w:r>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Aditya Galih Sulaksono, S.Kom., M.Kom</w:t>
            </w:r>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r>
              <w:t>Anggota Penguji</w:t>
            </w:r>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r>
              <w:t>Devita Maulina Putri, S.ST., M.Pd</w:t>
            </w:r>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r>
        <w:t xml:space="preserve">Skripsi ini Telah Diterima Sebagai Sakah Satu Persyaratan untuk </w:t>
      </w:r>
      <w:r>
        <w:br/>
        <w:t>Memperoleh Gelar Sarjana/Ahli Madya Komputer</w:t>
      </w:r>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2C355FF4" w:rsidR="00E13768" w:rsidRDefault="00E13768" w:rsidP="00E13768">
            <w:pPr>
              <w:jc w:val="center"/>
            </w:pPr>
            <w:r>
              <w:t xml:space="preserve">Malang, </w:t>
            </w:r>
            <w:r w:rsidR="00511D42">
              <w:t>….</w:t>
            </w:r>
            <w:commentRangeStart w:id="3"/>
            <w:r w:rsidR="00511D42">
              <w:t>2020</w:t>
            </w:r>
            <w:commentRangeEnd w:id="3"/>
            <w:r w:rsidR="00511D42">
              <w:rPr>
                <w:rStyle w:val="CommentReference"/>
              </w:rPr>
              <w:commentReference w:id="3"/>
            </w:r>
          </w:p>
          <w:p w14:paraId="1639A1C2" w14:textId="77777777" w:rsidR="00E13768" w:rsidRDefault="00E13768" w:rsidP="00E13768">
            <w:pPr>
              <w:jc w:val="center"/>
            </w:pPr>
            <w:r>
              <w:t>Dekan Fakultas Teknologi Informasi</w:t>
            </w:r>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Dr. Mardiana Andarwati, M.Si</w:t>
            </w:r>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before="0" w:after="160" w:line="360" w:lineRule="auto"/>
        <w:ind w:right="-1"/>
        <w:rPr>
          <w:rFonts w:cs="Times New Roman"/>
        </w:rPr>
      </w:pPr>
      <w:bookmarkStart w:id="4" w:name="_Toc108890431"/>
      <w:r>
        <w:rPr>
          <w:rFonts w:cs="Times New Roman"/>
        </w:rPr>
        <w:lastRenderedPageBreak/>
        <w:t>SURAT PERNYATAAN</w:t>
      </w:r>
      <w:bookmarkEnd w:id="4"/>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r>
              <w:t>Luqman Tri Bimantoro</w:t>
            </w:r>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Program Studi</w:t>
            </w:r>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S1 Sistem Informasi</w:t>
            </w:r>
          </w:p>
        </w:tc>
      </w:tr>
      <w:tr w:rsidR="00511D42" w14:paraId="2BC04BC3" w14:textId="77777777" w:rsidTr="00511D42">
        <w:tc>
          <w:tcPr>
            <w:tcW w:w="2122" w:type="dxa"/>
          </w:tcPr>
          <w:p w14:paraId="19D1E969" w14:textId="3B054598" w:rsidR="00511D42" w:rsidRDefault="00511D42" w:rsidP="00002AAF">
            <w:r>
              <w:t xml:space="preserve">Bidang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r>
              <w:t>Judul Tugas Akhir</w:t>
            </w:r>
          </w:p>
        </w:tc>
        <w:tc>
          <w:tcPr>
            <w:tcW w:w="283" w:type="dxa"/>
          </w:tcPr>
          <w:p w14:paraId="7E3BD477" w14:textId="49CE99F7" w:rsidR="00511D42" w:rsidRDefault="00511D42" w:rsidP="00511D42">
            <w:pPr>
              <w:ind w:left="-105"/>
            </w:pPr>
            <w:r>
              <w:t>:</w:t>
            </w:r>
          </w:p>
        </w:tc>
        <w:tc>
          <w:tcPr>
            <w:tcW w:w="5250" w:type="dxa"/>
          </w:tcPr>
          <w:p w14:paraId="5852DEAD" w14:textId="5304FAEA" w:rsidR="00511D42" w:rsidRDefault="00511D42" w:rsidP="00002AAF">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00A240C2" w14:textId="62D93435" w:rsidR="00511D42" w:rsidRDefault="00511D42" w:rsidP="00511D42">
      <w:pPr>
        <w:jc w:val="right"/>
      </w:pPr>
      <w:r>
        <w:t>Malang, …..</w:t>
      </w:r>
      <w:commentRangeStart w:id="5"/>
      <w:r>
        <w:t>202</w:t>
      </w:r>
      <w:commentRangeEnd w:id="5"/>
      <w:r>
        <w:t>2</w:t>
      </w:r>
      <w:r>
        <w:rPr>
          <w:rStyle w:val="CommentReference"/>
        </w:rPr>
        <w:commentReference w:id="5"/>
      </w:r>
    </w:p>
    <w:p w14:paraId="3E67183B" w14:textId="141959EA" w:rsidR="00511D42" w:rsidRDefault="00511D42" w:rsidP="00511D42">
      <w:pPr>
        <w:jc w:val="right"/>
      </w:pPr>
    </w:p>
    <w:p w14:paraId="2B9B2E9D" w14:textId="7CD82C60" w:rsidR="00511D42" w:rsidRDefault="00511D42" w:rsidP="00511D42">
      <w:pPr>
        <w:jc w:val="center"/>
      </w:pPr>
      <w:r>
        <w:t>DISETUJUI DAN DITERIMA</w:t>
      </w:r>
    </w:p>
    <w:tbl>
      <w:tblPr>
        <w:tblStyle w:val="TableGrid"/>
        <w:tblW w:w="0" w:type="auto"/>
        <w:tblLook w:val="04A0" w:firstRow="1" w:lastRow="0" w:firstColumn="1" w:lastColumn="0" w:noHBand="0" w:noVBand="1"/>
      </w:tblPr>
      <w:tblGrid>
        <w:gridCol w:w="3963"/>
        <w:gridCol w:w="3964"/>
      </w:tblGrid>
      <w:tr w:rsidR="00511D42" w14:paraId="108AF25A" w14:textId="77777777" w:rsidTr="00511D42">
        <w:tc>
          <w:tcPr>
            <w:tcW w:w="3963" w:type="dxa"/>
          </w:tcPr>
          <w:p w14:paraId="07278E15" w14:textId="6E5324E9" w:rsidR="00511D42" w:rsidRDefault="00511D42" w:rsidP="00511D42">
            <w:pPr>
              <w:jc w:val="center"/>
            </w:pPr>
            <w:r>
              <w:t>Ketua Program Studi S1 Sistem Informasi</w:t>
            </w:r>
          </w:p>
        </w:tc>
        <w:tc>
          <w:tcPr>
            <w:tcW w:w="3964" w:type="dxa"/>
          </w:tcPr>
          <w:p w14:paraId="13828091" w14:textId="56276730" w:rsidR="00511D42" w:rsidRDefault="00511D42" w:rsidP="00511D42">
            <w:pPr>
              <w:jc w:val="center"/>
            </w:pPr>
            <w:r>
              <w:t>Dosen Pembimbing</w:t>
            </w:r>
          </w:p>
        </w:tc>
      </w:tr>
      <w:tr w:rsidR="00511D42" w14:paraId="09C8E5B8" w14:textId="77777777" w:rsidTr="00511D42">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r>
              <w:t>Galandaru Swalaganata, S.Si., M.S</w:t>
            </w:r>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Asri Samsiar Ilmananda,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Look w:val="04A0" w:firstRow="1" w:lastRow="0" w:firstColumn="1" w:lastColumn="0" w:noHBand="0" w:noVBand="1"/>
      </w:tblPr>
      <w:tblGrid>
        <w:gridCol w:w="7927"/>
      </w:tblGrid>
      <w:tr w:rsidR="000B10B4" w14:paraId="50DBFB03" w14:textId="77777777" w:rsidTr="000B10B4">
        <w:tc>
          <w:tcPr>
            <w:tcW w:w="7927" w:type="dxa"/>
          </w:tcPr>
          <w:p w14:paraId="0632405E" w14:textId="49E8B3FF" w:rsidR="000B10B4" w:rsidRDefault="000B10B4" w:rsidP="00511D42">
            <w:pPr>
              <w:jc w:val="center"/>
            </w:pPr>
            <w:r>
              <w:t>Dekan</w:t>
            </w:r>
            <w:r>
              <w:br/>
              <w:t>Fakultas Teknologi Informasi</w:t>
            </w:r>
          </w:p>
        </w:tc>
      </w:tr>
      <w:tr w:rsidR="000B10B4" w14:paraId="147092D3" w14:textId="77777777" w:rsidTr="000B10B4">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Dr. Mardiana Andarwati, M.Si</w:t>
            </w:r>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bookmarkStart w:id="6" w:name="_Toc108890432"/>
    </w:p>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before="0" w:after="160" w:line="360" w:lineRule="auto"/>
        <w:ind w:right="-1"/>
        <w:rPr>
          <w:rFonts w:cs="Times New Roman"/>
        </w:rPr>
      </w:pPr>
      <w:r>
        <w:rPr>
          <w:rFonts w:cs="Times New Roman"/>
        </w:rPr>
        <w:t>MOTTO</w:t>
      </w:r>
      <w:bookmarkEnd w:id="6"/>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before="0" w:after="160" w:line="360" w:lineRule="auto"/>
        <w:ind w:right="-1"/>
        <w:rPr>
          <w:rFonts w:cs="Times New Roman"/>
        </w:rPr>
      </w:pPr>
      <w:bookmarkStart w:id="7" w:name="_Toc108890433"/>
      <w:r>
        <w:rPr>
          <w:rFonts w:cs="Times New Roman"/>
        </w:rPr>
        <w:lastRenderedPageBreak/>
        <w:t>LEMBAR PERSEMBAHAN</w:t>
      </w:r>
      <w:bookmarkEnd w:id="7"/>
    </w:p>
    <w:p w14:paraId="4AA44F3E" w14:textId="77777777" w:rsidR="005516C2" w:rsidRDefault="005516C2" w:rsidP="005516C2"/>
    <w:p w14:paraId="17682A3A" w14:textId="46803E21"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DENGAN MEDIA </w:t>
      </w:r>
      <w:r w:rsidRPr="005516C2">
        <w:rPr>
          <w:b/>
          <w:bCs/>
          <w:i/>
          <w:iCs/>
          <w:szCs w:val="24"/>
        </w:rPr>
        <w:t>MICROSOFT EXCEL</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r w:rsidRPr="007A10D3">
        <w:t>Dipersembahkan kepada Universitas Merdeka Malang</w:t>
      </w:r>
    </w:p>
    <w:p w14:paraId="3D547BE9" w14:textId="77777777" w:rsidR="005516C2" w:rsidRPr="007A10D3" w:rsidRDefault="005516C2" w:rsidP="005516C2">
      <w:pPr>
        <w:spacing w:line="240" w:lineRule="auto"/>
        <w:jc w:val="center"/>
      </w:pPr>
      <w:r w:rsidRPr="007A10D3">
        <w:t>Untuk memenuhi sebagian persyaratan</w:t>
      </w:r>
    </w:p>
    <w:p w14:paraId="6D22761B" w14:textId="77777777" w:rsidR="005516C2" w:rsidRPr="007A10D3" w:rsidRDefault="005516C2" w:rsidP="005516C2">
      <w:pPr>
        <w:spacing w:line="240" w:lineRule="auto"/>
        <w:jc w:val="center"/>
      </w:pPr>
      <w:r w:rsidRPr="007A10D3">
        <w:t>Untuk mendapatkan gelar Sarjana Komputer di Fakultas Teknologi Informasi</w:t>
      </w:r>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r w:rsidRPr="007A10D3">
        <w:t>Luqman Tri Bimantoro</w:t>
      </w:r>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739C0025" w:rsidR="005516C2" w:rsidRPr="007A10D3" w:rsidRDefault="005516C2" w:rsidP="005516C2">
      <w:pPr>
        <w:spacing w:line="360" w:lineRule="auto"/>
        <w:jc w:val="center"/>
      </w:pPr>
      <w:r w:rsidRPr="007A10D3">
        <w:t>2021</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before="0" w:after="160" w:line="360" w:lineRule="auto"/>
        <w:ind w:right="-1"/>
        <w:rPr>
          <w:rFonts w:cs="Times New Roman"/>
        </w:rPr>
      </w:pPr>
      <w:bookmarkStart w:id="8" w:name="_Toc108890434"/>
      <w:r>
        <w:rPr>
          <w:rFonts w:cs="Times New Roman"/>
        </w:rPr>
        <w:lastRenderedPageBreak/>
        <w:t>KATA PENGANTAR</w:t>
      </w:r>
      <w:bookmarkEnd w:id="8"/>
    </w:p>
    <w:p w14:paraId="39D8FFAE" w14:textId="77777777" w:rsidR="00791916" w:rsidRDefault="00791916" w:rsidP="00791916">
      <w:pPr>
        <w:spacing w:line="360" w:lineRule="auto"/>
        <w:ind w:firstLine="709"/>
        <w:jc w:val="both"/>
      </w:pPr>
      <w:r>
        <w:t>Segala puji syukur kepada Allah SWT, Tuhan pencipta segala makhluk di alam semesta atas segala rahmat, kasih saying dan kesempatan-Nya yang diberikan olehnya sehingga penulis dapat menyelesaikan penyusunan karya tulis skripsi dengan judul “</w:t>
      </w: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w:t>
      </w:r>
      <w:r>
        <w:t>Sholawat serta salam senantiasa tercurah kepada nabi besar seluruh umat Muhammad SAW, pembawa kebenaran, dan penerang kehidupan.</w:t>
      </w:r>
    </w:p>
    <w:p w14:paraId="596B074D" w14:textId="690D9B76" w:rsidR="00791916" w:rsidRDefault="00791916" w:rsidP="00B63FE5">
      <w:pPr>
        <w:spacing w:line="360" w:lineRule="auto"/>
        <w:ind w:firstLine="709"/>
        <w:jc w:val="both"/>
      </w:pPr>
      <w:r>
        <w:t xml:space="preserve">Adapun tujuan penyusunan karya tulis skripsi ini </w:t>
      </w:r>
      <w:r w:rsidR="0086215D">
        <w:t>untuk memenuhi</w:t>
      </w:r>
      <w:r>
        <w:t xml:space="preserve"> dan melengkapi salah satu syarat kelulusan d</w:t>
      </w:r>
      <w:r w:rsidR="0086215D">
        <w:t>alam</w:t>
      </w:r>
      <w:r>
        <w:t xml:space="preserve"> memperoleh gelar Sarjana Komputer pada Program Studi S1 Sistem Informasi di Fakultas Teknologi Informasi, Universitas Merdeka Malang.</w:t>
      </w:r>
    </w:p>
    <w:p w14:paraId="4A11FD9F" w14:textId="4BCE0C47" w:rsidR="00B63FE5" w:rsidRDefault="00B63FE5" w:rsidP="00B63FE5">
      <w:pPr>
        <w:spacing w:line="360" w:lineRule="auto"/>
        <w:ind w:firstLine="709"/>
        <w:jc w:val="both"/>
      </w:pPr>
      <w:r>
        <w:t xml:space="preserve">Penyusunan karya ilmiah ini tak terlepas oleh bantuan dan dukungan berbagai pihak baik secara material maupun moral. Maka daripada itu </w:t>
      </w:r>
      <w:r w:rsidR="00814E75">
        <w:t>penulis</w:t>
      </w:r>
      <w:r>
        <w:t xml:space="preserve">ingin berterima kasih sebesar-besarnya kepada kedua orang tua peneliti, Bapak H. Qomari dan Ibu Hj. Kasbani karena sudah melahirkan penulis dan tak henti-hentinya memberikan dukungan serta semangat dalam penyelesaian karya tulis ilmiah skripsi ini. Adapun doa yang tak henti-hentinya mereka panjatkan untuk anak-anak mereka agar selalu dapat menjalani berbagai aktivitas harian dan juga terutama berdoa kepada Tuhan-YME agar memberi kemudahan </w:t>
      </w:r>
      <w:r w:rsidR="00814E75">
        <w:t>penulis</w:t>
      </w:r>
      <w:r>
        <w:t>dalam menyelesaikan studinya dengan baik.</w:t>
      </w:r>
    </w:p>
    <w:p w14:paraId="673FA1DB" w14:textId="246F4996" w:rsidR="00814E75" w:rsidRDefault="00814E75" w:rsidP="00CF6C8D">
      <w:pPr>
        <w:spacing w:line="360" w:lineRule="auto"/>
      </w:pPr>
      <w:r w:rsidRPr="00814E75">
        <w:t xml:space="preserve">Pada kesempatan ini </w:t>
      </w:r>
      <w:r>
        <w:t xml:space="preserve">juga </w:t>
      </w:r>
      <w:r w:rsidRPr="00814E75">
        <w:t>penulis menyampaikan rasa terima kasih yang tidak terhingga kepada orang-orang yang telah berperan sehingga dapat terselesaikannya skripsi ini, antara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Mardiana Andarwati, SE., M.Si, selaku Dekan Fakultas Teknologi Informasi Universitas Merdeka Malang atas pemberian kesempatan pada penulis untuk melakukan studi ini serta atas bimbingan beliau </w:t>
      </w:r>
      <w:r w:rsidR="002A44DB">
        <w:t xml:space="preserve">selama dibangku perkuliahan </w:t>
      </w:r>
      <w:r>
        <w:t>sebagai wali dosen penulis</w:t>
      </w:r>
      <w:r w:rsidR="001276B1">
        <w:t>.</w:t>
      </w:r>
    </w:p>
    <w:p w14:paraId="7C76905E" w14:textId="77777777" w:rsidR="001276B1" w:rsidRDefault="00814E75" w:rsidP="00CF6C8D">
      <w:pPr>
        <w:pStyle w:val="ListParagraph"/>
        <w:numPr>
          <w:ilvl w:val="0"/>
          <w:numId w:val="36"/>
        </w:numPr>
        <w:spacing w:line="360" w:lineRule="auto"/>
        <w:ind w:left="567" w:hanging="567"/>
        <w:jc w:val="both"/>
      </w:pPr>
      <w:r>
        <w:lastRenderedPageBreak/>
        <w:t>Alm. Bapak Fikri Amrullah, S.Kom., M.Comp, Dekan Fakultas Teknologi Informasi Universitas Merdeka Malang terhitung semenjak saya masuk Fakultas Teknologi Informasi tahun ajaran 2018 hingga tahun 2021 ketika ajal menjemput beliau, saya ingin mengucapkan terima kasih atas jasa, ilmu dan pengalaman yang diberikan almarmum kepada penulis serta mahasiswa-mahasiswi lain selama mengikuti bangku perkuliahan,</w:t>
      </w:r>
    </w:p>
    <w:p w14:paraId="6B8D6FA4" w14:textId="6AB76A72" w:rsidR="001276B1" w:rsidRDefault="001276B1" w:rsidP="00CF6C8D">
      <w:pPr>
        <w:pStyle w:val="ListParagraph"/>
        <w:numPr>
          <w:ilvl w:val="0"/>
          <w:numId w:val="36"/>
        </w:numPr>
        <w:spacing w:line="360" w:lineRule="auto"/>
        <w:ind w:left="567" w:hanging="567"/>
        <w:jc w:val="both"/>
      </w:pPr>
      <w:r>
        <w:t>Bapak Galandaru Swalaganata, S.Si., M.Si, Ketua Jurusan S1 Sistem Informasi Fakultas Teknologi Informasi Universitas Merdeka Malang atas arahan, ide, kritik serta bimbingan dalam proses penyusunan skripsi ini dari awal hingga selesai.</w:t>
      </w:r>
    </w:p>
    <w:p w14:paraId="2C79D5E4" w14:textId="5C66B37E" w:rsidR="001276B1" w:rsidRDefault="001276B1" w:rsidP="00CF6C8D">
      <w:pPr>
        <w:pStyle w:val="ListParagraph"/>
        <w:numPr>
          <w:ilvl w:val="0"/>
          <w:numId w:val="36"/>
        </w:numPr>
        <w:spacing w:line="360" w:lineRule="auto"/>
        <w:ind w:left="567" w:hanging="567"/>
        <w:jc w:val="both"/>
      </w:pPr>
      <w:bookmarkStart w:id="9" w:name="_Hlk108935842"/>
      <w:r>
        <w:t>Ibu Asri Samsiar Ilmananda, ST., MT.</w:t>
      </w:r>
      <w:bookmarkEnd w:id="9"/>
      <w:r>
        <w:t xml:space="preserve"> selaku dosen pembimbing penulis yang selalu dan senantiasa meluangkan waktua luang beliau untuk memberi arahan, bimbingan serta kritik atas penyusunan dan penyelesaian karya tulis skripsi ini, sehingga dapat terselesaikan dengan baik.</w:t>
      </w:r>
    </w:p>
    <w:p w14:paraId="5EABAA44" w14:textId="77777777" w:rsidR="00C60A6A" w:rsidRDefault="001276B1" w:rsidP="00CF6C8D">
      <w:pPr>
        <w:pStyle w:val="ListParagraph"/>
        <w:numPr>
          <w:ilvl w:val="0"/>
          <w:numId w:val="36"/>
        </w:numPr>
        <w:spacing w:line="360" w:lineRule="auto"/>
        <w:ind w:left="567" w:hanging="567"/>
        <w:jc w:val="both"/>
      </w:pPr>
      <w:r w:rsidRPr="001276B1">
        <w:t>Bapak/Ibu dosen Fakultas Teknologi Informasi Universitas Merdeka Malang yang telah banyak memberi ilmu</w:t>
      </w:r>
      <w:r>
        <w:t>, ide dan  pengalaman mereka</w:t>
      </w:r>
      <w:r w:rsidRPr="001276B1">
        <w:t xml:space="preserve"> kepada penulis selama</w:t>
      </w:r>
      <w:r>
        <w:t xml:space="preserve"> mengikuti</w:t>
      </w:r>
      <w:r w:rsidRPr="001276B1">
        <w:t xml:space="preserve"> </w:t>
      </w:r>
      <w:r>
        <w:t xml:space="preserve">bangku </w:t>
      </w:r>
      <w:r w:rsidRPr="001276B1">
        <w:t>perkuliahan</w:t>
      </w:r>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Staff karyawan Fakultas Teknologi Informasi Universitas Merdeka Malang yang selama ini telah membantu penulis dalam segala macam urusan dan masalah baik secara administrasi hingga akademik yang dialami oleh penulis.</w:t>
      </w:r>
    </w:p>
    <w:p w14:paraId="35761F79" w14:textId="5C9DDD4F"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Ibu Ani selaku pemilik Usaha Dagang (UD) Toko Tiga Jaya Baru yang telah memberi izin kepada penulis dalam melakukan penelitian di tempat beliau, serta mau memberikan informasi, waktu dan kesempatan beliau dalam kelancaran penlitian penulis.</w:t>
      </w:r>
    </w:p>
    <w:p w14:paraId="458886F7" w14:textId="35453856" w:rsidR="00C60A6A" w:rsidRDefault="00C60A6A" w:rsidP="00CF6C8D">
      <w:pPr>
        <w:pStyle w:val="ListParagraph"/>
        <w:numPr>
          <w:ilvl w:val="0"/>
          <w:numId w:val="36"/>
        </w:numPr>
        <w:spacing w:line="360" w:lineRule="auto"/>
        <w:ind w:left="567" w:hanging="567"/>
        <w:jc w:val="both"/>
      </w:pPr>
      <w:r>
        <w:t>Teman-teman seangkatan 2018 baik yang mengikuti program studi S1</w:t>
      </w:r>
      <w:r w:rsidR="00C0499D">
        <w:t>Sistem Informasi maupun D3 Sistem Informasi</w:t>
      </w:r>
      <w:r>
        <w:t xml:space="preserve"> yang </w:t>
      </w:r>
      <w:r w:rsidR="00C0499D">
        <w:t>mau berbagi ilmu dan pengalaman kepada penulis selama mengikuti bangku perkuliahan hingga akhir penyelesaian karya tulis ilmiah skripsi ini.</w:t>
      </w:r>
    </w:p>
    <w:p w14:paraId="3B8F0FB0" w14:textId="551321FD" w:rsidR="00C0499D" w:rsidRDefault="00C0499D" w:rsidP="00CF6C8D">
      <w:pPr>
        <w:pStyle w:val="ListParagraph"/>
        <w:numPr>
          <w:ilvl w:val="0"/>
          <w:numId w:val="36"/>
        </w:numPr>
        <w:spacing w:line="360" w:lineRule="auto"/>
        <w:ind w:left="567" w:hanging="567"/>
        <w:jc w:val="both"/>
      </w:pPr>
      <w:r>
        <w:t>Sahabat-sahabat penulis yang pernah sekelas di Fakultas Teknologi Informasi tanpa ide dukungan serta semangat yang pernah mereka berikan</w:t>
      </w:r>
      <w:r w:rsidR="00872D60">
        <w:t xml:space="preserve">, </w:t>
      </w:r>
      <w:r>
        <w:t xml:space="preserve">penulis merasa sulit untuk menyelesaikan penulisan karya tulis ilmiah skripsi ini. Mulai dari keadaan senang hingga susah penulis selama mengikuti </w:t>
      </w:r>
      <w:r>
        <w:lastRenderedPageBreak/>
        <w:t>perkuliahan di Fakultas Teknologi Informasi selalu ditemani mereka</w:t>
      </w:r>
      <w:r w:rsidR="00872D60">
        <w:t>.</w:t>
      </w:r>
      <w:r>
        <w:t xml:space="preserve"> </w:t>
      </w:r>
      <w:r w:rsidR="00872D60">
        <w:t>O</w:t>
      </w:r>
      <w:r>
        <w:t xml:space="preserve">leh karena itu penulis ingin berterima kasih sedalam-dalamnya kepada mereka </w:t>
      </w:r>
      <w:r w:rsidR="00872D60">
        <w:t>yang</w:t>
      </w:r>
      <w:r>
        <w:t xml:space="preserve"> selalu memberikan </w:t>
      </w:r>
      <w:r w:rsidR="00872D60">
        <w:t>pertolongan baik secara moril hingga materi serta selalu membuat penulis tidak merasa kesepian selama merantau sendiri di kota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ahabat-sahabat penulis lainnya di luar Universitas Merdeka Malang yang memberi </w:t>
      </w:r>
      <w:r w:rsidR="00CF6C8D">
        <w:rPr>
          <w:rFonts w:cs="Times New Roman"/>
          <w:bCs/>
        </w:rPr>
        <w:t xml:space="preserve">ide, masukan, </w:t>
      </w:r>
      <w:r w:rsidRPr="00CF6C8D">
        <w:rPr>
          <w:rFonts w:cs="Times New Roman"/>
          <w:bCs/>
        </w:rPr>
        <w:t xml:space="preserve">motivasi </w:t>
      </w:r>
      <w:r w:rsidR="00CF6C8D">
        <w:rPr>
          <w:rFonts w:cs="Times New Roman"/>
          <w:bCs/>
        </w:rPr>
        <w:t>hingga</w:t>
      </w:r>
      <w:r w:rsidRPr="00CF6C8D">
        <w:rPr>
          <w:rFonts w:cs="Times New Roman"/>
          <w:bCs/>
        </w:rPr>
        <w:t xml:space="preserve"> semangat </w:t>
      </w:r>
      <w:r w:rsidR="00CF6C8D">
        <w:rPr>
          <w:rFonts w:cs="Times New Roman"/>
          <w:bCs/>
        </w:rPr>
        <w:t xml:space="preserve">kepada penulis </w:t>
      </w:r>
      <w:r w:rsidRPr="00CF6C8D">
        <w:rPr>
          <w:rFonts w:cs="Times New Roman"/>
          <w:bCs/>
        </w:rPr>
        <w:t>agar dapat tercapainya penyelesaian karya tulis il</w:t>
      </w:r>
      <w:r w:rsidR="00841C89" w:rsidRPr="00CF6C8D">
        <w:rPr>
          <w:rFonts w:cs="Times New Roman"/>
          <w:bCs/>
        </w:rPr>
        <w:t>m</w:t>
      </w:r>
      <w:r w:rsidRPr="00CF6C8D">
        <w:rPr>
          <w:rFonts w:cs="Times New Roman"/>
          <w:bCs/>
        </w:rPr>
        <w:t>iah skripsi ini</w:t>
      </w:r>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terakhir kepada diri saya sendiri yang tidak menyerah dan takut gagal selama masa perkuliahan ini, hingga mampu meyelesaikan penulisan karya tulis ilmiah skripsi ini. </w:t>
      </w:r>
      <w:r w:rsidRPr="00CF6C8D">
        <w:rPr>
          <w:rFonts w:cs="Times New Roman"/>
          <w:bCs/>
          <w:i/>
          <w:iCs/>
        </w:rPr>
        <w:t>I’am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r>
        <w:rPr>
          <w:rFonts w:cs="Times New Roman"/>
          <w:bCs/>
        </w:rPr>
        <w:t>Dikarenakan keterbatasan yang dimiliki penulis, maka penulis menyadari bahwa terdapat kekurangan dalam penulisan dan penyusunan karya ilmiah skripsi ini sehingga penulis sangat mengharapkan masukan, komentar, kritik serta saran yang dapat membantu menyempurnakan karya tulis ilmiah skripsi ini. Penulis berharap dengan diselesaikannya penulisan dan penyusunan karya ilmiah skripsi ini dapat memberikan manfaat baik secara langsung maupun tidak langsung kepada pihak-pihak yang membaca dan membutuhkannya.</w:t>
      </w:r>
    </w:p>
    <w:p w14:paraId="1BAE1B56" w14:textId="1EBDB97E" w:rsidR="00841C89" w:rsidRDefault="00841C89" w:rsidP="00CF6C8D">
      <w:pPr>
        <w:spacing w:line="360" w:lineRule="auto"/>
        <w:ind w:firstLine="567"/>
        <w:jc w:val="both"/>
      </w:pPr>
      <w:r>
        <w:t xml:space="preserve">Akhir kata, semoga Allah SWT </w:t>
      </w:r>
      <w:r w:rsidR="00CF6C8D">
        <w:t xml:space="preserve">Tuhan-YME </w:t>
      </w:r>
      <w:r>
        <w:t xml:space="preserve">membalas segala </w:t>
      </w:r>
      <w:r w:rsidR="00CF6C8D">
        <w:t xml:space="preserve">macam </w:t>
      </w:r>
      <w:r>
        <w:t xml:space="preserve">jasa </w:t>
      </w:r>
      <w:r w:rsidR="00CF6C8D">
        <w:t xml:space="preserve">dan kebaikan </w:t>
      </w:r>
      <w:r>
        <w:t xml:space="preserve">yang diberikan oleh pihak-pihak terkait </w:t>
      </w:r>
      <w:r w:rsidR="00CF6C8D">
        <w:t xml:space="preserve">kepada </w:t>
      </w:r>
      <w:r>
        <w:t>penulis</w:t>
      </w:r>
      <w:r w:rsidR="00CF6C8D">
        <w:t xml:space="preserve"> dengan balasan berpuluh-puluh hingga triliunan kali lipat</w:t>
      </w:r>
      <w:r>
        <w:t xml:space="preserve">. </w:t>
      </w:r>
      <w:r>
        <w:rPr>
          <w:i/>
        </w:rPr>
        <w:t>Aamiin ya Rabbal Alaamiin.</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10"/>
      <w:r>
        <w:t>2022</w:t>
      </w:r>
      <w:commentRangeEnd w:id="10"/>
      <w:r>
        <w:rPr>
          <w:rStyle w:val="CommentReference"/>
        </w:rPr>
        <w:commentReference w:id="10"/>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r>
        <w:t>Penulis</w:t>
      </w:r>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before="0" w:after="160" w:line="360" w:lineRule="auto"/>
        <w:ind w:right="-1"/>
        <w:rPr>
          <w:rFonts w:cs="Times New Roman"/>
          <w:caps w:val="0"/>
        </w:rPr>
      </w:pPr>
      <w:bookmarkStart w:id="11" w:name="_Toc108890435"/>
      <w:r w:rsidRPr="006C5B14">
        <w:rPr>
          <w:rFonts w:cs="Times New Roman"/>
          <w:caps w:val="0"/>
        </w:rPr>
        <w:lastRenderedPageBreak/>
        <w:t>DAFTAR ISI</w:t>
      </w:r>
      <w:bookmarkEnd w:id="11"/>
    </w:p>
    <w:p w14:paraId="53E9ADD5" w14:textId="1D1EA170" w:rsidR="006B0481"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8890429" w:history="1">
        <w:r w:rsidR="006B0481" w:rsidRPr="005C16D4">
          <w:rPr>
            <w:rStyle w:val="Hyperlink"/>
            <w:noProof/>
          </w:rPr>
          <w:t>LEMBAR PERSETUJUAN</w:t>
        </w:r>
        <w:r w:rsidR="006B0481">
          <w:rPr>
            <w:noProof/>
            <w:webHidden/>
          </w:rPr>
          <w:tab/>
        </w:r>
        <w:r w:rsidR="006B0481">
          <w:rPr>
            <w:noProof/>
            <w:webHidden/>
          </w:rPr>
          <w:fldChar w:fldCharType="begin"/>
        </w:r>
        <w:r w:rsidR="006B0481">
          <w:rPr>
            <w:noProof/>
            <w:webHidden/>
          </w:rPr>
          <w:instrText xml:space="preserve"> PAGEREF _Toc108890429 \h </w:instrText>
        </w:r>
        <w:r w:rsidR="006B0481">
          <w:rPr>
            <w:noProof/>
            <w:webHidden/>
          </w:rPr>
        </w:r>
        <w:r w:rsidR="006B0481">
          <w:rPr>
            <w:noProof/>
            <w:webHidden/>
          </w:rPr>
          <w:fldChar w:fldCharType="separate"/>
        </w:r>
        <w:r w:rsidR="006B0481">
          <w:rPr>
            <w:noProof/>
            <w:webHidden/>
          </w:rPr>
          <w:t>i</w:t>
        </w:r>
        <w:r w:rsidR="006B0481">
          <w:rPr>
            <w:noProof/>
            <w:webHidden/>
          </w:rPr>
          <w:fldChar w:fldCharType="end"/>
        </w:r>
      </w:hyperlink>
    </w:p>
    <w:p w14:paraId="46BEA69C" w14:textId="7D788DA0" w:rsidR="006B0481" w:rsidRDefault="002C6A29">
      <w:pPr>
        <w:pStyle w:val="TOC1"/>
        <w:rPr>
          <w:rFonts w:asciiTheme="minorHAnsi" w:eastAsiaTheme="minorEastAsia" w:hAnsiTheme="minorHAnsi"/>
          <w:noProof/>
          <w:color w:val="auto"/>
          <w:sz w:val="22"/>
        </w:rPr>
      </w:pPr>
      <w:hyperlink w:anchor="_Toc108890430" w:history="1">
        <w:r w:rsidR="006B0481" w:rsidRPr="005C16D4">
          <w:rPr>
            <w:rStyle w:val="Hyperlink"/>
            <w:rFonts w:cs="Times New Roman"/>
            <w:noProof/>
          </w:rPr>
          <w:t>LEMBAR PENGESAHAN</w:t>
        </w:r>
        <w:r w:rsidR="006B0481">
          <w:rPr>
            <w:noProof/>
            <w:webHidden/>
          </w:rPr>
          <w:tab/>
        </w:r>
        <w:r w:rsidR="006B0481">
          <w:rPr>
            <w:noProof/>
            <w:webHidden/>
          </w:rPr>
          <w:fldChar w:fldCharType="begin"/>
        </w:r>
        <w:r w:rsidR="006B0481">
          <w:rPr>
            <w:noProof/>
            <w:webHidden/>
          </w:rPr>
          <w:instrText xml:space="preserve"> PAGEREF _Toc108890430 \h </w:instrText>
        </w:r>
        <w:r w:rsidR="006B0481">
          <w:rPr>
            <w:noProof/>
            <w:webHidden/>
          </w:rPr>
        </w:r>
        <w:r w:rsidR="006B0481">
          <w:rPr>
            <w:noProof/>
            <w:webHidden/>
          </w:rPr>
          <w:fldChar w:fldCharType="separate"/>
        </w:r>
        <w:r w:rsidR="006B0481">
          <w:rPr>
            <w:noProof/>
            <w:webHidden/>
          </w:rPr>
          <w:t>ii</w:t>
        </w:r>
        <w:r w:rsidR="006B0481">
          <w:rPr>
            <w:noProof/>
            <w:webHidden/>
          </w:rPr>
          <w:fldChar w:fldCharType="end"/>
        </w:r>
      </w:hyperlink>
    </w:p>
    <w:p w14:paraId="1B0A8D89" w14:textId="661BA7CD" w:rsidR="006B0481" w:rsidRDefault="002C6A29">
      <w:pPr>
        <w:pStyle w:val="TOC1"/>
        <w:rPr>
          <w:rFonts w:asciiTheme="minorHAnsi" w:eastAsiaTheme="minorEastAsia" w:hAnsiTheme="minorHAnsi"/>
          <w:noProof/>
          <w:color w:val="auto"/>
          <w:sz w:val="22"/>
        </w:rPr>
      </w:pPr>
      <w:hyperlink w:anchor="_Toc108890431" w:history="1">
        <w:r w:rsidR="006B0481" w:rsidRPr="005C16D4">
          <w:rPr>
            <w:rStyle w:val="Hyperlink"/>
            <w:rFonts w:cs="Times New Roman"/>
            <w:noProof/>
          </w:rPr>
          <w:t>SURAT PERNYATAAN</w:t>
        </w:r>
        <w:r w:rsidR="006B0481">
          <w:rPr>
            <w:noProof/>
            <w:webHidden/>
          </w:rPr>
          <w:tab/>
        </w:r>
        <w:r w:rsidR="006B0481">
          <w:rPr>
            <w:noProof/>
            <w:webHidden/>
          </w:rPr>
          <w:fldChar w:fldCharType="begin"/>
        </w:r>
        <w:r w:rsidR="006B0481">
          <w:rPr>
            <w:noProof/>
            <w:webHidden/>
          </w:rPr>
          <w:instrText xml:space="preserve"> PAGEREF _Toc108890431 \h </w:instrText>
        </w:r>
        <w:r w:rsidR="006B0481">
          <w:rPr>
            <w:noProof/>
            <w:webHidden/>
          </w:rPr>
        </w:r>
        <w:r w:rsidR="006B0481">
          <w:rPr>
            <w:noProof/>
            <w:webHidden/>
          </w:rPr>
          <w:fldChar w:fldCharType="separate"/>
        </w:r>
        <w:r w:rsidR="006B0481">
          <w:rPr>
            <w:noProof/>
            <w:webHidden/>
          </w:rPr>
          <w:t>iii</w:t>
        </w:r>
        <w:r w:rsidR="006B0481">
          <w:rPr>
            <w:noProof/>
            <w:webHidden/>
          </w:rPr>
          <w:fldChar w:fldCharType="end"/>
        </w:r>
      </w:hyperlink>
    </w:p>
    <w:p w14:paraId="7EE47298" w14:textId="2F969DF4" w:rsidR="006B0481" w:rsidRDefault="002C6A29">
      <w:pPr>
        <w:pStyle w:val="TOC1"/>
        <w:rPr>
          <w:rFonts w:asciiTheme="minorHAnsi" w:eastAsiaTheme="minorEastAsia" w:hAnsiTheme="minorHAnsi"/>
          <w:noProof/>
          <w:color w:val="auto"/>
          <w:sz w:val="22"/>
        </w:rPr>
      </w:pPr>
      <w:hyperlink w:anchor="_Toc108890432" w:history="1">
        <w:r w:rsidR="006B0481" w:rsidRPr="005C16D4">
          <w:rPr>
            <w:rStyle w:val="Hyperlink"/>
            <w:rFonts w:cs="Times New Roman"/>
            <w:noProof/>
          </w:rPr>
          <w:t>MOTTO</w:t>
        </w:r>
        <w:r w:rsidR="006B0481">
          <w:rPr>
            <w:noProof/>
            <w:webHidden/>
          </w:rPr>
          <w:tab/>
        </w:r>
        <w:r w:rsidR="006B0481">
          <w:rPr>
            <w:noProof/>
            <w:webHidden/>
          </w:rPr>
          <w:fldChar w:fldCharType="begin"/>
        </w:r>
        <w:r w:rsidR="006B0481">
          <w:rPr>
            <w:noProof/>
            <w:webHidden/>
          </w:rPr>
          <w:instrText xml:space="preserve"> PAGEREF _Toc108890432 \h </w:instrText>
        </w:r>
        <w:r w:rsidR="006B0481">
          <w:rPr>
            <w:noProof/>
            <w:webHidden/>
          </w:rPr>
        </w:r>
        <w:r w:rsidR="006B0481">
          <w:rPr>
            <w:noProof/>
            <w:webHidden/>
          </w:rPr>
          <w:fldChar w:fldCharType="separate"/>
        </w:r>
        <w:r w:rsidR="006B0481">
          <w:rPr>
            <w:noProof/>
            <w:webHidden/>
          </w:rPr>
          <w:t>iv</w:t>
        </w:r>
        <w:r w:rsidR="006B0481">
          <w:rPr>
            <w:noProof/>
            <w:webHidden/>
          </w:rPr>
          <w:fldChar w:fldCharType="end"/>
        </w:r>
      </w:hyperlink>
    </w:p>
    <w:p w14:paraId="1D0D2968" w14:textId="16AD586A" w:rsidR="006B0481" w:rsidRDefault="002C6A29">
      <w:pPr>
        <w:pStyle w:val="TOC1"/>
        <w:rPr>
          <w:rFonts w:asciiTheme="minorHAnsi" w:eastAsiaTheme="minorEastAsia" w:hAnsiTheme="minorHAnsi"/>
          <w:noProof/>
          <w:color w:val="auto"/>
          <w:sz w:val="22"/>
        </w:rPr>
      </w:pPr>
      <w:hyperlink w:anchor="_Toc108890433" w:history="1">
        <w:r w:rsidR="006B0481" w:rsidRPr="005C16D4">
          <w:rPr>
            <w:rStyle w:val="Hyperlink"/>
            <w:rFonts w:cs="Times New Roman"/>
            <w:noProof/>
          </w:rPr>
          <w:t>LEMBAR PERSEMBAHAN</w:t>
        </w:r>
        <w:r w:rsidR="006B0481">
          <w:rPr>
            <w:noProof/>
            <w:webHidden/>
          </w:rPr>
          <w:tab/>
        </w:r>
        <w:r w:rsidR="006B0481">
          <w:rPr>
            <w:noProof/>
            <w:webHidden/>
          </w:rPr>
          <w:fldChar w:fldCharType="begin"/>
        </w:r>
        <w:r w:rsidR="006B0481">
          <w:rPr>
            <w:noProof/>
            <w:webHidden/>
          </w:rPr>
          <w:instrText xml:space="preserve"> PAGEREF _Toc108890433 \h </w:instrText>
        </w:r>
        <w:r w:rsidR="006B0481">
          <w:rPr>
            <w:noProof/>
            <w:webHidden/>
          </w:rPr>
        </w:r>
        <w:r w:rsidR="006B0481">
          <w:rPr>
            <w:noProof/>
            <w:webHidden/>
          </w:rPr>
          <w:fldChar w:fldCharType="separate"/>
        </w:r>
        <w:r w:rsidR="006B0481">
          <w:rPr>
            <w:noProof/>
            <w:webHidden/>
          </w:rPr>
          <w:t>v</w:t>
        </w:r>
        <w:r w:rsidR="006B0481">
          <w:rPr>
            <w:noProof/>
            <w:webHidden/>
          </w:rPr>
          <w:fldChar w:fldCharType="end"/>
        </w:r>
      </w:hyperlink>
    </w:p>
    <w:p w14:paraId="1CFA3BBF" w14:textId="0707AE09" w:rsidR="006B0481" w:rsidRDefault="002C6A29">
      <w:pPr>
        <w:pStyle w:val="TOC1"/>
        <w:rPr>
          <w:rFonts w:asciiTheme="minorHAnsi" w:eastAsiaTheme="minorEastAsia" w:hAnsiTheme="minorHAnsi"/>
          <w:noProof/>
          <w:color w:val="auto"/>
          <w:sz w:val="22"/>
        </w:rPr>
      </w:pPr>
      <w:hyperlink w:anchor="_Toc108890434" w:history="1">
        <w:r w:rsidR="006B0481" w:rsidRPr="005C16D4">
          <w:rPr>
            <w:rStyle w:val="Hyperlink"/>
            <w:rFonts w:cs="Times New Roman"/>
            <w:noProof/>
          </w:rPr>
          <w:t>KATA PENGANTAR</w:t>
        </w:r>
        <w:r w:rsidR="006B0481">
          <w:rPr>
            <w:noProof/>
            <w:webHidden/>
          </w:rPr>
          <w:tab/>
        </w:r>
        <w:r w:rsidR="006B0481">
          <w:rPr>
            <w:noProof/>
            <w:webHidden/>
          </w:rPr>
          <w:fldChar w:fldCharType="begin"/>
        </w:r>
        <w:r w:rsidR="006B0481">
          <w:rPr>
            <w:noProof/>
            <w:webHidden/>
          </w:rPr>
          <w:instrText xml:space="preserve"> PAGEREF _Toc108890434 \h </w:instrText>
        </w:r>
        <w:r w:rsidR="006B0481">
          <w:rPr>
            <w:noProof/>
            <w:webHidden/>
          </w:rPr>
        </w:r>
        <w:r w:rsidR="006B0481">
          <w:rPr>
            <w:noProof/>
            <w:webHidden/>
          </w:rPr>
          <w:fldChar w:fldCharType="separate"/>
        </w:r>
        <w:r w:rsidR="006B0481">
          <w:rPr>
            <w:noProof/>
            <w:webHidden/>
          </w:rPr>
          <w:t>vi</w:t>
        </w:r>
        <w:r w:rsidR="006B0481">
          <w:rPr>
            <w:noProof/>
            <w:webHidden/>
          </w:rPr>
          <w:fldChar w:fldCharType="end"/>
        </w:r>
      </w:hyperlink>
    </w:p>
    <w:p w14:paraId="46D2D45F" w14:textId="1850BE4F" w:rsidR="006B0481" w:rsidRDefault="002C6A29">
      <w:pPr>
        <w:pStyle w:val="TOC1"/>
        <w:rPr>
          <w:rFonts w:asciiTheme="minorHAnsi" w:eastAsiaTheme="minorEastAsia" w:hAnsiTheme="minorHAnsi"/>
          <w:noProof/>
          <w:color w:val="auto"/>
          <w:sz w:val="22"/>
        </w:rPr>
      </w:pPr>
      <w:hyperlink w:anchor="_Toc108890435" w:history="1">
        <w:r w:rsidR="006B0481" w:rsidRPr="005C16D4">
          <w:rPr>
            <w:rStyle w:val="Hyperlink"/>
            <w:rFonts w:cs="Times New Roman"/>
            <w:noProof/>
          </w:rPr>
          <w:t>DAFTAR ISI</w:t>
        </w:r>
        <w:r w:rsidR="006B0481">
          <w:rPr>
            <w:noProof/>
            <w:webHidden/>
          </w:rPr>
          <w:tab/>
        </w:r>
        <w:r w:rsidR="006B0481">
          <w:rPr>
            <w:noProof/>
            <w:webHidden/>
          </w:rPr>
          <w:fldChar w:fldCharType="begin"/>
        </w:r>
        <w:r w:rsidR="006B0481">
          <w:rPr>
            <w:noProof/>
            <w:webHidden/>
          </w:rPr>
          <w:instrText xml:space="preserve"> PAGEREF _Toc108890435 \h </w:instrText>
        </w:r>
        <w:r w:rsidR="006B0481">
          <w:rPr>
            <w:noProof/>
            <w:webHidden/>
          </w:rPr>
        </w:r>
        <w:r w:rsidR="006B0481">
          <w:rPr>
            <w:noProof/>
            <w:webHidden/>
          </w:rPr>
          <w:fldChar w:fldCharType="separate"/>
        </w:r>
        <w:r w:rsidR="006B0481">
          <w:rPr>
            <w:noProof/>
            <w:webHidden/>
          </w:rPr>
          <w:t>vii</w:t>
        </w:r>
        <w:r w:rsidR="006B0481">
          <w:rPr>
            <w:noProof/>
            <w:webHidden/>
          </w:rPr>
          <w:fldChar w:fldCharType="end"/>
        </w:r>
      </w:hyperlink>
    </w:p>
    <w:p w14:paraId="212A0D04" w14:textId="5BB63B98" w:rsidR="006B0481" w:rsidRDefault="002C6A29">
      <w:pPr>
        <w:pStyle w:val="TOC1"/>
        <w:rPr>
          <w:rFonts w:asciiTheme="minorHAnsi" w:eastAsiaTheme="minorEastAsia" w:hAnsiTheme="minorHAnsi"/>
          <w:noProof/>
          <w:color w:val="auto"/>
          <w:sz w:val="22"/>
        </w:rPr>
      </w:pPr>
      <w:hyperlink w:anchor="_Toc108890436" w:history="1">
        <w:r w:rsidR="006B0481" w:rsidRPr="005C16D4">
          <w:rPr>
            <w:rStyle w:val="Hyperlink"/>
            <w:rFonts w:cs="Times New Roman"/>
            <w:noProof/>
          </w:rPr>
          <w:t>DAFTAR TABEL</w:t>
        </w:r>
        <w:r w:rsidR="006B0481">
          <w:rPr>
            <w:noProof/>
            <w:webHidden/>
          </w:rPr>
          <w:tab/>
        </w:r>
        <w:r w:rsidR="006B0481">
          <w:rPr>
            <w:noProof/>
            <w:webHidden/>
          </w:rPr>
          <w:fldChar w:fldCharType="begin"/>
        </w:r>
        <w:r w:rsidR="006B0481">
          <w:rPr>
            <w:noProof/>
            <w:webHidden/>
          </w:rPr>
          <w:instrText xml:space="preserve"> PAGEREF _Toc108890436 \h </w:instrText>
        </w:r>
        <w:r w:rsidR="006B0481">
          <w:rPr>
            <w:noProof/>
            <w:webHidden/>
          </w:rPr>
        </w:r>
        <w:r w:rsidR="006B0481">
          <w:rPr>
            <w:noProof/>
            <w:webHidden/>
          </w:rPr>
          <w:fldChar w:fldCharType="separate"/>
        </w:r>
        <w:r w:rsidR="006B0481">
          <w:rPr>
            <w:noProof/>
            <w:webHidden/>
          </w:rPr>
          <w:t>x</w:t>
        </w:r>
        <w:r w:rsidR="006B0481">
          <w:rPr>
            <w:noProof/>
            <w:webHidden/>
          </w:rPr>
          <w:fldChar w:fldCharType="end"/>
        </w:r>
      </w:hyperlink>
    </w:p>
    <w:p w14:paraId="65421763" w14:textId="042FA88C" w:rsidR="006B0481" w:rsidRDefault="002C6A29">
      <w:pPr>
        <w:pStyle w:val="TOC1"/>
        <w:rPr>
          <w:rFonts w:asciiTheme="minorHAnsi" w:eastAsiaTheme="minorEastAsia" w:hAnsiTheme="minorHAnsi"/>
          <w:noProof/>
          <w:color w:val="auto"/>
          <w:sz w:val="22"/>
        </w:rPr>
      </w:pPr>
      <w:hyperlink w:anchor="_Toc108890437" w:history="1">
        <w:r w:rsidR="006B0481" w:rsidRPr="005C16D4">
          <w:rPr>
            <w:rStyle w:val="Hyperlink"/>
            <w:rFonts w:cs="Times New Roman"/>
            <w:noProof/>
          </w:rPr>
          <w:t>DAFTAR GAMBAR</w:t>
        </w:r>
        <w:r w:rsidR="006B0481">
          <w:rPr>
            <w:noProof/>
            <w:webHidden/>
          </w:rPr>
          <w:tab/>
        </w:r>
        <w:r w:rsidR="006B0481">
          <w:rPr>
            <w:noProof/>
            <w:webHidden/>
          </w:rPr>
          <w:fldChar w:fldCharType="begin"/>
        </w:r>
        <w:r w:rsidR="006B0481">
          <w:rPr>
            <w:noProof/>
            <w:webHidden/>
          </w:rPr>
          <w:instrText xml:space="preserve"> PAGEREF _Toc108890437 \h </w:instrText>
        </w:r>
        <w:r w:rsidR="006B0481">
          <w:rPr>
            <w:noProof/>
            <w:webHidden/>
          </w:rPr>
        </w:r>
        <w:r w:rsidR="006B0481">
          <w:rPr>
            <w:noProof/>
            <w:webHidden/>
          </w:rPr>
          <w:fldChar w:fldCharType="separate"/>
        </w:r>
        <w:r w:rsidR="006B0481">
          <w:rPr>
            <w:noProof/>
            <w:webHidden/>
          </w:rPr>
          <w:t>xi</w:t>
        </w:r>
        <w:r w:rsidR="006B0481">
          <w:rPr>
            <w:noProof/>
            <w:webHidden/>
          </w:rPr>
          <w:fldChar w:fldCharType="end"/>
        </w:r>
      </w:hyperlink>
    </w:p>
    <w:p w14:paraId="33880F00" w14:textId="2A9D97CC" w:rsidR="006B0481" w:rsidRDefault="002C6A29">
      <w:pPr>
        <w:pStyle w:val="TOC1"/>
        <w:rPr>
          <w:rFonts w:asciiTheme="minorHAnsi" w:eastAsiaTheme="minorEastAsia" w:hAnsiTheme="minorHAnsi"/>
          <w:noProof/>
          <w:color w:val="auto"/>
          <w:sz w:val="22"/>
        </w:rPr>
      </w:pPr>
      <w:hyperlink w:anchor="_Toc108890438" w:history="1">
        <w:r w:rsidR="006B0481" w:rsidRPr="005C16D4">
          <w:rPr>
            <w:rStyle w:val="Hyperlink"/>
            <w:rFonts w:cs="Times New Roman"/>
            <w:noProof/>
          </w:rPr>
          <w:t>DAFTAR LAMPIRAN</w:t>
        </w:r>
        <w:r w:rsidR="006B0481">
          <w:rPr>
            <w:noProof/>
            <w:webHidden/>
          </w:rPr>
          <w:tab/>
        </w:r>
        <w:r w:rsidR="006B0481">
          <w:rPr>
            <w:noProof/>
            <w:webHidden/>
          </w:rPr>
          <w:fldChar w:fldCharType="begin"/>
        </w:r>
        <w:r w:rsidR="006B0481">
          <w:rPr>
            <w:noProof/>
            <w:webHidden/>
          </w:rPr>
          <w:instrText xml:space="preserve"> PAGEREF _Toc108890438 \h </w:instrText>
        </w:r>
        <w:r w:rsidR="006B0481">
          <w:rPr>
            <w:noProof/>
            <w:webHidden/>
          </w:rPr>
        </w:r>
        <w:r w:rsidR="006B0481">
          <w:rPr>
            <w:noProof/>
            <w:webHidden/>
          </w:rPr>
          <w:fldChar w:fldCharType="separate"/>
        </w:r>
        <w:r w:rsidR="006B0481">
          <w:rPr>
            <w:noProof/>
            <w:webHidden/>
          </w:rPr>
          <w:t>xii</w:t>
        </w:r>
        <w:r w:rsidR="006B0481">
          <w:rPr>
            <w:noProof/>
            <w:webHidden/>
          </w:rPr>
          <w:fldChar w:fldCharType="end"/>
        </w:r>
      </w:hyperlink>
    </w:p>
    <w:p w14:paraId="05B44B45" w14:textId="1A8D2C2B" w:rsidR="006B0481" w:rsidRDefault="002C6A29">
      <w:pPr>
        <w:pStyle w:val="TOC1"/>
        <w:rPr>
          <w:rFonts w:asciiTheme="minorHAnsi" w:eastAsiaTheme="minorEastAsia" w:hAnsiTheme="minorHAnsi"/>
          <w:noProof/>
          <w:color w:val="auto"/>
          <w:sz w:val="22"/>
        </w:rPr>
      </w:pPr>
      <w:hyperlink w:anchor="_Toc108890439" w:history="1">
        <w:r w:rsidR="006B0481" w:rsidRPr="005C16D4">
          <w:rPr>
            <w:rStyle w:val="Hyperlink"/>
            <w:rFonts w:cs="Times New Roman"/>
            <w:noProof/>
          </w:rPr>
          <w:t>ABSTRAK</w:t>
        </w:r>
        <w:r w:rsidR="006B0481">
          <w:rPr>
            <w:noProof/>
            <w:webHidden/>
          </w:rPr>
          <w:tab/>
        </w:r>
        <w:r w:rsidR="006B0481">
          <w:rPr>
            <w:noProof/>
            <w:webHidden/>
          </w:rPr>
          <w:fldChar w:fldCharType="begin"/>
        </w:r>
        <w:r w:rsidR="006B0481">
          <w:rPr>
            <w:noProof/>
            <w:webHidden/>
          </w:rPr>
          <w:instrText xml:space="preserve"> PAGEREF _Toc108890439 \h </w:instrText>
        </w:r>
        <w:r w:rsidR="006B0481">
          <w:rPr>
            <w:noProof/>
            <w:webHidden/>
          </w:rPr>
        </w:r>
        <w:r w:rsidR="006B0481">
          <w:rPr>
            <w:noProof/>
            <w:webHidden/>
          </w:rPr>
          <w:fldChar w:fldCharType="separate"/>
        </w:r>
        <w:r w:rsidR="006B0481">
          <w:rPr>
            <w:noProof/>
            <w:webHidden/>
          </w:rPr>
          <w:t>xiii</w:t>
        </w:r>
        <w:r w:rsidR="006B0481">
          <w:rPr>
            <w:noProof/>
            <w:webHidden/>
          </w:rPr>
          <w:fldChar w:fldCharType="end"/>
        </w:r>
      </w:hyperlink>
    </w:p>
    <w:p w14:paraId="70B8487E" w14:textId="461B0223" w:rsidR="006B0481" w:rsidRDefault="002C6A29">
      <w:pPr>
        <w:pStyle w:val="TOC1"/>
        <w:rPr>
          <w:rFonts w:asciiTheme="minorHAnsi" w:eastAsiaTheme="minorEastAsia" w:hAnsiTheme="minorHAnsi"/>
          <w:noProof/>
          <w:color w:val="auto"/>
          <w:sz w:val="22"/>
        </w:rPr>
      </w:pPr>
      <w:hyperlink w:anchor="_Toc108890440" w:history="1">
        <w:r w:rsidR="006B0481" w:rsidRPr="005C16D4">
          <w:rPr>
            <w:rStyle w:val="Hyperlink"/>
            <w:rFonts w:cs="Times New Roman"/>
            <w:noProof/>
          </w:rPr>
          <w:t>ABSTRACT</w:t>
        </w:r>
        <w:r w:rsidR="006B0481">
          <w:rPr>
            <w:noProof/>
            <w:webHidden/>
          </w:rPr>
          <w:tab/>
        </w:r>
        <w:r w:rsidR="006B0481">
          <w:rPr>
            <w:noProof/>
            <w:webHidden/>
          </w:rPr>
          <w:fldChar w:fldCharType="begin"/>
        </w:r>
        <w:r w:rsidR="006B0481">
          <w:rPr>
            <w:noProof/>
            <w:webHidden/>
          </w:rPr>
          <w:instrText xml:space="preserve"> PAGEREF _Toc108890440 \h </w:instrText>
        </w:r>
        <w:r w:rsidR="006B0481">
          <w:rPr>
            <w:noProof/>
            <w:webHidden/>
          </w:rPr>
        </w:r>
        <w:r w:rsidR="006B0481">
          <w:rPr>
            <w:noProof/>
            <w:webHidden/>
          </w:rPr>
          <w:fldChar w:fldCharType="separate"/>
        </w:r>
        <w:r w:rsidR="006B0481">
          <w:rPr>
            <w:noProof/>
            <w:webHidden/>
          </w:rPr>
          <w:t>xiv</w:t>
        </w:r>
        <w:r w:rsidR="006B0481">
          <w:rPr>
            <w:noProof/>
            <w:webHidden/>
          </w:rPr>
          <w:fldChar w:fldCharType="end"/>
        </w:r>
      </w:hyperlink>
    </w:p>
    <w:p w14:paraId="68C1ECFA" w14:textId="050BF4EB" w:rsidR="006B0481" w:rsidRDefault="002C6A29">
      <w:pPr>
        <w:pStyle w:val="TOC1"/>
        <w:rPr>
          <w:rFonts w:asciiTheme="minorHAnsi" w:eastAsiaTheme="minorEastAsia" w:hAnsiTheme="minorHAnsi"/>
          <w:noProof/>
          <w:color w:val="auto"/>
          <w:sz w:val="22"/>
        </w:rPr>
      </w:pPr>
      <w:hyperlink w:anchor="_Toc108890441" w:history="1">
        <w:r w:rsidR="006B0481" w:rsidRPr="005C16D4">
          <w:rPr>
            <w:rStyle w:val="Hyperlink"/>
            <w:rFonts w:cs="Times New Roman"/>
            <w:noProof/>
          </w:rPr>
          <w:t>BAB I  PENDAHULUAN</w:t>
        </w:r>
        <w:r w:rsidR="006B0481">
          <w:rPr>
            <w:noProof/>
            <w:webHidden/>
          </w:rPr>
          <w:tab/>
        </w:r>
        <w:r w:rsidR="006B0481">
          <w:rPr>
            <w:noProof/>
            <w:webHidden/>
          </w:rPr>
          <w:fldChar w:fldCharType="begin"/>
        </w:r>
        <w:r w:rsidR="006B0481">
          <w:rPr>
            <w:noProof/>
            <w:webHidden/>
          </w:rPr>
          <w:instrText xml:space="preserve"> PAGEREF _Toc108890441 \h </w:instrText>
        </w:r>
        <w:r w:rsidR="006B0481">
          <w:rPr>
            <w:noProof/>
            <w:webHidden/>
          </w:rPr>
        </w:r>
        <w:r w:rsidR="006B0481">
          <w:rPr>
            <w:noProof/>
            <w:webHidden/>
          </w:rPr>
          <w:fldChar w:fldCharType="separate"/>
        </w:r>
        <w:r w:rsidR="006B0481">
          <w:rPr>
            <w:noProof/>
            <w:webHidden/>
          </w:rPr>
          <w:t>1</w:t>
        </w:r>
        <w:r w:rsidR="006B0481">
          <w:rPr>
            <w:noProof/>
            <w:webHidden/>
          </w:rPr>
          <w:fldChar w:fldCharType="end"/>
        </w:r>
      </w:hyperlink>
    </w:p>
    <w:p w14:paraId="72AD1F8A" w14:textId="15E61D32" w:rsidR="006B0481" w:rsidRDefault="002C6A29">
      <w:pPr>
        <w:pStyle w:val="TOC2"/>
        <w:tabs>
          <w:tab w:val="right" w:leader="dot" w:pos="7927"/>
        </w:tabs>
        <w:rPr>
          <w:rFonts w:asciiTheme="minorHAnsi" w:eastAsiaTheme="minorEastAsia" w:hAnsiTheme="minorHAnsi"/>
          <w:noProof/>
          <w:sz w:val="22"/>
        </w:rPr>
      </w:pPr>
      <w:hyperlink w:anchor="_Toc108890442" w:history="1">
        <w:r w:rsidR="006B0481" w:rsidRPr="005C16D4">
          <w:rPr>
            <w:rStyle w:val="Hyperlink"/>
            <w:rFonts w:cs="Times New Roman"/>
            <w:noProof/>
          </w:rPr>
          <w:t>1.1 Latar Belakang</w:t>
        </w:r>
        <w:r w:rsidR="006B0481">
          <w:rPr>
            <w:noProof/>
            <w:webHidden/>
          </w:rPr>
          <w:tab/>
        </w:r>
        <w:r w:rsidR="006B0481">
          <w:rPr>
            <w:noProof/>
            <w:webHidden/>
          </w:rPr>
          <w:fldChar w:fldCharType="begin"/>
        </w:r>
        <w:r w:rsidR="006B0481">
          <w:rPr>
            <w:noProof/>
            <w:webHidden/>
          </w:rPr>
          <w:instrText xml:space="preserve"> PAGEREF _Toc108890442 \h </w:instrText>
        </w:r>
        <w:r w:rsidR="006B0481">
          <w:rPr>
            <w:noProof/>
            <w:webHidden/>
          </w:rPr>
        </w:r>
        <w:r w:rsidR="006B0481">
          <w:rPr>
            <w:noProof/>
            <w:webHidden/>
          </w:rPr>
          <w:fldChar w:fldCharType="separate"/>
        </w:r>
        <w:r w:rsidR="006B0481">
          <w:rPr>
            <w:noProof/>
            <w:webHidden/>
          </w:rPr>
          <w:t>1</w:t>
        </w:r>
        <w:r w:rsidR="006B0481">
          <w:rPr>
            <w:noProof/>
            <w:webHidden/>
          </w:rPr>
          <w:fldChar w:fldCharType="end"/>
        </w:r>
      </w:hyperlink>
    </w:p>
    <w:p w14:paraId="769FE079" w14:textId="5B23A6D8" w:rsidR="006B0481" w:rsidRDefault="002C6A29">
      <w:pPr>
        <w:pStyle w:val="TOC2"/>
        <w:tabs>
          <w:tab w:val="right" w:leader="dot" w:pos="7927"/>
        </w:tabs>
        <w:rPr>
          <w:rFonts w:asciiTheme="minorHAnsi" w:eastAsiaTheme="minorEastAsia" w:hAnsiTheme="minorHAnsi"/>
          <w:noProof/>
          <w:sz w:val="22"/>
        </w:rPr>
      </w:pPr>
      <w:hyperlink w:anchor="_Toc108890443" w:history="1">
        <w:r w:rsidR="006B0481" w:rsidRPr="005C16D4">
          <w:rPr>
            <w:rStyle w:val="Hyperlink"/>
            <w:rFonts w:cs="Times New Roman"/>
            <w:noProof/>
          </w:rPr>
          <w:t>1.2 Rumusan Masalah</w:t>
        </w:r>
        <w:r w:rsidR="006B0481">
          <w:rPr>
            <w:noProof/>
            <w:webHidden/>
          </w:rPr>
          <w:tab/>
        </w:r>
        <w:r w:rsidR="006B0481">
          <w:rPr>
            <w:noProof/>
            <w:webHidden/>
          </w:rPr>
          <w:fldChar w:fldCharType="begin"/>
        </w:r>
        <w:r w:rsidR="006B0481">
          <w:rPr>
            <w:noProof/>
            <w:webHidden/>
          </w:rPr>
          <w:instrText xml:space="preserve"> PAGEREF _Toc108890443 \h </w:instrText>
        </w:r>
        <w:r w:rsidR="006B0481">
          <w:rPr>
            <w:noProof/>
            <w:webHidden/>
          </w:rPr>
        </w:r>
        <w:r w:rsidR="006B0481">
          <w:rPr>
            <w:noProof/>
            <w:webHidden/>
          </w:rPr>
          <w:fldChar w:fldCharType="separate"/>
        </w:r>
        <w:r w:rsidR="006B0481">
          <w:rPr>
            <w:noProof/>
            <w:webHidden/>
          </w:rPr>
          <w:t>3</w:t>
        </w:r>
        <w:r w:rsidR="006B0481">
          <w:rPr>
            <w:noProof/>
            <w:webHidden/>
          </w:rPr>
          <w:fldChar w:fldCharType="end"/>
        </w:r>
      </w:hyperlink>
    </w:p>
    <w:p w14:paraId="6E737F29" w14:textId="6645ADFA" w:rsidR="006B0481" w:rsidRDefault="002C6A29">
      <w:pPr>
        <w:pStyle w:val="TOC2"/>
        <w:tabs>
          <w:tab w:val="right" w:leader="dot" w:pos="7927"/>
        </w:tabs>
        <w:rPr>
          <w:rFonts w:asciiTheme="minorHAnsi" w:eastAsiaTheme="minorEastAsia" w:hAnsiTheme="minorHAnsi"/>
          <w:noProof/>
          <w:sz w:val="22"/>
        </w:rPr>
      </w:pPr>
      <w:hyperlink w:anchor="_Toc108890444" w:history="1">
        <w:r w:rsidR="006B0481" w:rsidRPr="005C16D4">
          <w:rPr>
            <w:rStyle w:val="Hyperlink"/>
            <w:rFonts w:cs="Times New Roman"/>
            <w:noProof/>
          </w:rPr>
          <w:t>1.3 Tujuan Penelitian</w:t>
        </w:r>
        <w:r w:rsidR="006B0481">
          <w:rPr>
            <w:noProof/>
            <w:webHidden/>
          </w:rPr>
          <w:tab/>
        </w:r>
        <w:r w:rsidR="006B0481">
          <w:rPr>
            <w:noProof/>
            <w:webHidden/>
          </w:rPr>
          <w:fldChar w:fldCharType="begin"/>
        </w:r>
        <w:r w:rsidR="006B0481">
          <w:rPr>
            <w:noProof/>
            <w:webHidden/>
          </w:rPr>
          <w:instrText xml:space="preserve"> PAGEREF _Toc108890444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5FE235D0" w14:textId="68B3E0BA" w:rsidR="006B0481" w:rsidRDefault="002C6A29">
      <w:pPr>
        <w:pStyle w:val="TOC2"/>
        <w:tabs>
          <w:tab w:val="right" w:leader="dot" w:pos="7927"/>
        </w:tabs>
        <w:rPr>
          <w:rFonts w:asciiTheme="minorHAnsi" w:eastAsiaTheme="minorEastAsia" w:hAnsiTheme="minorHAnsi"/>
          <w:noProof/>
          <w:sz w:val="22"/>
        </w:rPr>
      </w:pPr>
      <w:hyperlink w:anchor="_Toc108890445" w:history="1">
        <w:r w:rsidR="006B0481" w:rsidRPr="005C16D4">
          <w:rPr>
            <w:rStyle w:val="Hyperlink"/>
            <w:rFonts w:cs="Times New Roman"/>
            <w:noProof/>
          </w:rPr>
          <w:t>1.4 Manfaat Penelitian</w:t>
        </w:r>
        <w:r w:rsidR="006B0481">
          <w:rPr>
            <w:noProof/>
            <w:webHidden/>
          </w:rPr>
          <w:tab/>
        </w:r>
        <w:r w:rsidR="006B0481">
          <w:rPr>
            <w:noProof/>
            <w:webHidden/>
          </w:rPr>
          <w:fldChar w:fldCharType="begin"/>
        </w:r>
        <w:r w:rsidR="006B0481">
          <w:rPr>
            <w:noProof/>
            <w:webHidden/>
          </w:rPr>
          <w:instrText xml:space="preserve"> PAGEREF _Toc108890445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04375863" w14:textId="6C0F9F29" w:rsidR="006B0481" w:rsidRDefault="002C6A29">
      <w:pPr>
        <w:pStyle w:val="TOC3"/>
        <w:tabs>
          <w:tab w:val="right" w:leader="dot" w:pos="7927"/>
        </w:tabs>
        <w:rPr>
          <w:rFonts w:asciiTheme="minorHAnsi" w:eastAsiaTheme="minorEastAsia" w:hAnsiTheme="minorHAnsi"/>
          <w:noProof/>
          <w:sz w:val="22"/>
        </w:rPr>
      </w:pPr>
      <w:hyperlink w:anchor="_Toc108890446" w:history="1">
        <w:r w:rsidR="006B0481" w:rsidRPr="005C16D4">
          <w:rPr>
            <w:rStyle w:val="Hyperlink"/>
            <w:rFonts w:cs="Times New Roman"/>
            <w:noProof/>
          </w:rPr>
          <w:t>1.4.1 Manfaat Teoritis</w:t>
        </w:r>
        <w:r w:rsidR="006B0481">
          <w:rPr>
            <w:noProof/>
            <w:webHidden/>
          </w:rPr>
          <w:tab/>
        </w:r>
        <w:r w:rsidR="006B0481">
          <w:rPr>
            <w:noProof/>
            <w:webHidden/>
          </w:rPr>
          <w:fldChar w:fldCharType="begin"/>
        </w:r>
        <w:r w:rsidR="006B0481">
          <w:rPr>
            <w:noProof/>
            <w:webHidden/>
          </w:rPr>
          <w:instrText xml:space="preserve"> PAGEREF _Toc108890446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5A46900D" w14:textId="672E081A" w:rsidR="006B0481" w:rsidRDefault="002C6A29">
      <w:pPr>
        <w:pStyle w:val="TOC3"/>
        <w:tabs>
          <w:tab w:val="right" w:leader="dot" w:pos="7927"/>
        </w:tabs>
        <w:rPr>
          <w:rFonts w:asciiTheme="minorHAnsi" w:eastAsiaTheme="minorEastAsia" w:hAnsiTheme="minorHAnsi"/>
          <w:noProof/>
          <w:sz w:val="22"/>
        </w:rPr>
      </w:pPr>
      <w:hyperlink w:anchor="_Toc108890447" w:history="1">
        <w:r w:rsidR="006B0481" w:rsidRPr="005C16D4">
          <w:rPr>
            <w:rStyle w:val="Hyperlink"/>
            <w:rFonts w:cs="Times New Roman"/>
            <w:noProof/>
          </w:rPr>
          <w:t>1.4.2 Manfaat Praktis</w:t>
        </w:r>
        <w:r w:rsidR="006B0481">
          <w:rPr>
            <w:noProof/>
            <w:webHidden/>
          </w:rPr>
          <w:tab/>
        </w:r>
        <w:r w:rsidR="006B0481">
          <w:rPr>
            <w:noProof/>
            <w:webHidden/>
          </w:rPr>
          <w:fldChar w:fldCharType="begin"/>
        </w:r>
        <w:r w:rsidR="006B0481">
          <w:rPr>
            <w:noProof/>
            <w:webHidden/>
          </w:rPr>
          <w:instrText xml:space="preserve"> PAGEREF _Toc108890447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60112481" w14:textId="4EB187B8" w:rsidR="006B0481" w:rsidRDefault="002C6A29">
      <w:pPr>
        <w:pStyle w:val="TOC2"/>
        <w:tabs>
          <w:tab w:val="right" w:leader="dot" w:pos="7927"/>
        </w:tabs>
        <w:rPr>
          <w:rFonts w:asciiTheme="minorHAnsi" w:eastAsiaTheme="minorEastAsia" w:hAnsiTheme="minorHAnsi"/>
          <w:noProof/>
          <w:sz w:val="22"/>
        </w:rPr>
      </w:pPr>
      <w:hyperlink w:anchor="_Toc108890448" w:history="1">
        <w:r w:rsidR="006B0481" w:rsidRPr="005C16D4">
          <w:rPr>
            <w:rStyle w:val="Hyperlink"/>
            <w:rFonts w:cs="Times New Roman"/>
            <w:noProof/>
          </w:rPr>
          <w:t>1.5 Batasan Penelitian</w:t>
        </w:r>
        <w:r w:rsidR="006B0481">
          <w:rPr>
            <w:noProof/>
            <w:webHidden/>
          </w:rPr>
          <w:tab/>
        </w:r>
        <w:r w:rsidR="006B0481">
          <w:rPr>
            <w:noProof/>
            <w:webHidden/>
          </w:rPr>
          <w:fldChar w:fldCharType="begin"/>
        </w:r>
        <w:r w:rsidR="006B0481">
          <w:rPr>
            <w:noProof/>
            <w:webHidden/>
          </w:rPr>
          <w:instrText xml:space="preserve"> PAGEREF _Toc108890448 \h </w:instrText>
        </w:r>
        <w:r w:rsidR="006B0481">
          <w:rPr>
            <w:noProof/>
            <w:webHidden/>
          </w:rPr>
        </w:r>
        <w:r w:rsidR="006B0481">
          <w:rPr>
            <w:noProof/>
            <w:webHidden/>
          </w:rPr>
          <w:fldChar w:fldCharType="separate"/>
        </w:r>
        <w:r w:rsidR="006B0481">
          <w:rPr>
            <w:noProof/>
            <w:webHidden/>
          </w:rPr>
          <w:t>5</w:t>
        </w:r>
        <w:r w:rsidR="006B0481">
          <w:rPr>
            <w:noProof/>
            <w:webHidden/>
          </w:rPr>
          <w:fldChar w:fldCharType="end"/>
        </w:r>
      </w:hyperlink>
    </w:p>
    <w:p w14:paraId="0CB24447" w14:textId="53ABBED4" w:rsidR="006B0481" w:rsidRDefault="002C6A29">
      <w:pPr>
        <w:pStyle w:val="TOC1"/>
        <w:rPr>
          <w:rFonts w:asciiTheme="minorHAnsi" w:eastAsiaTheme="minorEastAsia" w:hAnsiTheme="minorHAnsi"/>
          <w:noProof/>
          <w:color w:val="auto"/>
          <w:sz w:val="22"/>
        </w:rPr>
      </w:pPr>
      <w:hyperlink w:anchor="_Toc108890449" w:history="1">
        <w:r w:rsidR="006B0481" w:rsidRPr="005C16D4">
          <w:rPr>
            <w:rStyle w:val="Hyperlink"/>
            <w:rFonts w:cs="Times New Roman"/>
            <w:noProof/>
          </w:rPr>
          <w:t>BAB II  KAJIAN PUSTAKA</w:t>
        </w:r>
        <w:r w:rsidR="006B0481">
          <w:rPr>
            <w:noProof/>
            <w:webHidden/>
          </w:rPr>
          <w:tab/>
        </w:r>
        <w:r w:rsidR="006B0481">
          <w:rPr>
            <w:noProof/>
            <w:webHidden/>
          </w:rPr>
          <w:fldChar w:fldCharType="begin"/>
        </w:r>
        <w:r w:rsidR="006B0481">
          <w:rPr>
            <w:noProof/>
            <w:webHidden/>
          </w:rPr>
          <w:instrText xml:space="preserve"> PAGEREF _Toc108890449 \h </w:instrText>
        </w:r>
        <w:r w:rsidR="006B0481">
          <w:rPr>
            <w:noProof/>
            <w:webHidden/>
          </w:rPr>
        </w:r>
        <w:r w:rsidR="006B0481">
          <w:rPr>
            <w:noProof/>
            <w:webHidden/>
          </w:rPr>
          <w:fldChar w:fldCharType="separate"/>
        </w:r>
        <w:r w:rsidR="006B0481">
          <w:rPr>
            <w:noProof/>
            <w:webHidden/>
          </w:rPr>
          <w:t>6</w:t>
        </w:r>
        <w:r w:rsidR="006B0481">
          <w:rPr>
            <w:noProof/>
            <w:webHidden/>
          </w:rPr>
          <w:fldChar w:fldCharType="end"/>
        </w:r>
      </w:hyperlink>
    </w:p>
    <w:p w14:paraId="2DF22259" w14:textId="2FAC7E11" w:rsidR="006B0481" w:rsidRDefault="002C6A29">
      <w:pPr>
        <w:pStyle w:val="TOC2"/>
        <w:tabs>
          <w:tab w:val="right" w:leader="dot" w:pos="7927"/>
        </w:tabs>
        <w:rPr>
          <w:rFonts w:asciiTheme="minorHAnsi" w:eastAsiaTheme="minorEastAsia" w:hAnsiTheme="minorHAnsi"/>
          <w:noProof/>
          <w:sz w:val="22"/>
        </w:rPr>
      </w:pPr>
      <w:hyperlink w:anchor="_Toc108890450" w:history="1">
        <w:r w:rsidR="006B0481" w:rsidRPr="005C16D4">
          <w:rPr>
            <w:rStyle w:val="Hyperlink"/>
            <w:rFonts w:cs="Times New Roman"/>
            <w:noProof/>
          </w:rPr>
          <w:t>2.1 Landasan Teori</w:t>
        </w:r>
        <w:r w:rsidR="006B0481">
          <w:rPr>
            <w:noProof/>
            <w:webHidden/>
          </w:rPr>
          <w:tab/>
        </w:r>
        <w:r w:rsidR="006B0481">
          <w:rPr>
            <w:noProof/>
            <w:webHidden/>
          </w:rPr>
          <w:fldChar w:fldCharType="begin"/>
        </w:r>
        <w:r w:rsidR="006B0481">
          <w:rPr>
            <w:noProof/>
            <w:webHidden/>
          </w:rPr>
          <w:instrText xml:space="preserve"> PAGEREF _Toc108890450 \h </w:instrText>
        </w:r>
        <w:r w:rsidR="006B0481">
          <w:rPr>
            <w:noProof/>
            <w:webHidden/>
          </w:rPr>
        </w:r>
        <w:r w:rsidR="006B0481">
          <w:rPr>
            <w:noProof/>
            <w:webHidden/>
          </w:rPr>
          <w:fldChar w:fldCharType="separate"/>
        </w:r>
        <w:r w:rsidR="006B0481">
          <w:rPr>
            <w:noProof/>
            <w:webHidden/>
          </w:rPr>
          <w:t>6</w:t>
        </w:r>
        <w:r w:rsidR="006B0481">
          <w:rPr>
            <w:noProof/>
            <w:webHidden/>
          </w:rPr>
          <w:fldChar w:fldCharType="end"/>
        </w:r>
      </w:hyperlink>
    </w:p>
    <w:p w14:paraId="3D1C7FE8" w14:textId="3E25D1CD" w:rsidR="006B0481" w:rsidRDefault="002C6A29">
      <w:pPr>
        <w:pStyle w:val="TOC3"/>
        <w:tabs>
          <w:tab w:val="right" w:leader="dot" w:pos="7927"/>
        </w:tabs>
        <w:rPr>
          <w:rFonts w:asciiTheme="minorHAnsi" w:eastAsiaTheme="minorEastAsia" w:hAnsiTheme="minorHAnsi"/>
          <w:noProof/>
          <w:sz w:val="22"/>
        </w:rPr>
      </w:pPr>
      <w:hyperlink w:anchor="_Toc108890451" w:history="1">
        <w:r w:rsidR="006B0481" w:rsidRPr="005C16D4">
          <w:rPr>
            <w:rStyle w:val="Hyperlink"/>
            <w:rFonts w:cs="Times New Roman"/>
            <w:noProof/>
          </w:rPr>
          <w:t xml:space="preserve">2.1.1 Peramalan atau </w:t>
        </w:r>
        <w:r w:rsidR="006B0481" w:rsidRPr="005C16D4">
          <w:rPr>
            <w:rStyle w:val="Hyperlink"/>
            <w:rFonts w:cs="Times New Roman"/>
            <w:i/>
            <w:iCs/>
            <w:noProof/>
          </w:rPr>
          <w:t>Forecasting</w:t>
        </w:r>
        <w:r w:rsidR="006B0481">
          <w:rPr>
            <w:noProof/>
            <w:webHidden/>
          </w:rPr>
          <w:tab/>
        </w:r>
        <w:r w:rsidR="006B0481">
          <w:rPr>
            <w:noProof/>
            <w:webHidden/>
          </w:rPr>
          <w:fldChar w:fldCharType="begin"/>
        </w:r>
        <w:r w:rsidR="006B0481">
          <w:rPr>
            <w:noProof/>
            <w:webHidden/>
          </w:rPr>
          <w:instrText xml:space="preserve"> PAGEREF _Toc108890451 \h </w:instrText>
        </w:r>
        <w:r w:rsidR="006B0481">
          <w:rPr>
            <w:noProof/>
            <w:webHidden/>
          </w:rPr>
        </w:r>
        <w:r w:rsidR="006B0481">
          <w:rPr>
            <w:noProof/>
            <w:webHidden/>
          </w:rPr>
          <w:fldChar w:fldCharType="separate"/>
        </w:r>
        <w:r w:rsidR="006B0481">
          <w:rPr>
            <w:noProof/>
            <w:webHidden/>
          </w:rPr>
          <w:t>6</w:t>
        </w:r>
        <w:r w:rsidR="006B0481">
          <w:rPr>
            <w:noProof/>
            <w:webHidden/>
          </w:rPr>
          <w:fldChar w:fldCharType="end"/>
        </w:r>
      </w:hyperlink>
    </w:p>
    <w:p w14:paraId="0963BD61" w14:textId="72998E6D" w:rsidR="006B0481" w:rsidRDefault="002C6A29">
      <w:pPr>
        <w:pStyle w:val="TOC3"/>
        <w:tabs>
          <w:tab w:val="right" w:leader="dot" w:pos="7927"/>
        </w:tabs>
        <w:rPr>
          <w:rFonts w:asciiTheme="minorHAnsi" w:eastAsiaTheme="minorEastAsia" w:hAnsiTheme="minorHAnsi"/>
          <w:noProof/>
          <w:sz w:val="22"/>
        </w:rPr>
      </w:pPr>
      <w:hyperlink w:anchor="_Toc108890452" w:history="1">
        <w:r w:rsidR="006B0481" w:rsidRPr="005C16D4">
          <w:rPr>
            <w:rStyle w:val="Hyperlink"/>
            <w:rFonts w:cs="Times New Roman"/>
            <w:noProof/>
          </w:rPr>
          <w:t xml:space="preserve">2.1.2 </w:t>
        </w:r>
        <w:r w:rsidR="006B0481" w:rsidRPr="005C16D4">
          <w:rPr>
            <w:rStyle w:val="Hyperlink"/>
            <w:rFonts w:cs="Times New Roman"/>
            <w:i/>
            <w:iCs/>
            <w:noProof/>
          </w:rPr>
          <w:t>Single Exponential Smoothing Adaptive Parameter</w:t>
        </w:r>
        <w:r w:rsidR="006B0481">
          <w:rPr>
            <w:noProof/>
            <w:webHidden/>
          </w:rPr>
          <w:tab/>
        </w:r>
        <w:r w:rsidR="006B0481">
          <w:rPr>
            <w:noProof/>
            <w:webHidden/>
          </w:rPr>
          <w:fldChar w:fldCharType="begin"/>
        </w:r>
        <w:r w:rsidR="006B0481">
          <w:rPr>
            <w:noProof/>
            <w:webHidden/>
          </w:rPr>
          <w:instrText xml:space="preserve"> PAGEREF _Toc108890452 \h </w:instrText>
        </w:r>
        <w:r w:rsidR="006B0481">
          <w:rPr>
            <w:noProof/>
            <w:webHidden/>
          </w:rPr>
        </w:r>
        <w:r w:rsidR="006B0481">
          <w:rPr>
            <w:noProof/>
            <w:webHidden/>
          </w:rPr>
          <w:fldChar w:fldCharType="separate"/>
        </w:r>
        <w:r w:rsidR="006B0481">
          <w:rPr>
            <w:noProof/>
            <w:webHidden/>
          </w:rPr>
          <w:t>11</w:t>
        </w:r>
        <w:r w:rsidR="006B0481">
          <w:rPr>
            <w:noProof/>
            <w:webHidden/>
          </w:rPr>
          <w:fldChar w:fldCharType="end"/>
        </w:r>
      </w:hyperlink>
    </w:p>
    <w:p w14:paraId="5264DA66" w14:textId="30E9F293" w:rsidR="006B0481" w:rsidRDefault="002C6A29">
      <w:pPr>
        <w:pStyle w:val="TOC3"/>
        <w:tabs>
          <w:tab w:val="right" w:leader="dot" w:pos="7927"/>
        </w:tabs>
        <w:rPr>
          <w:rFonts w:asciiTheme="minorHAnsi" w:eastAsiaTheme="minorEastAsia" w:hAnsiTheme="minorHAnsi"/>
          <w:noProof/>
          <w:sz w:val="22"/>
        </w:rPr>
      </w:pPr>
      <w:hyperlink w:anchor="_Toc108890453" w:history="1">
        <w:r w:rsidR="006B0481" w:rsidRPr="005C16D4">
          <w:rPr>
            <w:rStyle w:val="Hyperlink"/>
            <w:rFonts w:cs="Times New Roman"/>
            <w:noProof/>
          </w:rPr>
          <w:t>2.1.3 Tingkat Keakuratan Hasil Peramalan</w:t>
        </w:r>
        <w:r w:rsidR="006B0481">
          <w:rPr>
            <w:noProof/>
            <w:webHidden/>
          </w:rPr>
          <w:tab/>
        </w:r>
        <w:r w:rsidR="006B0481">
          <w:rPr>
            <w:noProof/>
            <w:webHidden/>
          </w:rPr>
          <w:fldChar w:fldCharType="begin"/>
        </w:r>
        <w:r w:rsidR="006B0481">
          <w:rPr>
            <w:noProof/>
            <w:webHidden/>
          </w:rPr>
          <w:instrText xml:space="preserve"> PAGEREF _Toc108890453 \h </w:instrText>
        </w:r>
        <w:r w:rsidR="006B0481">
          <w:rPr>
            <w:noProof/>
            <w:webHidden/>
          </w:rPr>
        </w:r>
        <w:r w:rsidR="006B0481">
          <w:rPr>
            <w:noProof/>
            <w:webHidden/>
          </w:rPr>
          <w:fldChar w:fldCharType="separate"/>
        </w:r>
        <w:r w:rsidR="006B0481">
          <w:rPr>
            <w:noProof/>
            <w:webHidden/>
          </w:rPr>
          <w:t>13</w:t>
        </w:r>
        <w:r w:rsidR="006B0481">
          <w:rPr>
            <w:noProof/>
            <w:webHidden/>
          </w:rPr>
          <w:fldChar w:fldCharType="end"/>
        </w:r>
      </w:hyperlink>
    </w:p>
    <w:p w14:paraId="021B62AF" w14:textId="5EF7D0D6" w:rsidR="006B0481" w:rsidRDefault="002C6A29">
      <w:pPr>
        <w:pStyle w:val="TOC3"/>
        <w:tabs>
          <w:tab w:val="right" w:leader="dot" w:pos="7927"/>
        </w:tabs>
        <w:rPr>
          <w:rFonts w:asciiTheme="minorHAnsi" w:eastAsiaTheme="minorEastAsia" w:hAnsiTheme="minorHAnsi"/>
          <w:noProof/>
          <w:sz w:val="22"/>
        </w:rPr>
      </w:pPr>
      <w:hyperlink w:anchor="_Toc108890454" w:history="1">
        <w:r w:rsidR="006B0481" w:rsidRPr="005C16D4">
          <w:rPr>
            <w:rStyle w:val="Hyperlink"/>
            <w:noProof/>
          </w:rPr>
          <w:t>2.1.4 Persedian</w:t>
        </w:r>
        <w:r w:rsidR="006B0481">
          <w:rPr>
            <w:noProof/>
            <w:webHidden/>
          </w:rPr>
          <w:tab/>
        </w:r>
        <w:r w:rsidR="006B0481">
          <w:rPr>
            <w:noProof/>
            <w:webHidden/>
          </w:rPr>
          <w:fldChar w:fldCharType="begin"/>
        </w:r>
        <w:r w:rsidR="006B0481">
          <w:rPr>
            <w:noProof/>
            <w:webHidden/>
          </w:rPr>
          <w:instrText xml:space="preserve"> PAGEREF _Toc108890454 \h </w:instrText>
        </w:r>
        <w:r w:rsidR="006B0481">
          <w:rPr>
            <w:noProof/>
            <w:webHidden/>
          </w:rPr>
        </w:r>
        <w:r w:rsidR="006B0481">
          <w:rPr>
            <w:noProof/>
            <w:webHidden/>
          </w:rPr>
          <w:fldChar w:fldCharType="separate"/>
        </w:r>
        <w:r w:rsidR="006B0481">
          <w:rPr>
            <w:noProof/>
            <w:webHidden/>
          </w:rPr>
          <w:t>15</w:t>
        </w:r>
        <w:r w:rsidR="006B0481">
          <w:rPr>
            <w:noProof/>
            <w:webHidden/>
          </w:rPr>
          <w:fldChar w:fldCharType="end"/>
        </w:r>
      </w:hyperlink>
    </w:p>
    <w:p w14:paraId="6FA58F11" w14:textId="55E9076A" w:rsidR="006B0481" w:rsidRDefault="002C6A29">
      <w:pPr>
        <w:pStyle w:val="TOC3"/>
        <w:tabs>
          <w:tab w:val="right" w:leader="dot" w:pos="7927"/>
        </w:tabs>
        <w:rPr>
          <w:rFonts w:asciiTheme="minorHAnsi" w:eastAsiaTheme="minorEastAsia" w:hAnsiTheme="minorHAnsi"/>
          <w:noProof/>
          <w:sz w:val="22"/>
        </w:rPr>
      </w:pPr>
      <w:hyperlink w:anchor="_Toc108890455" w:history="1">
        <w:r w:rsidR="006B0481" w:rsidRPr="005C16D4">
          <w:rPr>
            <w:rStyle w:val="Hyperlink"/>
            <w:noProof/>
          </w:rPr>
          <w:t xml:space="preserve">2.1.5 </w:t>
        </w:r>
        <w:r w:rsidR="006B0481" w:rsidRPr="005C16D4">
          <w:rPr>
            <w:rStyle w:val="Hyperlink"/>
            <w:i/>
            <w:iCs/>
            <w:noProof/>
          </w:rPr>
          <w:t>Economic Order Quantity</w:t>
        </w:r>
        <w:r w:rsidR="006B0481" w:rsidRPr="005C16D4">
          <w:rPr>
            <w:rStyle w:val="Hyperlink"/>
            <w:noProof/>
          </w:rPr>
          <w:t xml:space="preserve"> (EOQ)</w:t>
        </w:r>
        <w:r w:rsidR="006B0481">
          <w:rPr>
            <w:noProof/>
            <w:webHidden/>
          </w:rPr>
          <w:tab/>
        </w:r>
        <w:r w:rsidR="006B0481">
          <w:rPr>
            <w:noProof/>
            <w:webHidden/>
          </w:rPr>
          <w:fldChar w:fldCharType="begin"/>
        </w:r>
        <w:r w:rsidR="006B0481">
          <w:rPr>
            <w:noProof/>
            <w:webHidden/>
          </w:rPr>
          <w:instrText xml:space="preserve"> PAGEREF _Toc108890455 \h </w:instrText>
        </w:r>
        <w:r w:rsidR="006B0481">
          <w:rPr>
            <w:noProof/>
            <w:webHidden/>
          </w:rPr>
        </w:r>
        <w:r w:rsidR="006B0481">
          <w:rPr>
            <w:noProof/>
            <w:webHidden/>
          </w:rPr>
          <w:fldChar w:fldCharType="separate"/>
        </w:r>
        <w:r w:rsidR="006B0481">
          <w:rPr>
            <w:noProof/>
            <w:webHidden/>
          </w:rPr>
          <w:t>16</w:t>
        </w:r>
        <w:r w:rsidR="006B0481">
          <w:rPr>
            <w:noProof/>
            <w:webHidden/>
          </w:rPr>
          <w:fldChar w:fldCharType="end"/>
        </w:r>
      </w:hyperlink>
    </w:p>
    <w:p w14:paraId="3D6E618F" w14:textId="6007D47E" w:rsidR="006B0481" w:rsidRDefault="002C6A29">
      <w:pPr>
        <w:pStyle w:val="TOC3"/>
        <w:tabs>
          <w:tab w:val="right" w:leader="dot" w:pos="7927"/>
        </w:tabs>
        <w:rPr>
          <w:rFonts w:asciiTheme="minorHAnsi" w:eastAsiaTheme="minorEastAsia" w:hAnsiTheme="minorHAnsi"/>
          <w:noProof/>
          <w:sz w:val="22"/>
        </w:rPr>
      </w:pPr>
      <w:hyperlink w:anchor="_Toc108890456" w:history="1">
        <w:r w:rsidR="006B0481" w:rsidRPr="005C16D4">
          <w:rPr>
            <w:rStyle w:val="Hyperlink"/>
            <w:rFonts w:cs="Times New Roman"/>
            <w:noProof/>
          </w:rPr>
          <w:t xml:space="preserve">2.1.6 </w:t>
        </w:r>
        <w:r w:rsidR="006B0481" w:rsidRPr="005C16D4">
          <w:rPr>
            <w:rStyle w:val="Hyperlink"/>
            <w:rFonts w:cs="Times New Roman"/>
            <w:i/>
            <w:iCs/>
            <w:noProof/>
          </w:rPr>
          <w:t>Microsoft Excel</w:t>
        </w:r>
        <w:r w:rsidR="006B0481">
          <w:rPr>
            <w:noProof/>
            <w:webHidden/>
          </w:rPr>
          <w:tab/>
        </w:r>
        <w:r w:rsidR="006B0481">
          <w:rPr>
            <w:noProof/>
            <w:webHidden/>
          </w:rPr>
          <w:fldChar w:fldCharType="begin"/>
        </w:r>
        <w:r w:rsidR="006B0481">
          <w:rPr>
            <w:noProof/>
            <w:webHidden/>
          </w:rPr>
          <w:instrText xml:space="preserve"> PAGEREF _Toc108890456 \h </w:instrText>
        </w:r>
        <w:r w:rsidR="006B0481">
          <w:rPr>
            <w:noProof/>
            <w:webHidden/>
          </w:rPr>
        </w:r>
        <w:r w:rsidR="006B0481">
          <w:rPr>
            <w:noProof/>
            <w:webHidden/>
          </w:rPr>
          <w:fldChar w:fldCharType="separate"/>
        </w:r>
        <w:r w:rsidR="006B0481">
          <w:rPr>
            <w:noProof/>
            <w:webHidden/>
          </w:rPr>
          <w:t>16</w:t>
        </w:r>
        <w:r w:rsidR="006B0481">
          <w:rPr>
            <w:noProof/>
            <w:webHidden/>
          </w:rPr>
          <w:fldChar w:fldCharType="end"/>
        </w:r>
      </w:hyperlink>
    </w:p>
    <w:p w14:paraId="4EA18862" w14:textId="19F8647F" w:rsidR="006B0481" w:rsidRDefault="002C6A29">
      <w:pPr>
        <w:pStyle w:val="TOC3"/>
        <w:tabs>
          <w:tab w:val="right" w:leader="dot" w:pos="7927"/>
        </w:tabs>
        <w:rPr>
          <w:rFonts w:asciiTheme="minorHAnsi" w:eastAsiaTheme="minorEastAsia" w:hAnsiTheme="minorHAnsi"/>
          <w:noProof/>
          <w:sz w:val="22"/>
        </w:rPr>
      </w:pPr>
      <w:hyperlink w:anchor="_Toc108890457" w:history="1">
        <w:r w:rsidR="006B0481" w:rsidRPr="005C16D4">
          <w:rPr>
            <w:rStyle w:val="Hyperlink"/>
            <w:rFonts w:cs="Times New Roman"/>
            <w:noProof/>
          </w:rPr>
          <w:t>2.1.7 Usaha Dagang (UD) Toko Tiga Jaya Baru</w:t>
        </w:r>
        <w:r w:rsidR="006B0481">
          <w:rPr>
            <w:noProof/>
            <w:webHidden/>
          </w:rPr>
          <w:tab/>
        </w:r>
        <w:r w:rsidR="006B0481">
          <w:rPr>
            <w:noProof/>
            <w:webHidden/>
          </w:rPr>
          <w:fldChar w:fldCharType="begin"/>
        </w:r>
        <w:r w:rsidR="006B0481">
          <w:rPr>
            <w:noProof/>
            <w:webHidden/>
          </w:rPr>
          <w:instrText xml:space="preserve"> PAGEREF _Toc108890457 \h </w:instrText>
        </w:r>
        <w:r w:rsidR="006B0481">
          <w:rPr>
            <w:noProof/>
            <w:webHidden/>
          </w:rPr>
        </w:r>
        <w:r w:rsidR="006B0481">
          <w:rPr>
            <w:noProof/>
            <w:webHidden/>
          </w:rPr>
          <w:fldChar w:fldCharType="separate"/>
        </w:r>
        <w:r w:rsidR="006B0481">
          <w:rPr>
            <w:noProof/>
            <w:webHidden/>
          </w:rPr>
          <w:t>17</w:t>
        </w:r>
        <w:r w:rsidR="006B0481">
          <w:rPr>
            <w:noProof/>
            <w:webHidden/>
          </w:rPr>
          <w:fldChar w:fldCharType="end"/>
        </w:r>
      </w:hyperlink>
    </w:p>
    <w:p w14:paraId="25FA04D9" w14:textId="0023AC07" w:rsidR="006B0481" w:rsidRDefault="002C6A29">
      <w:pPr>
        <w:pStyle w:val="TOC2"/>
        <w:tabs>
          <w:tab w:val="right" w:leader="dot" w:pos="7927"/>
        </w:tabs>
        <w:rPr>
          <w:rFonts w:asciiTheme="minorHAnsi" w:eastAsiaTheme="minorEastAsia" w:hAnsiTheme="minorHAnsi"/>
          <w:noProof/>
          <w:sz w:val="22"/>
        </w:rPr>
      </w:pPr>
      <w:hyperlink w:anchor="_Toc108890458" w:history="1">
        <w:r w:rsidR="006B0481" w:rsidRPr="005C16D4">
          <w:rPr>
            <w:rStyle w:val="Hyperlink"/>
            <w:rFonts w:cs="Times New Roman"/>
            <w:noProof/>
          </w:rPr>
          <w:t>2.2 Penelitian Terdahulu</w:t>
        </w:r>
        <w:r w:rsidR="006B0481">
          <w:rPr>
            <w:noProof/>
            <w:webHidden/>
          </w:rPr>
          <w:tab/>
        </w:r>
        <w:r w:rsidR="006B0481">
          <w:rPr>
            <w:noProof/>
            <w:webHidden/>
          </w:rPr>
          <w:fldChar w:fldCharType="begin"/>
        </w:r>
        <w:r w:rsidR="006B0481">
          <w:rPr>
            <w:noProof/>
            <w:webHidden/>
          </w:rPr>
          <w:instrText xml:space="preserve"> PAGEREF _Toc108890458 \h </w:instrText>
        </w:r>
        <w:r w:rsidR="006B0481">
          <w:rPr>
            <w:noProof/>
            <w:webHidden/>
          </w:rPr>
        </w:r>
        <w:r w:rsidR="006B0481">
          <w:rPr>
            <w:noProof/>
            <w:webHidden/>
          </w:rPr>
          <w:fldChar w:fldCharType="separate"/>
        </w:r>
        <w:r w:rsidR="006B0481">
          <w:rPr>
            <w:noProof/>
            <w:webHidden/>
          </w:rPr>
          <w:t>17</w:t>
        </w:r>
        <w:r w:rsidR="006B0481">
          <w:rPr>
            <w:noProof/>
            <w:webHidden/>
          </w:rPr>
          <w:fldChar w:fldCharType="end"/>
        </w:r>
      </w:hyperlink>
    </w:p>
    <w:p w14:paraId="0398CC3B" w14:textId="75E58FA0" w:rsidR="006B0481" w:rsidRDefault="002C6A29">
      <w:pPr>
        <w:pStyle w:val="TOC1"/>
        <w:rPr>
          <w:rFonts w:asciiTheme="minorHAnsi" w:eastAsiaTheme="minorEastAsia" w:hAnsiTheme="minorHAnsi"/>
          <w:noProof/>
          <w:color w:val="auto"/>
          <w:sz w:val="22"/>
        </w:rPr>
      </w:pPr>
      <w:hyperlink w:anchor="_Toc108890459" w:history="1">
        <w:r w:rsidR="006B0481" w:rsidRPr="005C16D4">
          <w:rPr>
            <w:rStyle w:val="Hyperlink"/>
            <w:rFonts w:cs="Times New Roman"/>
            <w:noProof/>
          </w:rPr>
          <w:t>BAB III  METODE PENELITIAN</w:t>
        </w:r>
        <w:r w:rsidR="006B0481">
          <w:rPr>
            <w:noProof/>
            <w:webHidden/>
          </w:rPr>
          <w:tab/>
        </w:r>
        <w:r w:rsidR="006B0481">
          <w:rPr>
            <w:noProof/>
            <w:webHidden/>
          </w:rPr>
          <w:fldChar w:fldCharType="begin"/>
        </w:r>
        <w:r w:rsidR="006B0481">
          <w:rPr>
            <w:noProof/>
            <w:webHidden/>
          </w:rPr>
          <w:instrText xml:space="preserve"> PAGEREF _Toc108890459 \h </w:instrText>
        </w:r>
        <w:r w:rsidR="006B0481">
          <w:rPr>
            <w:noProof/>
            <w:webHidden/>
          </w:rPr>
        </w:r>
        <w:r w:rsidR="006B0481">
          <w:rPr>
            <w:noProof/>
            <w:webHidden/>
          </w:rPr>
          <w:fldChar w:fldCharType="separate"/>
        </w:r>
        <w:r w:rsidR="006B0481">
          <w:rPr>
            <w:noProof/>
            <w:webHidden/>
          </w:rPr>
          <w:t>22</w:t>
        </w:r>
        <w:r w:rsidR="006B0481">
          <w:rPr>
            <w:noProof/>
            <w:webHidden/>
          </w:rPr>
          <w:fldChar w:fldCharType="end"/>
        </w:r>
      </w:hyperlink>
    </w:p>
    <w:p w14:paraId="17DFAD48" w14:textId="0148787B" w:rsidR="006B0481" w:rsidRDefault="002C6A29">
      <w:pPr>
        <w:pStyle w:val="TOC2"/>
        <w:tabs>
          <w:tab w:val="right" w:leader="dot" w:pos="7927"/>
        </w:tabs>
        <w:rPr>
          <w:rFonts w:asciiTheme="minorHAnsi" w:eastAsiaTheme="minorEastAsia" w:hAnsiTheme="minorHAnsi"/>
          <w:noProof/>
          <w:sz w:val="22"/>
        </w:rPr>
      </w:pPr>
      <w:hyperlink w:anchor="_Toc108890460" w:history="1">
        <w:r w:rsidR="006B0481" w:rsidRPr="005C16D4">
          <w:rPr>
            <w:rStyle w:val="Hyperlink"/>
            <w:rFonts w:cs="Times New Roman"/>
            <w:noProof/>
          </w:rPr>
          <w:t>3.1 Desain Penelitian</w:t>
        </w:r>
        <w:r w:rsidR="006B0481">
          <w:rPr>
            <w:noProof/>
            <w:webHidden/>
          </w:rPr>
          <w:tab/>
        </w:r>
        <w:r w:rsidR="006B0481">
          <w:rPr>
            <w:noProof/>
            <w:webHidden/>
          </w:rPr>
          <w:fldChar w:fldCharType="begin"/>
        </w:r>
        <w:r w:rsidR="006B0481">
          <w:rPr>
            <w:noProof/>
            <w:webHidden/>
          </w:rPr>
          <w:instrText xml:space="preserve"> PAGEREF _Toc108890460 \h </w:instrText>
        </w:r>
        <w:r w:rsidR="006B0481">
          <w:rPr>
            <w:noProof/>
            <w:webHidden/>
          </w:rPr>
        </w:r>
        <w:r w:rsidR="006B0481">
          <w:rPr>
            <w:noProof/>
            <w:webHidden/>
          </w:rPr>
          <w:fldChar w:fldCharType="separate"/>
        </w:r>
        <w:r w:rsidR="006B0481">
          <w:rPr>
            <w:noProof/>
            <w:webHidden/>
          </w:rPr>
          <w:t>22</w:t>
        </w:r>
        <w:r w:rsidR="006B0481">
          <w:rPr>
            <w:noProof/>
            <w:webHidden/>
          </w:rPr>
          <w:fldChar w:fldCharType="end"/>
        </w:r>
      </w:hyperlink>
    </w:p>
    <w:p w14:paraId="7B075F52" w14:textId="50753A16" w:rsidR="006B0481" w:rsidRDefault="002C6A29">
      <w:pPr>
        <w:pStyle w:val="TOC2"/>
        <w:tabs>
          <w:tab w:val="right" w:leader="dot" w:pos="7927"/>
        </w:tabs>
        <w:rPr>
          <w:rFonts w:asciiTheme="minorHAnsi" w:eastAsiaTheme="minorEastAsia" w:hAnsiTheme="minorHAnsi"/>
          <w:noProof/>
          <w:sz w:val="22"/>
        </w:rPr>
      </w:pPr>
      <w:hyperlink w:anchor="_Toc108890461" w:history="1">
        <w:r w:rsidR="006B0481" w:rsidRPr="005C16D4">
          <w:rPr>
            <w:rStyle w:val="Hyperlink"/>
            <w:rFonts w:cs="Times New Roman"/>
            <w:noProof/>
          </w:rPr>
          <w:t>3.2 Lokasi Penelitian</w:t>
        </w:r>
        <w:r w:rsidR="006B0481">
          <w:rPr>
            <w:noProof/>
            <w:webHidden/>
          </w:rPr>
          <w:tab/>
        </w:r>
        <w:r w:rsidR="006B0481">
          <w:rPr>
            <w:noProof/>
            <w:webHidden/>
          </w:rPr>
          <w:fldChar w:fldCharType="begin"/>
        </w:r>
        <w:r w:rsidR="006B0481">
          <w:rPr>
            <w:noProof/>
            <w:webHidden/>
          </w:rPr>
          <w:instrText xml:space="preserve"> PAGEREF _Toc108890461 \h </w:instrText>
        </w:r>
        <w:r w:rsidR="006B0481">
          <w:rPr>
            <w:noProof/>
            <w:webHidden/>
          </w:rPr>
        </w:r>
        <w:r w:rsidR="006B0481">
          <w:rPr>
            <w:noProof/>
            <w:webHidden/>
          </w:rPr>
          <w:fldChar w:fldCharType="separate"/>
        </w:r>
        <w:r w:rsidR="006B0481">
          <w:rPr>
            <w:noProof/>
            <w:webHidden/>
          </w:rPr>
          <w:t>23</w:t>
        </w:r>
        <w:r w:rsidR="006B0481">
          <w:rPr>
            <w:noProof/>
            <w:webHidden/>
          </w:rPr>
          <w:fldChar w:fldCharType="end"/>
        </w:r>
      </w:hyperlink>
    </w:p>
    <w:p w14:paraId="64E0C785" w14:textId="1CE3D7A7" w:rsidR="006B0481" w:rsidRDefault="002C6A29">
      <w:pPr>
        <w:pStyle w:val="TOC2"/>
        <w:tabs>
          <w:tab w:val="right" w:leader="dot" w:pos="7927"/>
        </w:tabs>
        <w:rPr>
          <w:rFonts w:asciiTheme="minorHAnsi" w:eastAsiaTheme="minorEastAsia" w:hAnsiTheme="minorHAnsi"/>
          <w:noProof/>
          <w:sz w:val="22"/>
        </w:rPr>
      </w:pPr>
      <w:hyperlink w:anchor="_Toc108890462" w:history="1">
        <w:r w:rsidR="006B0481" w:rsidRPr="005C16D4">
          <w:rPr>
            <w:rStyle w:val="Hyperlink"/>
            <w:noProof/>
          </w:rPr>
          <w:t>3.3 Populasi dan Sampel atau Obyek Penelitian</w:t>
        </w:r>
        <w:r w:rsidR="006B0481">
          <w:rPr>
            <w:noProof/>
            <w:webHidden/>
          </w:rPr>
          <w:tab/>
        </w:r>
        <w:r w:rsidR="006B0481">
          <w:rPr>
            <w:noProof/>
            <w:webHidden/>
          </w:rPr>
          <w:fldChar w:fldCharType="begin"/>
        </w:r>
        <w:r w:rsidR="006B0481">
          <w:rPr>
            <w:noProof/>
            <w:webHidden/>
          </w:rPr>
          <w:instrText xml:space="preserve"> PAGEREF _Toc108890462 \h </w:instrText>
        </w:r>
        <w:r w:rsidR="006B0481">
          <w:rPr>
            <w:noProof/>
            <w:webHidden/>
          </w:rPr>
        </w:r>
        <w:r w:rsidR="006B0481">
          <w:rPr>
            <w:noProof/>
            <w:webHidden/>
          </w:rPr>
          <w:fldChar w:fldCharType="separate"/>
        </w:r>
        <w:r w:rsidR="006B0481">
          <w:rPr>
            <w:noProof/>
            <w:webHidden/>
          </w:rPr>
          <w:t>24</w:t>
        </w:r>
        <w:r w:rsidR="006B0481">
          <w:rPr>
            <w:noProof/>
            <w:webHidden/>
          </w:rPr>
          <w:fldChar w:fldCharType="end"/>
        </w:r>
      </w:hyperlink>
    </w:p>
    <w:p w14:paraId="1E53278A" w14:textId="28F2D910" w:rsidR="006B0481" w:rsidRDefault="002C6A29">
      <w:pPr>
        <w:pStyle w:val="TOC2"/>
        <w:tabs>
          <w:tab w:val="right" w:leader="dot" w:pos="7927"/>
        </w:tabs>
        <w:rPr>
          <w:rFonts w:asciiTheme="minorHAnsi" w:eastAsiaTheme="minorEastAsia" w:hAnsiTheme="minorHAnsi"/>
          <w:noProof/>
          <w:sz w:val="22"/>
        </w:rPr>
      </w:pPr>
      <w:hyperlink w:anchor="_Toc108890463" w:history="1">
        <w:r w:rsidR="006B0481" w:rsidRPr="005C16D4">
          <w:rPr>
            <w:rStyle w:val="Hyperlink"/>
            <w:rFonts w:cs="Times New Roman"/>
            <w:noProof/>
          </w:rPr>
          <w:t>3.4 Teknik Pengumpulan Data</w:t>
        </w:r>
        <w:r w:rsidR="006B0481">
          <w:rPr>
            <w:noProof/>
            <w:webHidden/>
          </w:rPr>
          <w:tab/>
        </w:r>
        <w:r w:rsidR="006B0481">
          <w:rPr>
            <w:noProof/>
            <w:webHidden/>
          </w:rPr>
          <w:fldChar w:fldCharType="begin"/>
        </w:r>
        <w:r w:rsidR="006B0481">
          <w:rPr>
            <w:noProof/>
            <w:webHidden/>
          </w:rPr>
          <w:instrText xml:space="preserve"> PAGEREF _Toc108890463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77209406" w14:textId="6F7976BA" w:rsidR="006B0481" w:rsidRDefault="002C6A29">
      <w:pPr>
        <w:pStyle w:val="TOC3"/>
        <w:tabs>
          <w:tab w:val="right" w:leader="dot" w:pos="7927"/>
        </w:tabs>
        <w:rPr>
          <w:rFonts w:asciiTheme="minorHAnsi" w:eastAsiaTheme="minorEastAsia" w:hAnsiTheme="minorHAnsi"/>
          <w:noProof/>
          <w:sz w:val="22"/>
        </w:rPr>
      </w:pPr>
      <w:hyperlink w:anchor="_Toc108890464" w:history="1">
        <w:r w:rsidR="006B0481" w:rsidRPr="005C16D4">
          <w:rPr>
            <w:rStyle w:val="Hyperlink"/>
            <w:noProof/>
          </w:rPr>
          <w:t>3.4.1 Wawancara</w:t>
        </w:r>
        <w:r w:rsidR="006B0481">
          <w:rPr>
            <w:noProof/>
            <w:webHidden/>
          </w:rPr>
          <w:tab/>
        </w:r>
        <w:r w:rsidR="006B0481">
          <w:rPr>
            <w:noProof/>
            <w:webHidden/>
          </w:rPr>
          <w:fldChar w:fldCharType="begin"/>
        </w:r>
        <w:r w:rsidR="006B0481">
          <w:rPr>
            <w:noProof/>
            <w:webHidden/>
          </w:rPr>
          <w:instrText xml:space="preserve"> PAGEREF _Toc108890464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37DBA18B" w14:textId="08515DA5" w:rsidR="006B0481" w:rsidRDefault="002C6A29">
      <w:pPr>
        <w:pStyle w:val="TOC3"/>
        <w:tabs>
          <w:tab w:val="right" w:leader="dot" w:pos="7927"/>
        </w:tabs>
        <w:rPr>
          <w:rFonts w:asciiTheme="minorHAnsi" w:eastAsiaTheme="minorEastAsia" w:hAnsiTheme="minorHAnsi"/>
          <w:noProof/>
          <w:sz w:val="22"/>
        </w:rPr>
      </w:pPr>
      <w:hyperlink w:anchor="_Toc108890465" w:history="1">
        <w:r w:rsidR="006B0481" w:rsidRPr="005C16D4">
          <w:rPr>
            <w:rStyle w:val="Hyperlink"/>
            <w:noProof/>
          </w:rPr>
          <w:t>3.4.2 Dokumentasi</w:t>
        </w:r>
        <w:r w:rsidR="006B0481">
          <w:rPr>
            <w:noProof/>
            <w:webHidden/>
          </w:rPr>
          <w:tab/>
        </w:r>
        <w:r w:rsidR="006B0481">
          <w:rPr>
            <w:noProof/>
            <w:webHidden/>
          </w:rPr>
          <w:fldChar w:fldCharType="begin"/>
        </w:r>
        <w:r w:rsidR="006B0481">
          <w:rPr>
            <w:noProof/>
            <w:webHidden/>
          </w:rPr>
          <w:instrText xml:space="preserve"> PAGEREF _Toc108890465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7FD1129B" w14:textId="33D051BA" w:rsidR="006B0481" w:rsidRDefault="002C6A29">
      <w:pPr>
        <w:pStyle w:val="TOC2"/>
        <w:tabs>
          <w:tab w:val="right" w:leader="dot" w:pos="7927"/>
        </w:tabs>
        <w:rPr>
          <w:rFonts w:asciiTheme="minorHAnsi" w:eastAsiaTheme="minorEastAsia" w:hAnsiTheme="minorHAnsi"/>
          <w:noProof/>
          <w:sz w:val="22"/>
        </w:rPr>
      </w:pPr>
      <w:hyperlink w:anchor="_Toc108890466" w:history="1">
        <w:r w:rsidR="006B0481" w:rsidRPr="005C16D4">
          <w:rPr>
            <w:rStyle w:val="Hyperlink"/>
            <w:rFonts w:cs="Times New Roman"/>
            <w:noProof/>
          </w:rPr>
          <w:t>3.5 Teknik Analisis Data</w:t>
        </w:r>
        <w:r w:rsidR="006B0481">
          <w:rPr>
            <w:noProof/>
            <w:webHidden/>
          </w:rPr>
          <w:tab/>
        </w:r>
        <w:r w:rsidR="006B0481">
          <w:rPr>
            <w:noProof/>
            <w:webHidden/>
          </w:rPr>
          <w:fldChar w:fldCharType="begin"/>
        </w:r>
        <w:r w:rsidR="006B0481">
          <w:rPr>
            <w:noProof/>
            <w:webHidden/>
          </w:rPr>
          <w:instrText xml:space="preserve"> PAGEREF _Toc108890466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12C3BE98" w14:textId="02734E0B" w:rsidR="006B0481" w:rsidRDefault="002C6A29">
      <w:pPr>
        <w:pStyle w:val="TOC1"/>
        <w:rPr>
          <w:rFonts w:asciiTheme="minorHAnsi" w:eastAsiaTheme="minorEastAsia" w:hAnsiTheme="minorHAnsi"/>
          <w:noProof/>
          <w:color w:val="auto"/>
          <w:sz w:val="22"/>
        </w:rPr>
      </w:pPr>
      <w:hyperlink w:anchor="_Toc108890467" w:history="1">
        <w:r w:rsidR="006B0481" w:rsidRPr="005C16D4">
          <w:rPr>
            <w:rStyle w:val="Hyperlink"/>
            <w:noProof/>
          </w:rPr>
          <w:t>BAB IV  HASIL DAN PEMBAHASAN</w:t>
        </w:r>
        <w:r w:rsidR="006B0481">
          <w:rPr>
            <w:noProof/>
            <w:webHidden/>
          </w:rPr>
          <w:tab/>
        </w:r>
        <w:r w:rsidR="006B0481">
          <w:rPr>
            <w:noProof/>
            <w:webHidden/>
          </w:rPr>
          <w:fldChar w:fldCharType="begin"/>
        </w:r>
        <w:r w:rsidR="006B0481">
          <w:rPr>
            <w:noProof/>
            <w:webHidden/>
          </w:rPr>
          <w:instrText xml:space="preserve"> PAGEREF _Toc108890467 \h </w:instrText>
        </w:r>
        <w:r w:rsidR="006B0481">
          <w:rPr>
            <w:noProof/>
            <w:webHidden/>
          </w:rPr>
        </w:r>
        <w:r w:rsidR="006B0481">
          <w:rPr>
            <w:noProof/>
            <w:webHidden/>
          </w:rPr>
          <w:fldChar w:fldCharType="separate"/>
        </w:r>
        <w:r w:rsidR="006B0481">
          <w:rPr>
            <w:noProof/>
            <w:webHidden/>
          </w:rPr>
          <w:t>27</w:t>
        </w:r>
        <w:r w:rsidR="006B0481">
          <w:rPr>
            <w:noProof/>
            <w:webHidden/>
          </w:rPr>
          <w:fldChar w:fldCharType="end"/>
        </w:r>
      </w:hyperlink>
    </w:p>
    <w:p w14:paraId="7A73917A" w14:textId="61FE5797" w:rsidR="006B0481" w:rsidRDefault="002C6A29">
      <w:pPr>
        <w:pStyle w:val="TOC2"/>
        <w:tabs>
          <w:tab w:val="right" w:leader="dot" w:pos="7927"/>
        </w:tabs>
        <w:rPr>
          <w:rFonts w:asciiTheme="minorHAnsi" w:eastAsiaTheme="minorEastAsia" w:hAnsiTheme="minorHAnsi"/>
          <w:noProof/>
          <w:sz w:val="22"/>
        </w:rPr>
      </w:pPr>
      <w:hyperlink w:anchor="_Toc108890468" w:history="1">
        <w:r w:rsidR="006B0481" w:rsidRPr="005C16D4">
          <w:rPr>
            <w:rStyle w:val="Hyperlink"/>
            <w:noProof/>
          </w:rPr>
          <w:t>4.1 Hasil Penelitian</w:t>
        </w:r>
        <w:r w:rsidR="006B0481">
          <w:rPr>
            <w:noProof/>
            <w:webHidden/>
          </w:rPr>
          <w:tab/>
        </w:r>
        <w:r w:rsidR="006B0481">
          <w:rPr>
            <w:noProof/>
            <w:webHidden/>
          </w:rPr>
          <w:fldChar w:fldCharType="begin"/>
        </w:r>
        <w:r w:rsidR="006B0481">
          <w:rPr>
            <w:noProof/>
            <w:webHidden/>
          </w:rPr>
          <w:instrText xml:space="preserve"> PAGEREF _Toc108890468 \h </w:instrText>
        </w:r>
        <w:r w:rsidR="006B0481">
          <w:rPr>
            <w:noProof/>
            <w:webHidden/>
          </w:rPr>
        </w:r>
        <w:r w:rsidR="006B0481">
          <w:rPr>
            <w:noProof/>
            <w:webHidden/>
          </w:rPr>
          <w:fldChar w:fldCharType="separate"/>
        </w:r>
        <w:r w:rsidR="006B0481">
          <w:rPr>
            <w:noProof/>
            <w:webHidden/>
          </w:rPr>
          <w:t>27</w:t>
        </w:r>
        <w:r w:rsidR="006B0481">
          <w:rPr>
            <w:noProof/>
            <w:webHidden/>
          </w:rPr>
          <w:fldChar w:fldCharType="end"/>
        </w:r>
      </w:hyperlink>
    </w:p>
    <w:p w14:paraId="3EA0E15E" w14:textId="210BACF9" w:rsidR="006B0481" w:rsidRDefault="002C6A29">
      <w:pPr>
        <w:pStyle w:val="TOC3"/>
        <w:tabs>
          <w:tab w:val="right" w:leader="dot" w:pos="7927"/>
        </w:tabs>
        <w:rPr>
          <w:rFonts w:asciiTheme="minorHAnsi" w:eastAsiaTheme="minorEastAsia" w:hAnsiTheme="minorHAnsi"/>
          <w:noProof/>
          <w:sz w:val="22"/>
        </w:rPr>
      </w:pPr>
      <w:hyperlink w:anchor="_Toc108890469" w:history="1">
        <w:r w:rsidR="006B0481" w:rsidRPr="005C16D4">
          <w:rPr>
            <w:rStyle w:val="Hyperlink"/>
            <w:noProof/>
          </w:rPr>
          <w:t>4.1.1 Pengumpulan Data</w:t>
        </w:r>
        <w:r w:rsidR="006B0481">
          <w:rPr>
            <w:noProof/>
            <w:webHidden/>
          </w:rPr>
          <w:tab/>
        </w:r>
        <w:r w:rsidR="006B0481">
          <w:rPr>
            <w:noProof/>
            <w:webHidden/>
          </w:rPr>
          <w:fldChar w:fldCharType="begin"/>
        </w:r>
        <w:r w:rsidR="006B0481">
          <w:rPr>
            <w:noProof/>
            <w:webHidden/>
          </w:rPr>
          <w:instrText xml:space="preserve"> PAGEREF _Toc108890469 \h </w:instrText>
        </w:r>
        <w:r w:rsidR="006B0481">
          <w:rPr>
            <w:noProof/>
            <w:webHidden/>
          </w:rPr>
        </w:r>
        <w:r w:rsidR="006B0481">
          <w:rPr>
            <w:noProof/>
            <w:webHidden/>
          </w:rPr>
          <w:fldChar w:fldCharType="separate"/>
        </w:r>
        <w:r w:rsidR="006B0481">
          <w:rPr>
            <w:noProof/>
            <w:webHidden/>
          </w:rPr>
          <w:t>27</w:t>
        </w:r>
        <w:r w:rsidR="006B0481">
          <w:rPr>
            <w:noProof/>
            <w:webHidden/>
          </w:rPr>
          <w:fldChar w:fldCharType="end"/>
        </w:r>
      </w:hyperlink>
    </w:p>
    <w:p w14:paraId="3CF2AA4A" w14:textId="7871D234" w:rsidR="006B0481" w:rsidRDefault="002C6A29">
      <w:pPr>
        <w:pStyle w:val="TOC3"/>
        <w:tabs>
          <w:tab w:val="right" w:leader="dot" w:pos="7927"/>
        </w:tabs>
        <w:rPr>
          <w:rFonts w:asciiTheme="minorHAnsi" w:eastAsiaTheme="minorEastAsia" w:hAnsiTheme="minorHAnsi"/>
          <w:noProof/>
          <w:sz w:val="22"/>
        </w:rPr>
      </w:pPr>
      <w:hyperlink w:anchor="_Toc108890470" w:history="1">
        <w:r w:rsidR="006B0481" w:rsidRPr="005C16D4">
          <w:rPr>
            <w:rStyle w:val="Hyperlink"/>
            <w:noProof/>
          </w:rPr>
          <w:t xml:space="preserve">4.1.2 Analisis </w:t>
        </w:r>
        <w:r w:rsidR="006B0481" w:rsidRPr="005C16D4">
          <w:rPr>
            <w:rStyle w:val="Hyperlink"/>
            <w:i/>
            <w:iCs/>
            <w:noProof/>
          </w:rPr>
          <w:t xml:space="preserve">Forecasting </w:t>
        </w:r>
        <w:r w:rsidR="006B0481" w:rsidRPr="005C16D4">
          <w:rPr>
            <w:rStyle w:val="Hyperlink"/>
            <w:noProof/>
          </w:rPr>
          <w:t xml:space="preserve">Dengan Metode </w:t>
        </w:r>
        <w:r w:rsidR="006B0481" w:rsidRPr="005C16D4">
          <w:rPr>
            <w:rStyle w:val="Hyperlink"/>
            <w:i/>
            <w:iCs/>
            <w:noProof/>
          </w:rPr>
          <w:t>Single Exponential Smoothing Adaptive Parameter</w:t>
        </w:r>
        <w:r w:rsidR="006B0481">
          <w:rPr>
            <w:noProof/>
            <w:webHidden/>
          </w:rPr>
          <w:tab/>
        </w:r>
        <w:r w:rsidR="006B0481">
          <w:rPr>
            <w:noProof/>
            <w:webHidden/>
          </w:rPr>
          <w:fldChar w:fldCharType="begin"/>
        </w:r>
        <w:r w:rsidR="006B0481">
          <w:rPr>
            <w:noProof/>
            <w:webHidden/>
          </w:rPr>
          <w:instrText xml:space="preserve"> PAGEREF _Toc108890470 \h </w:instrText>
        </w:r>
        <w:r w:rsidR="006B0481">
          <w:rPr>
            <w:noProof/>
            <w:webHidden/>
          </w:rPr>
        </w:r>
        <w:r w:rsidR="006B0481">
          <w:rPr>
            <w:noProof/>
            <w:webHidden/>
          </w:rPr>
          <w:fldChar w:fldCharType="separate"/>
        </w:r>
        <w:r w:rsidR="006B0481">
          <w:rPr>
            <w:noProof/>
            <w:webHidden/>
          </w:rPr>
          <w:t>28</w:t>
        </w:r>
        <w:r w:rsidR="006B0481">
          <w:rPr>
            <w:noProof/>
            <w:webHidden/>
          </w:rPr>
          <w:fldChar w:fldCharType="end"/>
        </w:r>
      </w:hyperlink>
    </w:p>
    <w:p w14:paraId="447BBC3D" w14:textId="52D1576E" w:rsidR="006B0481" w:rsidRDefault="002C6A29">
      <w:pPr>
        <w:pStyle w:val="TOC3"/>
        <w:tabs>
          <w:tab w:val="right" w:leader="dot" w:pos="7927"/>
        </w:tabs>
        <w:rPr>
          <w:rFonts w:asciiTheme="minorHAnsi" w:eastAsiaTheme="minorEastAsia" w:hAnsiTheme="minorHAnsi"/>
          <w:noProof/>
          <w:sz w:val="22"/>
        </w:rPr>
      </w:pPr>
      <w:hyperlink w:anchor="_Toc108890471" w:history="1">
        <w:r w:rsidR="006B0481" w:rsidRPr="005C16D4">
          <w:rPr>
            <w:rStyle w:val="Hyperlink"/>
            <w:noProof/>
          </w:rPr>
          <w:t xml:space="preserve">4.1.3 Menghitung </w:t>
        </w:r>
        <w:r w:rsidR="006B0481" w:rsidRPr="005C16D4">
          <w:rPr>
            <w:rStyle w:val="Hyperlink"/>
            <w:rFonts w:cs="Times New Roman"/>
            <w:noProof/>
          </w:rPr>
          <w:t>Tingkat Keakuratan Hasil Peramalan Menggunakan MAD dan MAPE</w:t>
        </w:r>
        <w:r w:rsidR="006B0481">
          <w:rPr>
            <w:noProof/>
            <w:webHidden/>
          </w:rPr>
          <w:tab/>
        </w:r>
        <w:r w:rsidR="006B0481">
          <w:rPr>
            <w:noProof/>
            <w:webHidden/>
          </w:rPr>
          <w:fldChar w:fldCharType="begin"/>
        </w:r>
        <w:r w:rsidR="006B0481">
          <w:rPr>
            <w:noProof/>
            <w:webHidden/>
          </w:rPr>
          <w:instrText xml:space="preserve"> PAGEREF _Toc108890471 \h </w:instrText>
        </w:r>
        <w:r w:rsidR="006B0481">
          <w:rPr>
            <w:noProof/>
            <w:webHidden/>
          </w:rPr>
        </w:r>
        <w:r w:rsidR="006B0481">
          <w:rPr>
            <w:noProof/>
            <w:webHidden/>
          </w:rPr>
          <w:fldChar w:fldCharType="separate"/>
        </w:r>
        <w:r w:rsidR="006B0481">
          <w:rPr>
            <w:noProof/>
            <w:webHidden/>
          </w:rPr>
          <w:t>36</w:t>
        </w:r>
        <w:r w:rsidR="006B0481">
          <w:rPr>
            <w:noProof/>
            <w:webHidden/>
          </w:rPr>
          <w:fldChar w:fldCharType="end"/>
        </w:r>
      </w:hyperlink>
    </w:p>
    <w:p w14:paraId="59F14474" w14:textId="7ADE7104" w:rsidR="006B0481" w:rsidRDefault="002C6A29">
      <w:pPr>
        <w:pStyle w:val="TOC3"/>
        <w:tabs>
          <w:tab w:val="right" w:leader="dot" w:pos="7927"/>
        </w:tabs>
        <w:rPr>
          <w:rFonts w:asciiTheme="minorHAnsi" w:eastAsiaTheme="minorEastAsia" w:hAnsiTheme="minorHAnsi"/>
          <w:noProof/>
          <w:sz w:val="22"/>
        </w:rPr>
      </w:pPr>
      <w:hyperlink w:anchor="_Toc108890472" w:history="1">
        <w:r w:rsidR="006B0481" w:rsidRPr="005C16D4">
          <w:rPr>
            <w:rStyle w:val="Hyperlink"/>
            <w:noProof/>
          </w:rPr>
          <w:t>4.1.4 Implementasi Hasil Peramalan</w:t>
        </w:r>
        <w:r w:rsidR="006B0481">
          <w:rPr>
            <w:noProof/>
            <w:webHidden/>
          </w:rPr>
          <w:tab/>
        </w:r>
        <w:r w:rsidR="006B0481">
          <w:rPr>
            <w:noProof/>
            <w:webHidden/>
          </w:rPr>
          <w:fldChar w:fldCharType="begin"/>
        </w:r>
        <w:r w:rsidR="006B0481">
          <w:rPr>
            <w:noProof/>
            <w:webHidden/>
          </w:rPr>
          <w:instrText xml:space="preserve"> PAGEREF _Toc108890472 \h </w:instrText>
        </w:r>
        <w:r w:rsidR="006B0481">
          <w:rPr>
            <w:noProof/>
            <w:webHidden/>
          </w:rPr>
        </w:r>
        <w:r w:rsidR="006B0481">
          <w:rPr>
            <w:noProof/>
            <w:webHidden/>
          </w:rPr>
          <w:fldChar w:fldCharType="separate"/>
        </w:r>
        <w:r w:rsidR="006B0481">
          <w:rPr>
            <w:noProof/>
            <w:webHidden/>
          </w:rPr>
          <w:t>42</w:t>
        </w:r>
        <w:r w:rsidR="006B0481">
          <w:rPr>
            <w:noProof/>
            <w:webHidden/>
          </w:rPr>
          <w:fldChar w:fldCharType="end"/>
        </w:r>
      </w:hyperlink>
    </w:p>
    <w:p w14:paraId="17DBFD3F" w14:textId="3BC14CCA" w:rsidR="006B0481" w:rsidRDefault="002C6A29">
      <w:pPr>
        <w:pStyle w:val="TOC3"/>
        <w:tabs>
          <w:tab w:val="right" w:leader="dot" w:pos="7927"/>
        </w:tabs>
        <w:rPr>
          <w:rFonts w:asciiTheme="minorHAnsi" w:eastAsiaTheme="minorEastAsia" w:hAnsiTheme="minorHAnsi"/>
          <w:noProof/>
          <w:sz w:val="22"/>
        </w:rPr>
      </w:pPr>
      <w:hyperlink w:anchor="_Toc108890473" w:history="1">
        <w:r w:rsidR="006B0481" w:rsidRPr="005C16D4">
          <w:rPr>
            <w:rStyle w:val="Hyperlink"/>
            <w:noProof/>
          </w:rPr>
          <w:t>4.1.5 Economic Order Quantity (EOQ)</w:t>
        </w:r>
        <w:r w:rsidR="006B0481">
          <w:rPr>
            <w:noProof/>
            <w:webHidden/>
          </w:rPr>
          <w:tab/>
        </w:r>
        <w:r w:rsidR="006B0481">
          <w:rPr>
            <w:noProof/>
            <w:webHidden/>
          </w:rPr>
          <w:fldChar w:fldCharType="begin"/>
        </w:r>
        <w:r w:rsidR="006B0481">
          <w:rPr>
            <w:noProof/>
            <w:webHidden/>
          </w:rPr>
          <w:instrText xml:space="preserve"> PAGEREF _Toc108890473 \h </w:instrText>
        </w:r>
        <w:r w:rsidR="006B0481">
          <w:rPr>
            <w:noProof/>
            <w:webHidden/>
          </w:rPr>
        </w:r>
        <w:r w:rsidR="006B0481">
          <w:rPr>
            <w:noProof/>
            <w:webHidden/>
          </w:rPr>
          <w:fldChar w:fldCharType="separate"/>
        </w:r>
        <w:r w:rsidR="006B0481">
          <w:rPr>
            <w:noProof/>
            <w:webHidden/>
          </w:rPr>
          <w:t>47</w:t>
        </w:r>
        <w:r w:rsidR="006B0481">
          <w:rPr>
            <w:noProof/>
            <w:webHidden/>
          </w:rPr>
          <w:fldChar w:fldCharType="end"/>
        </w:r>
      </w:hyperlink>
    </w:p>
    <w:p w14:paraId="6D8F0AF6" w14:textId="3736F939" w:rsidR="006B0481" w:rsidRDefault="002C6A29">
      <w:pPr>
        <w:pStyle w:val="TOC2"/>
        <w:tabs>
          <w:tab w:val="right" w:leader="dot" w:pos="7927"/>
        </w:tabs>
        <w:rPr>
          <w:rFonts w:asciiTheme="minorHAnsi" w:eastAsiaTheme="minorEastAsia" w:hAnsiTheme="minorHAnsi"/>
          <w:noProof/>
          <w:sz w:val="22"/>
        </w:rPr>
      </w:pPr>
      <w:hyperlink w:anchor="_Toc108890474" w:history="1">
        <w:r w:rsidR="006B0481" w:rsidRPr="005C16D4">
          <w:rPr>
            <w:rStyle w:val="Hyperlink"/>
            <w:noProof/>
          </w:rPr>
          <w:t>4.2 Pembahasan</w:t>
        </w:r>
        <w:r w:rsidR="006B0481">
          <w:rPr>
            <w:noProof/>
            <w:webHidden/>
          </w:rPr>
          <w:tab/>
        </w:r>
        <w:r w:rsidR="006B0481">
          <w:rPr>
            <w:noProof/>
            <w:webHidden/>
          </w:rPr>
          <w:fldChar w:fldCharType="begin"/>
        </w:r>
        <w:r w:rsidR="006B0481">
          <w:rPr>
            <w:noProof/>
            <w:webHidden/>
          </w:rPr>
          <w:instrText xml:space="preserve"> PAGEREF _Toc108890474 \h </w:instrText>
        </w:r>
        <w:r w:rsidR="006B0481">
          <w:rPr>
            <w:noProof/>
            <w:webHidden/>
          </w:rPr>
        </w:r>
        <w:r w:rsidR="006B0481">
          <w:rPr>
            <w:noProof/>
            <w:webHidden/>
          </w:rPr>
          <w:fldChar w:fldCharType="separate"/>
        </w:r>
        <w:r w:rsidR="006B0481">
          <w:rPr>
            <w:noProof/>
            <w:webHidden/>
          </w:rPr>
          <w:t>54</w:t>
        </w:r>
        <w:r w:rsidR="006B0481">
          <w:rPr>
            <w:noProof/>
            <w:webHidden/>
          </w:rPr>
          <w:fldChar w:fldCharType="end"/>
        </w:r>
      </w:hyperlink>
    </w:p>
    <w:p w14:paraId="23A47E99" w14:textId="1DCE03AF" w:rsidR="006B0481" w:rsidRDefault="002C6A29">
      <w:pPr>
        <w:pStyle w:val="TOC1"/>
        <w:rPr>
          <w:rFonts w:asciiTheme="minorHAnsi" w:eastAsiaTheme="minorEastAsia" w:hAnsiTheme="minorHAnsi"/>
          <w:noProof/>
          <w:color w:val="auto"/>
          <w:sz w:val="22"/>
        </w:rPr>
      </w:pPr>
      <w:hyperlink w:anchor="_Toc108890475" w:history="1">
        <w:r w:rsidR="006B0481" w:rsidRPr="005C16D4">
          <w:rPr>
            <w:rStyle w:val="Hyperlink"/>
            <w:noProof/>
          </w:rPr>
          <w:t>BAB V  PENUTUP</w:t>
        </w:r>
        <w:r w:rsidR="006B0481">
          <w:rPr>
            <w:noProof/>
            <w:webHidden/>
          </w:rPr>
          <w:tab/>
        </w:r>
        <w:r w:rsidR="006B0481">
          <w:rPr>
            <w:noProof/>
            <w:webHidden/>
          </w:rPr>
          <w:fldChar w:fldCharType="begin"/>
        </w:r>
        <w:r w:rsidR="006B0481">
          <w:rPr>
            <w:noProof/>
            <w:webHidden/>
          </w:rPr>
          <w:instrText xml:space="preserve"> PAGEREF _Toc108890475 \h </w:instrText>
        </w:r>
        <w:r w:rsidR="006B0481">
          <w:rPr>
            <w:noProof/>
            <w:webHidden/>
          </w:rPr>
        </w:r>
        <w:r w:rsidR="006B0481">
          <w:rPr>
            <w:noProof/>
            <w:webHidden/>
          </w:rPr>
          <w:fldChar w:fldCharType="separate"/>
        </w:r>
        <w:r w:rsidR="006B0481">
          <w:rPr>
            <w:noProof/>
            <w:webHidden/>
          </w:rPr>
          <w:t>56</w:t>
        </w:r>
        <w:r w:rsidR="006B0481">
          <w:rPr>
            <w:noProof/>
            <w:webHidden/>
          </w:rPr>
          <w:fldChar w:fldCharType="end"/>
        </w:r>
      </w:hyperlink>
    </w:p>
    <w:p w14:paraId="7899778A" w14:textId="31A7F0FD" w:rsidR="006B0481" w:rsidRDefault="002C6A29">
      <w:pPr>
        <w:pStyle w:val="TOC2"/>
        <w:tabs>
          <w:tab w:val="right" w:leader="dot" w:pos="7927"/>
        </w:tabs>
        <w:rPr>
          <w:rFonts w:asciiTheme="minorHAnsi" w:eastAsiaTheme="minorEastAsia" w:hAnsiTheme="minorHAnsi"/>
          <w:noProof/>
          <w:sz w:val="22"/>
        </w:rPr>
      </w:pPr>
      <w:hyperlink w:anchor="_Toc108890476" w:history="1">
        <w:r w:rsidR="006B0481" w:rsidRPr="005C16D4">
          <w:rPr>
            <w:rStyle w:val="Hyperlink"/>
            <w:noProof/>
          </w:rPr>
          <w:t>5.1 Kesimpulan</w:t>
        </w:r>
        <w:r w:rsidR="006B0481">
          <w:rPr>
            <w:noProof/>
            <w:webHidden/>
          </w:rPr>
          <w:tab/>
        </w:r>
        <w:r w:rsidR="006B0481">
          <w:rPr>
            <w:noProof/>
            <w:webHidden/>
          </w:rPr>
          <w:fldChar w:fldCharType="begin"/>
        </w:r>
        <w:r w:rsidR="006B0481">
          <w:rPr>
            <w:noProof/>
            <w:webHidden/>
          </w:rPr>
          <w:instrText xml:space="preserve"> PAGEREF _Toc108890476 \h </w:instrText>
        </w:r>
        <w:r w:rsidR="006B0481">
          <w:rPr>
            <w:noProof/>
            <w:webHidden/>
          </w:rPr>
        </w:r>
        <w:r w:rsidR="006B0481">
          <w:rPr>
            <w:noProof/>
            <w:webHidden/>
          </w:rPr>
          <w:fldChar w:fldCharType="separate"/>
        </w:r>
        <w:r w:rsidR="006B0481">
          <w:rPr>
            <w:noProof/>
            <w:webHidden/>
          </w:rPr>
          <w:t>56</w:t>
        </w:r>
        <w:r w:rsidR="006B0481">
          <w:rPr>
            <w:noProof/>
            <w:webHidden/>
          </w:rPr>
          <w:fldChar w:fldCharType="end"/>
        </w:r>
      </w:hyperlink>
    </w:p>
    <w:p w14:paraId="328BDFAC" w14:textId="7AEBEEAD" w:rsidR="006B0481" w:rsidRDefault="002C6A29">
      <w:pPr>
        <w:pStyle w:val="TOC2"/>
        <w:tabs>
          <w:tab w:val="right" w:leader="dot" w:pos="7927"/>
        </w:tabs>
        <w:rPr>
          <w:rFonts w:asciiTheme="minorHAnsi" w:eastAsiaTheme="minorEastAsia" w:hAnsiTheme="minorHAnsi"/>
          <w:noProof/>
          <w:sz w:val="22"/>
        </w:rPr>
      </w:pPr>
      <w:hyperlink w:anchor="_Toc108890477" w:history="1">
        <w:r w:rsidR="006B0481" w:rsidRPr="005C16D4">
          <w:rPr>
            <w:rStyle w:val="Hyperlink"/>
            <w:noProof/>
          </w:rPr>
          <w:t>5.2 Saran</w:t>
        </w:r>
        <w:r w:rsidR="006B0481">
          <w:rPr>
            <w:noProof/>
            <w:webHidden/>
          </w:rPr>
          <w:tab/>
        </w:r>
        <w:r w:rsidR="006B0481">
          <w:rPr>
            <w:noProof/>
            <w:webHidden/>
          </w:rPr>
          <w:fldChar w:fldCharType="begin"/>
        </w:r>
        <w:r w:rsidR="006B0481">
          <w:rPr>
            <w:noProof/>
            <w:webHidden/>
          </w:rPr>
          <w:instrText xml:space="preserve"> PAGEREF _Toc108890477 \h </w:instrText>
        </w:r>
        <w:r w:rsidR="006B0481">
          <w:rPr>
            <w:noProof/>
            <w:webHidden/>
          </w:rPr>
        </w:r>
        <w:r w:rsidR="006B0481">
          <w:rPr>
            <w:noProof/>
            <w:webHidden/>
          </w:rPr>
          <w:fldChar w:fldCharType="separate"/>
        </w:r>
        <w:r w:rsidR="006B0481">
          <w:rPr>
            <w:noProof/>
            <w:webHidden/>
          </w:rPr>
          <w:t>56</w:t>
        </w:r>
        <w:r w:rsidR="006B0481">
          <w:rPr>
            <w:noProof/>
            <w:webHidden/>
          </w:rPr>
          <w:fldChar w:fldCharType="end"/>
        </w:r>
      </w:hyperlink>
    </w:p>
    <w:p w14:paraId="3B108ABF" w14:textId="20BDDB8C" w:rsidR="006B0481" w:rsidRDefault="002C6A29">
      <w:pPr>
        <w:pStyle w:val="TOC1"/>
        <w:rPr>
          <w:rFonts w:asciiTheme="minorHAnsi" w:eastAsiaTheme="minorEastAsia" w:hAnsiTheme="minorHAnsi"/>
          <w:noProof/>
          <w:color w:val="auto"/>
          <w:sz w:val="22"/>
        </w:rPr>
      </w:pPr>
      <w:hyperlink w:anchor="_Toc108890478" w:history="1">
        <w:r w:rsidR="006B0481" w:rsidRPr="005C16D4">
          <w:rPr>
            <w:rStyle w:val="Hyperlink"/>
            <w:rFonts w:cs="Times New Roman"/>
            <w:noProof/>
          </w:rPr>
          <w:t>DAFTAR PUSTAKA</w:t>
        </w:r>
        <w:r w:rsidR="006B0481">
          <w:rPr>
            <w:noProof/>
            <w:webHidden/>
          </w:rPr>
          <w:tab/>
        </w:r>
        <w:r w:rsidR="006B0481">
          <w:rPr>
            <w:noProof/>
            <w:webHidden/>
          </w:rPr>
          <w:fldChar w:fldCharType="begin"/>
        </w:r>
        <w:r w:rsidR="006B0481">
          <w:rPr>
            <w:noProof/>
            <w:webHidden/>
          </w:rPr>
          <w:instrText xml:space="preserve"> PAGEREF _Toc108890478 \h </w:instrText>
        </w:r>
        <w:r w:rsidR="006B0481">
          <w:rPr>
            <w:noProof/>
            <w:webHidden/>
          </w:rPr>
        </w:r>
        <w:r w:rsidR="006B0481">
          <w:rPr>
            <w:noProof/>
            <w:webHidden/>
          </w:rPr>
          <w:fldChar w:fldCharType="separate"/>
        </w:r>
        <w:r w:rsidR="006B0481">
          <w:rPr>
            <w:noProof/>
            <w:webHidden/>
          </w:rPr>
          <w:t>58</w:t>
        </w:r>
        <w:r w:rsidR="006B0481">
          <w:rPr>
            <w:noProof/>
            <w:webHidden/>
          </w:rPr>
          <w:fldChar w:fldCharType="end"/>
        </w:r>
      </w:hyperlink>
    </w:p>
    <w:p w14:paraId="04A7A33F" w14:textId="27D78654" w:rsidR="006B0481" w:rsidRDefault="002C6A29">
      <w:pPr>
        <w:pStyle w:val="TOC1"/>
        <w:rPr>
          <w:rFonts w:asciiTheme="minorHAnsi" w:eastAsiaTheme="minorEastAsia" w:hAnsiTheme="minorHAnsi"/>
          <w:noProof/>
          <w:color w:val="auto"/>
          <w:sz w:val="22"/>
        </w:rPr>
      </w:pPr>
      <w:hyperlink w:anchor="_Toc108890479" w:history="1">
        <w:r w:rsidR="006B0481" w:rsidRPr="005C16D4">
          <w:rPr>
            <w:rStyle w:val="Hyperlink"/>
            <w:noProof/>
          </w:rPr>
          <w:t>LAMPIRAN</w:t>
        </w:r>
        <w:r w:rsidR="006B0481">
          <w:rPr>
            <w:noProof/>
            <w:webHidden/>
          </w:rPr>
          <w:tab/>
        </w:r>
        <w:r w:rsidR="006B0481">
          <w:rPr>
            <w:noProof/>
            <w:webHidden/>
          </w:rPr>
          <w:fldChar w:fldCharType="begin"/>
        </w:r>
        <w:r w:rsidR="006B0481">
          <w:rPr>
            <w:noProof/>
            <w:webHidden/>
          </w:rPr>
          <w:instrText xml:space="preserve"> PAGEREF _Toc108890479 \h </w:instrText>
        </w:r>
        <w:r w:rsidR="006B0481">
          <w:rPr>
            <w:noProof/>
            <w:webHidden/>
          </w:rPr>
        </w:r>
        <w:r w:rsidR="006B0481">
          <w:rPr>
            <w:noProof/>
            <w:webHidden/>
          </w:rPr>
          <w:fldChar w:fldCharType="separate"/>
        </w:r>
        <w:r w:rsidR="006B0481">
          <w:rPr>
            <w:noProof/>
            <w:webHidden/>
          </w:rPr>
          <w:t>60</w:t>
        </w:r>
        <w:r w:rsidR="006B0481">
          <w:rPr>
            <w:noProof/>
            <w:webHidden/>
          </w:rPr>
          <w:fldChar w:fldCharType="end"/>
        </w:r>
      </w:hyperlink>
    </w:p>
    <w:p w14:paraId="4C99E8DE" w14:textId="2E2E63E8"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before="0" w:after="160" w:line="360" w:lineRule="auto"/>
        <w:ind w:right="-1"/>
        <w:rPr>
          <w:rFonts w:cs="Times New Roman"/>
          <w:caps w:val="0"/>
        </w:rPr>
      </w:pPr>
      <w:bookmarkStart w:id="12" w:name="_Toc108890436"/>
      <w:r w:rsidRPr="006C5B14">
        <w:rPr>
          <w:rFonts w:cs="Times New Roman"/>
          <w:caps w:val="0"/>
        </w:rPr>
        <w:lastRenderedPageBreak/>
        <w:t>DAFTAR TABEL</w:t>
      </w:r>
      <w:bookmarkEnd w:id="12"/>
    </w:p>
    <w:p w14:paraId="61E364F8" w14:textId="7D51B765" w:rsidR="007C2ED6"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8890519" w:history="1">
        <w:r w:rsidRPr="00B2648B">
          <w:rPr>
            <w:rStyle w:val="Hyperlink"/>
            <w:noProof/>
          </w:rPr>
          <w:t>Tabel 2. 1 Tingkat Akurasi Peramalan Menggunakan MAPE</w:t>
        </w:r>
        <w:r>
          <w:rPr>
            <w:noProof/>
            <w:webHidden/>
          </w:rPr>
          <w:tab/>
        </w:r>
        <w:r>
          <w:rPr>
            <w:noProof/>
            <w:webHidden/>
          </w:rPr>
          <w:fldChar w:fldCharType="begin"/>
        </w:r>
        <w:r>
          <w:rPr>
            <w:noProof/>
            <w:webHidden/>
          </w:rPr>
          <w:instrText xml:space="preserve"> PAGEREF _Toc108890519 \h </w:instrText>
        </w:r>
        <w:r>
          <w:rPr>
            <w:noProof/>
            <w:webHidden/>
          </w:rPr>
        </w:r>
        <w:r>
          <w:rPr>
            <w:noProof/>
            <w:webHidden/>
          </w:rPr>
          <w:fldChar w:fldCharType="separate"/>
        </w:r>
        <w:r>
          <w:rPr>
            <w:noProof/>
            <w:webHidden/>
          </w:rPr>
          <w:t>14</w:t>
        </w:r>
        <w:r>
          <w:rPr>
            <w:noProof/>
            <w:webHidden/>
          </w:rPr>
          <w:fldChar w:fldCharType="end"/>
        </w:r>
      </w:hyperlink>
    </w:p>
    <w:p w14:paraId="7233631D" w14:textId="77777777" w:rsidR="00800C59" w:rsidRDefault="002C6A29" w:rsidP="007C2ED6">
      <w:pPr>
        <w:pStyle w:val="TableofFigures"/>
        <w:tabs>
          <w:tab w:val="right" w:leader="dot" w:pos="7927"/>
        </w:tabs>
        <w:rPr>
          <w:noProof/>
        </w:rPr>
      </w:pPr>
      <w:hyperlink w:anchor="_Toc108890520" w:history="1">
        <w:r w:rsidR="007C2ED6" w:rsidRPr="00B2648B">
          <w:rPr>
            <w:rStyle w:val="Hyperlink"/>
            <w:noProof/>
          </w:rPr>
          <w:t xml:space="preserve">Tabel 2. 2 </w:t>
        </w:r>
        <w:r w:rsidR="007C2ED6" w:rsidRPr="00B2648B">
          <w:rPr>
            <w:rStyle w:val="Hyperlink"/>
            <w:rFonts w:cs="Times New Roman"/>
            <w:noProof/>
          </w:rPr>
          <w:t>Penelitian Terdahulu</w:t>
        </w:r>
        <w:r w:rsidR="007C2ED6">
          <w:rPr>
            <w:noProof/>
            <w:webHidden/>
          </w:rPr>
          <w:tab/>
        </w:r>
        <w:r w:rsidR="007C2ED6">
          <w:rPr>
            <w:noProof/>
            <w:webHidden/>
          </w:rPr>
          <w:fldChar w:fldCharType="begin"/>
        </w:r>
        <w:r w:rsidR="007C2ED6">
          <w:rPr>
            <w:noProof/>
            <w:webHidden/>
          </w:rPr>
          <w:instrText xml:space="preserve"> PAGEREF _Toc108890520 \h </w:instrText>
        </w:r>
        <w:r w:rsidR="007C2ED6">
          <w:rPr>
            <w:noProof/>
            <w:webHidden/>
          </w:rPr>
        </w:r>
        <w:r w:rsidR="007C2ED6">
          <w:rPr>
            <w:noProof/>
            <w:webHidden/>
          </w:rPr>
          <w:fldChar w:fldCharType="separate"/>
        </w:r>
        <w:r w:rsidR="007C2ED6">
          <w:rPr>
            <w:noProof/>
            <w:webHidden/>
          </w:rPr>
          <w:t>17</w:t>
        </w:r>
        <w:r w:rsidR="007C2ED6">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386E3956" w14:textId="665E9FC0" w:rsidR="00800C59" w:rsidRDefault="002C6A29">
      <w:pPr>
        <w:pStyle w:val="TableofFigures"/>
        <w:tabs>
          <w:tab w:val="right" w:leader="dot" w:pos="7927"/>
        </w:tabs>
        <w:rPr>
          <w:rFonts w:asciiTheme="minorHAnsi" w:eastAsiaTheme="minorEastAsia" w:hAnsiTheme="minorHAnsi"/>
          <w:noProof/>
          <w:color w:val="auto"/>
          <w:sz w:val="22"/>
        </w:rPr>
      </w:pPr>
      <w:hyperlink w:anchor="_Toc108890773" w:history="1">
        <w:r w:rsidR="00800C59" w:rsidRPr="00DB464C">
          <w:rPr>
            <w:rStyle w:val="Hyperlink"/>
            <w:noProof/>
          </w:rPr>
          <w:t>Tabel 4. 1 Data Total Penjualan Bulanan di UD Toko Tiga Jaya Baru</w:t>
        </w:r>
        <w:r w:rsidR="00800C59">
          <w:rPr>
            <w:noProof/>
            <w:webHidden/>
          </w:rPr>
          <w:tab/>
        </w:r>
        <w:r w:rsidR="00800C59">
          <w:rPr>
            <w:noProof/>
            <w:webHidden/>
          </w:rPr>
          <w:fldChar w:fldCharType="begin"/>
        </w:r>
        <w:r w:rsidR="00800C59">
          <w:rPr>
            <w:noProof/>
            <w:webHidden/>
          </w:rPr>
          <w:instrText xml:space="preserve"> PAGEREF _Toc108890773 \h </w:instrText>
        </w:r>
        <w:r w:rsidR="00800C59">
          <w:rPr>
            <w:noProof/>
            <w:webHidden/>
          </w:rPr>
        </w:r>
        <w:r w:rsidR="00800C59">
          <w:rPr>
            <w:noProof/>
            <w:webHidden/>
          </w:rPr>
          <w:fldChar w:fldCharType="separate"/>
        </w:r>
        <w:r w:rsidR="00800C59">
          <w:rPr>
            <w:noProof/>
            <w:webHidden/>
          </w:rPr>
          <w:t>27</w:t>
        </w:r>
        <w:r w:rsidR="00800C59">
          <w:rPr>
            <w:noProof/>
            <w:webHidden/>
          </w:rPr>
          <w:fldChar w:fldCharType="end"/>
        </w:r>
      </w:hyperlink>
    </w:p>
    <w:p w14:paraId="779A5DFF" w14:textId="022C7D84" w:rsidR="00800C59" w:rsidRDefault="002C6A29">
      <w:pPr>
        <w:pStyle w:val="TableofFigures"/>
        <w:tabs>
          <w:tab w:val="right" w:leader="dot" w:pos="7927"/>
        </w:tabs>
        <w:rPr>
          <w:rFonts w:asciiTheme="minorHAnsi" w:eastAsiaTheme="minorEastAsia" w:hAnsiTheme="minorHAnsi"/>
          <w:noProof/>
          <w:color w:val="auto"/>
          <w:sz w:val="22"/>
        </w:rPr>
      </w:pPr>
      <w:hyperlink w:anchor="_Toc108890774" w:history="1">
        <w:r w:rsidR="00800C59" w:rsidRPr="00DB464C">
          <w:rPr>
            <w:rStyle w:val="Hyperlink"/>
            <w:noProof/>
          </w:rPr>
          <w:t>Tabel 4. 2 Hasil Peramalan UD Toko Tiga Jaya Baru (</w:t>
        </w:r>
        <w:r w:rsidR="00800C59" w:rsidRPr="00DB464C">
          <w:rPr>
            <w:rStyle w:val="Hyperlink"/>
            <w:noProof/>
          </w:rPr>
          <w:sym w:font="Symbol" w:char="F062"/>
        </w:r>
        <w:r w:rsidR="00800C59" w:rsidRPr="00DB464C">
          <w:rPr>
            <w:rStyle w:val="Hyperlink"/>
            <w:noProof/>
          </w:rPr>
          <w:t xml:space="preserve"> = 0,1. </w:t>
        </w:r>
        <w:r w:rsidR="00800C59" w:rsidRPr="00DB464C">
          <w:rPr>
            <w:rStyle w:val="Hyperlink"/>
            <w:noProof/>
          </w:rPr>
          <w:sym w:font="Symbol" w:char="F062"/>
        </w:r>
        <w:r w:rsidR="00800C59" w:rsidRPr="00DB464C">
          <w:rPr>
            <w:rStyle w:val="Hyperlink"/>
            <w:noProof/>
          </w:rPr>
          <w:t xml:space="preserve"> = 0,2. </w:t>
        </w:r>
        <w:r w:rsidR="00800C59" w:rsidRPr="00DB464C">
          <w:rPr>
            <w:rStyle w:val="Hyperlink"/>
            <w:noProof/>
          </w:rPr>
          <w:sym w:font="Symbol" w:char="F062"/>
        </w:r>
        <w:r w:rsidR="00800C59" w:rsidRPr="00DB464C">
          <w:rPr>
            <w:rStyle w:val="Hyperlink"/>
            <w:noProof/>
          </w:rPr>
          <w:t xml:space="preserve"> = 0,3)</w:t>
        </w:r>
        <w:r w:rsidR="00800C59">
          <w:rPr>
            <w:noProof/>
            <w:webHidden/>
          </w:rPr>
          <w:tab/>
        </w:r>
        <w:r w:rsidR="00800C59">
          <w:rPr>
            <w:noProof/>
            <w:webHidden/>
          </w:rPr>
          <w:fldChar w:fldCharType="begin"/>
        </w:r>
        <w:r w:rsidR="00800C59">
          <w:rPr>
            <w:noProof/>
            <w:webHidden/>
          </w:rPr>
          <w:instrText xml:space="preserve"> PAGEREF _Toc108890774 \h </w:instrText>
        </w:r>
        <w:r w:rsidR="00800C59">
          <w:rPr>
            <w:noProof/>
            <w:webHidden/>
          </w:rPr>
        </w:r>
        <w:r w:rsidR="00800C59">
          <w:rPr>
            <w:noProof/>
            <w:webHidden/>
          </w:rPr>
          <w:fldChar w:fldCharType="separate"/>
        </w:r>
        <w:r w:rsidR="00800C59">
          <w:rPr>
            <w:noProof/>
            <w:webHidden/>
          </w:rPr>
          <w:t>29</w:t>
        </w:r>
        <w:r w:rsidR="00800C59">
          <w:rPr>
            <w:noProof/>
            <w:webHidden/>
          </w:rPr>
          <w:fldChar w:fldCharType="end"/>
        </w:r>
      </w:hyperlink>
    </w:p>
    <w:p w14:paraId="781503F5" w14:textId="138C74E0" w:rsidR="00800C59" w:rsidRDefault="002C6A29">
      <w:pPr>
        <w:pStyle w:val="TableofFigures"/>
        <w:tabs>
          <w:tab w:val="right" w:leader="dot" w:pos="7927"/>
        </w:tabs>
        <w:rPr>
          <w:rFonts w:asciiTheme="minorHAnsi" w:eastAsiaTheme="minorEastAsia" w:hAnsiTheme="minorHAnsi"/>
          <w:noProof/>
          <w:color w:val="auto"/>
          <w:sz w:val="22"/>
        </w:rPr>
      </w:pPr>
      <w:hyperlink w:anchor="_Toc108890775" w:history="1">
        <w:r w:rsidR="00800C59" w:rsidRPr="00DB464C">
          <w:rPr>
            <w:rStyle w:val="Hyperlink"/>
            <w:noProof/>
          </w:rPr>
          <w:t>Tabel 4. 3 Hasil Peramalan UD Toko Tiga Jaya Baru (</w:t>
        </w:r>
        <w:r w:rsidR="00800C59" w:rsidRPr="00DB464C">
          <w:rPr>
            <w:rStyle w:val="Hyperlink"/>
            <w:noProof/>
          </w:rPr>
          <w:sym w:font="Symbol" w:char="F062"/>
        </w:r>
        <w:r w:rsidR="00800C59" w:rsidRPr="00DB464C">
          <w:rPr>
            <w:rStyle w:val="Hyperlink"/>
            <w:noProof/>
          </w:rPr>
          <w:t xml:space="preserve"> = 0,4. </w:t>
        </w:r>
        <w:r w:rsidR="00800C59" w:rsidRPr="00DB464C">
          <w:rPr>
            <w:rStyle w:val="Hyperlink"/>
            <w:noProof/>
          </w:rPr>
          <w:sym w:font="Symbol" w:char="F062"/>
        </w:r>
        <w:r w:rsidR="00800C59" w:rsidRPr="00DB464C">
          <w:rPr>
            <w:rStyle w:val="Hyperlink"/>
            <w:noProof/>
          </w:rPr>
          <w:t xml:space="preserve"> = 0,5. </w:t>
        </w:r>
        <w:r w:rsidR="00800C59" w:rsidRPr="00DB464C">
          <w:rPr>
            <w:rStyle w:val="Hyperlink"/>
            <w:noProof/>
          </w:rPr>
          <w:sym w:font="Symbol" w:char="F062"/>
        </w:r>
        <w:r w:rsidR="00800C59" w:rsidRPr="00DB464C">
          <w:rPr>
            <w:rStyle w:val="Hyperlink"/>
            <w:noProof/>
          </w:rPr>
          <w:t xml:space="preserve"> = 0,6)</w:t>
        </w:r>
        <w:r w:rsidR="00800C59">
          <w:rPr>
            <w:noProof/>
            <w:webHidden/>
          </w:rPr>
          <w:tab/>
        </w:r>
        <w:r w:rsidR="00800C59">
          <w:rPr>
            <w:noProof/>
            <w:webHidden/>
          </w:rPr>
          <w:fldChar w:fldCharType="begin"/>
        </w:r>
        <w:r w:rsidR="00800C59">
          <w:rPr>
            <w:noProof/>
            <w:webHidden/>
          </w:rPr>
          <w:instrText xml:space="preserve"> PAGEREF _Toc108890775 \h </w:instrText>
        </w:r>
        <w:r w:rsidR="00800C59">
          <w:rPr>
            <w:noProof/>
            <w:webHidden/>
          </w:rPr>
        </w:r>
        <w:r w:rsidR="00800C59">
          <w:rPr>
            <w:noProof/>
            <w:webHidden/>
          </w:rPr>
          <w:fldChar w:fldCharType="separate"/>
        </w:r>
        <w:r w:rsidR="00800C59">
          <w:rPr>
            <w:noProof/>
            <w:webHidden/>
          </w:rPr>
          <w:t>31</w:t>
        </w:r>
        <w:r w:rsidR="00800C59">
          <w:rPr>
            <w:noProof/>
            <w:webHidden/>
          </w:rPr>
          <w:fldChar w:fldCharType="end"/>
        </w:r>
      </w:hyperlink>
    </w:p>
    <w:p w14:paraId="5945C5D0" w14:textId="28DDDC7C" w:rsidR="00800C59" w:rsidRDefault="002C6A29">
      <w:pPr>
        <w:pStyle w:val="TableofFigures"/>
        <w:tabs>
          <w:tab w:val="right" w:leader="dot" w:pos="7927"/>
        </w:tabs>
        <w:rPr>
          <w:rFonts w:asciiTheme="minorHAnsi" w:eastAsiaTheme="minorEastAsia" w:hAnsiTheme="minorHAnsi"/>
          <w:noProof/>
          <w:color w:val="auto"/>
          <w:sz w:val="22"/>
        </w:rPr>
      </w:pPr>
      <w:hyperlink w:anchor="_Toc108890776" w:history="1">
        <w:r w:rsidR="00800C59" w:rsidRPr="00DB464C">
          <w:rPr>
            <w:rStyle w:val="Hyperlink"/>
            <w:noProof/>
          </w:rPr>
          <w:t>Tabel 4. 4 Hasil Peramalan UD Toko Tiga Jaya Baru (</w:t>
        </w:r>
        <w:r w:rsidR="00800C59" w:rsidRPr="00DB464C">
          <w:rPr>
            <w:rStyle w:val="Hyperlink"/>
            <w:noProof/>
          </w:rPr>
          <w:sym w:font="Symbol" w:char="F062"/>
        </w:r>
        <w:r w:rsidR="00800C59" w:rsidRPr="00DB464C">
          <w:rPr>
            <w:rStyle w:val="Hyperlink"/>
            <w:noProof/>
          </w:rPr>
          <w:t xml:space="preserve"> = 0,7. </w:t>
        </w:r>
        <w:r w:rsidR="00800C59" w:rsidRPr="00DB464C">
          <w:rPr>
            <w:rStyle w:val="Hyperlink"/>
            <w:noProof/>
          </w:rPr>
          <w:sym w:font="Symbol" w:char="F062"/>
        </w:r>
        <w:r w:rsidR="00800C59" w:rsidRPr="00DB464C">
          <w:rPr>
            <w:rStyle w:val="Hyperlink"/>
            <w:noProof/>
          </w:rPr>
          <w:t xml:space="preserve"> = 0,8. </w:t>
        </w:r>
        <w:r w:rsidR="00800C59" w:rsidRPr="00DB464C">
          <w:rPr>
            <w:rStyle w:val="Hyperlink"/>
            <w:noProof/>
          </w:rPr>
          <w:sym w:font="Symbol" w:char="F062"/>
        </w:r>
        <w:r w:rsidR="00800C59" w:rsidRPr="00DB464C">
          <w:rPr>
            <w:rStyle w:val="Hyperlink"/>
            <w:noProof/>
          </w:rPr>
          <w:t xml:space="preserve"> = 0,9)</w:t>
        </w:r>
        <w:r w:rsidR="00800C59">
          <w:rPr>
            <w:noProof/>
            <w:webHidden/>
          </w:rPr>
          <w:tab/>
        </w:r>
        <w:r w:rsidR="00800C59">
          <w:rPr>
            <w:noProof/>
            <w:webHidden/>
          </w:rPr>
          <w:fldChar w:fldCharType="begin"/>
        </w:r>
        <w:r w:rsidR="00800C59">
          <w:rPr>
            <w:noProof/>
            <w:webHidden/>
          </w:rPr>
          <w:instrText xml:space="preserve"> PAGEREF _Toc108890776 \h </w:instrText>
        </w:r>
        <w:r w:rsidR="00800C59">
          <w:rPr>
            <w:noProof/>
            <w:webHidden/>
          </w:rPr>
        </w:r>
        <w:r w:rsidR="00800C59">
          <w:rPr>
            <w:noProof/>
            <w:webHidden/>
          </w:rPr>
          <w:fldChar w:fldCharType="separate"/>
        </w:r>
        <w:r w:rsidR="00800C59">
          <w:rPr>
            <w:noProof/>
            <w:webHidden/>
          </w:rPr>
          <w:t>33</w:t>
        </w:r>
        <w:r w:rsidR="00800C59">
          <w:rPr>
            <w:noProof/>
            <w:webHidden/>
          </w:rPr>
          <w:fldChar w:fldCharType="end"/>
        </w:r>
      </w:hyperlink>
    </w:p>
    <w:p w14:paraId="64C2A77C" w14:textId="7334E33C" w:rsidR="00800C59" w:rsidRDefault="002C6A29">
      <w:pPr>
        <w:pStyle w:val="TableofFigures"/>
        <w:tabs>
          <w:tab w:val="right" w:leader="dot" w:pos="7927"/>
        </w:tabs>
        <w:rPr>
          <w:rFonts w:asciiTheme="minorHAnsi" w:eastAsiaTheme="minorEastAsia" w:hAnsiTheme="minorHAnsi"/>
          <w:noProof/>
          <w:color w:val="auto"/>
          <w:sz w:val="22"/>
        </w:rPr>
      </w:pPr>
      <w:hyperlink w:anchor="_Toc108890777" w:history="1">
        <w:r w:rsidR="00800C59" w:rsidRPr="00DB464C">
          <w:rPr>
            <w:rStyle w:val="Hyperlink"/>
            <w:noProof/>
          </w:rPr>
          <w:t xml:space="preserve">Tabel 4. 5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1</w:t>
        </w:r>
        <w:r w:rsidR="00800C59">
          <w:rPr>
            <w:noProof/>
            <w:webHidden/>
          </w:rPr>
          <w:tab/>
        </w:r>
        <w:r w:rsidR="00800C59">
          <w:rPr>
            <w:noProof/>
            <w:webHidden/>
          </w:rPr>
          <w:fldChar w:fldCharType="begin"/>
        </w:r>
        <w:r w:rsidR="00800C59">
          <w:rPr>
            <w:noProof/>
            <w:webHidden/>
          </w:rPr>
          <w:instrText xml:space="preserve"> PAGEREF _Toc108890777 \h </w:instrText>
        </w:r>
        <w:r w:rsidR="00800C59">
          <w:rPr>
            <w:noProof/>
            <w:webHidden/>
          </w:rPr>
        </w:r>
        <w:r w:rsidR="00800C59">
          <w:rPr>
            <w:noProof/>
            <w:webHidden/>
          </w:rPr>
          <w:fldChar w:fldCharType="separate"/>
        </w:r>
        <w:r w:rsidR="00800C59">
          <w:rPr>
            <w:noProof/>
            <w:webHidden/>
          </w:rPr>
          <w:t>36</w:t>
        </w:r>
        <w:r w:rsidR="00800C59">
          <w:rPr>
            <w:noProof/>
            <w:webHidden/>
          </w:rPr>
          <w:fldChar w:fldCharType="end"/>
        </w:r>
      </w:hyperlink>
    </w:p>
    <w:p w14:paraId="1AA0219B" w14:textId="6149485E" w:rsidR="00800C59" w:rsidRDefault="002C6A29">
      <w:pPr>
        <w:pStyle w:val="TableofFigures"/>
        <w:tabs>
          <w:tab w:val="right" w:leader="dot" w:pos="7927"/>
        </w:tabs>
        <w:rPr>
          <w:rFonts w:asciiTheme="minorHAnsi" w:eastAsiaTheme="minorEastAsia" w:hAnsiTheme="minorHAnsi"/>
          <w:noProof/>
          <w:color w:val="auto"/>
          <w:sz w:val="22"/>
        </w:rPr>
      </w:pPr>
      <w:hyperlink w:anchor="_Toc108890778" w:history="1">
        <w:r w:rsidR="00800C59" w:rsidRPr="00DB464C">
          <w:rPr>
            <w:rStyle w:val="Hyperlink"/>
            <w:noProof/>
          </w:rPr>
          <w:t xml:space="preserve">Tabel 4. 6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2</w:t>
        </w:r>
        <w:r w:rsidR="00800C59">
          <w:rPr>
            <w:noProof/>
            <w:webHidden/>
          </w:rPr>
          <w:tab/>
        </w:r>
        <w:r w:rsidR="00800C59">
          <w:rPr>
            <w:noProof/>
            <w:webHidden/>
          </w:rPr>
          <w:fldChar w:fldCharType="begin"/>
        </w:r>
        <w:r w:rsidR="00800C59">
          <w:rPr>
            <w:noProof/>
            <w:webHidden/>
          </w:rPr>
          <w:instrText xml:space="preserve"> PAGEREF _Toc108890778 \h </w:instrText>
        </w:r>
        <w:r w:rsidR="00800C59">
          <w:rPr>
            <w:noProof/>
            <w:webHidden/>
          </w:rPr>
        </w:r>
        <w:r w:rsidR="00800C59">
          <w:rPr>
            <w:noProof/>
            <w:webHidden/>
          </w:rPr>
          <w:fldChar w:fldCharType="separate"/>
        </w:r>
        <w:r w:rsidR="00800C59">
          <w:rPr>
            <w:noProof/>
            <w:webHidden/>
          </w:rPr>
          <w:t>37</w:t>
        </w:r>
        <w:r w:rsidR="00800C59">
          <w:rPr>
            <w:noProof/>
            <w:webHidden/>
          </w:rPr>
          <w:fldChar w:fldCharType="end"/>
        </w:r>
      </w:hyperlink>
    </w:p>
    <w:p w14:paraId="0C35FDD2" w14:textId="3B1DA387" w:rsidR="00800C59" w:rsidRDefault="002C6A29">
      <w:pPr>
        <w:pStyle w:val="TableofFigures"/>
        <w:tabs>
          <w:tab w:val="right" w:leader="dot" w:pos="7927"/>
        </w:tabs>
        <w:rPr>
          <w:rFonts w:asciiTheme="minorHAnsi" w:eastAsiaTheme="minorEastAsia" w:hAnsiTheme="minorHAnsi"/>
          <w:noProof/>
          <w:color w:val="auto"/>
          <w:sz w:val="22"/>
        </w:rPr>
      </w:pPr>
      <w:hyperlink w:anchor="_Toc108890779" w:history="1">
        <w:r w:rsidR="00800C59" w:rsidRPr="00DB464C">
          <w:rPr>
            <w:rStyle w:val="Hyperlink"/>
            <w:noProof/>
          </w:rPr>
          <w:t xml:space="preserve">Tabel 4. 7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3</w:t>
        </w:r>
        <w:r w:rsidR="00800C59">
          <w:rPr>
            <w:noProof/>
            <w:webHidden/>
          </w:rPr>
          <w:tab/>
        </w:r>
        <w:r w:rsidR="00800C59">
          <w:rPr>
            <w:noProof/>
            <w:webHidden/>
          </w:rPr>
          <w:fldChar w:fldCharType="begin"/>
        </w:r>
        <w:r w:rsidR="00800C59">
          <w:rPr>
            <w:noProof/>
            <w:webHidden/>
          </w:rPr>
          <w:instrText xml:space="preserve"> PAGEREF _Toc108890779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0E5711D9" w14:textId="7F178626" w:rsidR="00800C59" w:rsidRDefault="002C6A29">
      <w:pPr>
        <w:pStyle w:val="TableofFigures"/>
        <w:tabs>
          <w:tab w:val="right" w:leader="dot" w:pos="7927"/>
        </w:tabs>
        <w:rPr>
          <w:rFonts w:asciiTheme="minorHAnsi" w:eastAsiaTheme="minorEastAsia" w:hAnsiTheme="minorHAnsi"/>
          <w:noProof/>
          <w:color w:val="auto"/>
          <w:sz w:val="22"/>
        </w:rPr>
      </w:pPr>
      <w:hyperlink w:anchor="_Toc108890780" w:history="1">
        <w:r w:rsidR="00800C59" w:rsidRPr="00DB464C">
          <w:rPr>
            <w:rStyle w:val="Hyperlink"/>
            <w:noProof/>
          </w:rPr>
          <w:t xml:space="preserve">Tabel 4. 8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4</w:t>
        </w:r>
        <w:r w:rsidR="00800C59">
          <w:rPr>
            <w:noProof/>
            <w:webHidden/>
          </w:rPr>
          <w:tab/>
        </w:r>
        <w:r w:rsidR="00800C59">
          <w:rPr>
            <w:noProof/>
            <w:webHidden/>
          </w:rPr>
          <w:fldChar w:fldCharType="begin"/>
        </w:r>
        <w:r w:rsidR="00800C59">
          <w:rPr>
            <w:noProof/>
            <w:webHidden/>
          </w:rPr>
          <w:instrText xml:space="preserve"> PAGEREF _Toc108890780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3D5459EB" w14:textId="3BFBC085" w:rsidR="00800C59" w:rsidRDefault="002C6A29">
      <w:pPr>
        <w:pStyle w:val="TableofFigures"/>
        <w:tabs>
          <w:tab w:val="right" w:leader="dot" w:pos="7927"/>
        </w:tabs>
        <w:rPr>
          <w:rFonts w:asciiTheme="minorHAnsi" w:eastAsiaTheme="minorEastAsia" w:hAnsiTheme="minorHAnsi"/>
          <w:noProof/>
          <w:color w:val="auto"/>
          <w:sz w:val="22"/>
        </w:rPr>
      </w:pPr>
      <w:hyperlink w:anchor="_Toc108890781" w:history="1">
        <w:r w:rsidR="00800C59" w:rsidRPr="00DB464C">
          <w:rPr>
            <w:rStyle w:val="Hyperlink"/>
            <w:noProof/>
          </w:rPr>
          <w:t xml:space="preserve">Tabel 4. 9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5</w:t>
        </w:r>
        <w:r w:rsidR="00800C59">
          <w:rPr>
            <w:noProof/>
            <w:webHidden/>
          </w:rPr>
          <w:tab/>
        </w:r>
        <w:r w:rsidR="00800C59">
          <w:rPr>
            <w:noProof/>
            <w:webHidden/>
          </w:rPr>
          <w:fldChar w:fldCharType="begin"/>
        </w:r>
        <w:r w:rsidR="00800C59">
          <w:rPr>
            <w:noProof/>
            <w:webHidden/>
          </w:rPr>
          <w:instrText xml:space="preserve"> PAGEREF _Toc108890781 \h </w:instrText>
        </w:r>
        <w:r w:rsidR="00800C59">
          <w:rPr>
            <w:noProof/>
            <w:webHidden/>
          </w:rPr>
        </w:r>
        <w:r w:rsidR="00800C59">
          <w:rPr>
            <w:noProof/>
            <w:webHidden/>
          </w:rPr>
          <w:fldChar w:fldCharType="separate"/>
        </w:r>
        <w:r w:rsidR="00800C59">
          <w:rPr>
            <w:noProof/>
            <w:webHidden/>
          </w:rPr>
          <w:t>39</w:t>
        </w:r>
        <w:r w:rsidR="00800C59">
          <w:rPr>
            <w:noProof/>
            <w:webHidden/>
          </w:rPr>
          <w:fldChar w:fldCharType="end"/>
        </w:r>
      </w:hyperlink>
    </w:p>
    <w:p w14:paraId="680A6D07" w14:textId="4663097E" w:rsidR="00800C59" w:rsidRDefault="002C6A29">
      <w:pPr>
        <w:pStyle w:val="TableofFigures"/>
        <w:tabs>
          <w:tab w:val="right" w:leader="dot" w:pos="7927"/>
        </w:tabs>
        <w:rPr>
          <w:rFonts w:asciiTheme="minorHAnsi" w:eastAsiaTheme="minorEastAsia" w:hAnsiTheme="minorHAnsi"/>
          <w:noProof/>
          <w:color w:val="auto"/>
          <w:sz w:val="22"/>
        </w:rPr>
      </w:pPr>
      <w:hyperlink w:anchor="_Toc108890782" w:history="1">
        <w:r w:rsidR="00800C59" w:rsidRPr="00DB464C">
          <w:rPr>
            <w:rStyle w:val="Hyperlink"/>
            <w:noProof/>
          </w:rPr>
          <w:t xml:space="preserve">Tabel 4. 10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6</w:t>
        </w:r>
        <w:r w:rsidR="00800C59">
          <w:rPr>
            <w:noProof/>
            <w:webHidden/>
          </w:rPr>
          <w:tab/>
        </w:r>
        <w:r w:rsidR="00800C59">
          <w:rPr>
            <w:noProof/>
            <w:webHidden/>
          </w:rPr>
          <w:fldChar w:fldCharType="begin"/>
        </w:r>
        <w:r w:rsidR="00800C59">
          <w:rPr>
            <w:noProof/>
            <w:webHidden/>
          </w:rPr>
          <w:instrText xml:space="preserve"> PAGEREF _Toc108890782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73058B85" w14:textId="7CB57CBA" w:rsidR="00800C59" w:rsidRDefault="002C6A29">
      <w:pPr>
        <w:pStyle w:val="TableofFigures"/>
        <w:tabs>
          <w:tab w:val="right" w:leader="dot" w:pos="7927"/>
        </w:tabs>
        <w:rPr>
          <w:rFonts w:asciiTheme="minorHAnsi" w:eastAsiaTheme="minorEastAsia" w:hAnsiTheme="minorHAnsi"/>
          <w:noProof/>
          <w:color w:val="auto"/>
          <w:sz w:val="22"/>
        </w:rPr>
      </w:pPr>
      <w:hyperlink w:anchor="_Toc108890783" w:history="1">
        <w:r w:rsidR="00800C59" w:rsidRPr="00DB464C">
          <w:rPr>
            <w:rStyle w:val="Hyperlink"/>
            <w:noProof/>
          </w:rPr>
          <w:t xml:space="preserve">Tabel 4. 11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7</w:t>
        </w:r>
        <w:r w:rsidR="00800C59">
          <w:rPr>
            <w:noProof/>
            <w:webHidden/>
          </w:rPr>
          <w:tab/>
        </w:r>
        <w:r w:rsidR="00800C59">
          <w:rPr>
            <w:noProof/>
            <w:webHidden/>
          </w:rPr>
          <w:fldChar w:fldCharType="begin"/>
        </w:r>
        <w:r w:rsidR="00800C59">
          <w:rPr>
            <w:noProof/>
            <w:webHidden/>
          </w:rPr>
          <w:instrText xml:space="preserve"> PAGEREF _Toc108890783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36C64F53" w14:textId="4820B1DA" w:rsidR="00800C59" w:rsidRDefault="002C6A29">
      <w:pPr>
        <w:pStyle w:val="TableofFigures"/>
        <w:tabs>
          <w:tab w:val="right" w:leader="dot" w:pos="7927"/>
        </w:tabs>
        <w:rPr>
          <w:rFonts w:asciiTheme="minorHAnsi" w:eastAsiaTheme="minorEastAsia" w:hAnsiTheme="minorHAnsi"/>
          <w:noProof/>
          <w:color w:val="auto"/>
          <w:sz w:val="22"/>
        </w:rPr>
      </w:pPr>
      <w:hyperlink w:anchor="_Toc108890784" w:history="1">
        <w:r w:rsidR="00800C59" w:rsidRPr="00DB464C">
          <w:rPr>
            <w:rStyle w:val="Hyperlink"/>
            <w:noProof/>
          </w:rPr>
          <w:t xml:space="preserve">Tabel 4. 12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8</w:t>
        </w:r>
        <w:r w:rsidR="00800C59">
          <w:rPr>
            <w:noProof/>
            <w:webHidden/>
          </w:rPr>
          <w:tab/>
        </w:r>
        <w:r w:rsidR="00800C59">
          <w:rPr>
            <w:noProof/>
            <w:webHidden/>
          </w:rPr>
          <w:fldChar w:fldCharType="begin"/>
        </w:r>
        <w:r w:rsidR="00800C59">
          <w:rPr>
            <w:noProof/>
            <w:webHidden/>
          </w:rPr>
          <w:instrText xml:space="preserve"> PAGEREF _Toc108890784 \h </w:instrText>
        </w:r>
        <w:r w:rsidR="00800C59">
          <w:rPr>
            <w:noProof/>
            <w:webHidden/>
          </w:rPr>
        </w:r>
        <w:r w:rsidR="00800C59">
          <w:rPr>
            <w:noProof/>
            <w:webHidden/>
          </w:rPr>
          <w:fldChar w:fldCharType="separate"/>
        </w:r>
        <w:r w:rsidR="00800C59">
          <w:rPr>
            <w:noProof/>
            <w:webHidden/>
          </w:rPr>
          <w:t>41</w:t>
        </w:r>
        <w:r w:rsidR="00800C59">
          <w:rPr>
            <w:noProof/>
            <w:webHidden/>
          </w:rPr>
          <w:fldChar w:fldCharType="end"/>
        </w:r>
      </w:hyperlink>
    </w:p>
    <w:p w14:paraId="70DDED1B" w14:textId="031C1D46" w:rsidR="00800C59" w:rsidRDefault="002C6A29">
      <w:pPr>
        <w:pStyle w:val="TableofFigures"/>
        <w:tabs>
          <w:tab w:val="right" w:leader="dot" w:pos="7927"/>
        </w:tabs>
        <w:rPr>
          <w:rFonts w:asciiTheme="minorHAnsi" w:eastAsiaTheme="minorEastAsia" w:hAnsiTheme="minorHAnsi"/>
          <w:noProof/>
          <w:color w:val="auto"/>
          <w:sz w:val="22"/>
        </w:rPr>
      </w:pPr>
      <w:hyperlink w:anchor="_Toc108890785" w:history="1">
        <w:r w:rsidR="00800C59" w:rsidRPr="00DB464C">
          <w:rPr>
            <w:rStyle w:val="Hyperlink"/>
            <w:noProof/>
          </w:rPr>
          <w:t xml:space="preserve">Tabel 4. 13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9</w:t>
        </w:r>
        <w:r w:rsidR="00800C59">
          <w:rPr>
            <w:noProof/>
            <w:webHidden/>
          </w:rPr>
          <w:tab/>
        </w:r>
        <w:r w:rsidR="00800C59">
          <w:rPr>
            <w:noProof/>
            <w:webHidden/>
          </w:rPr>
          <w:fldChar w:fldCharType="begin"/>
        </w:r>
        <w:r w:rsidR="00800C59">
          <w:rPr>
            <w:noProof/>
            <w:webHidden/>
          </w:rPr>
          <w:instrText xml:space="preserve"> PAGEREF _Toc108890785 \h </w:instrText>
        </w:r>
        <w:r w:rsidR="00800C59">
          <w:rPr>
            <w:noProof/>
            <w:webHidden/>
          </w:rPr>
        </w:r>
        <w:r w:rsidR="00800C59">
          <w:rPr>
            <w:noProof/>
            <w:webHidden/>
          </w:rPr>
          <w:fldChar w:fldCharType="separate"/>
        </w:r>
        <w:r w:rsidR="00800C59">
          <w:rPr>
            <w:noProof/>
            <w:webHidden/>
          </w:rPr>
          <w:t>42</w:t>
        </w:r>
        <w:r w:rsidR="00800C59">
          <w:rPr>
            <w:noProof/>
            <w:webHidden/>
          </w:rPr>
          <w:fldChar w:fldCharType="end"/>
        </w:r>
      </w:hyperlink>
    </w:p>
    <w:p w14:paraId="0CDE095E" w14:textId="3C3DD27D" w:rsidR="00800C59" w:rsidRDefault="002C6A29">
      <w:pPr>
        <w:pStyle w:val="TableofFigures"/>
        <w:tabs>
          <w:tab w:val="right" w:leader="dot" w:pos="7927"/>
        </w:tabs>
        <w:rPr>
          <w:rFonts w:asciiTheme="minorHAnsi" w:eastAsiaTheme="minorEastAsia" w:hAnsiTheme="minorHAnsi"/>
          <w:noProof/>
          <w:color w:val="auto"/>
          <w:sz w:val="22"/>
        </w:rPr>
      </w:pPr>
      <w:hyperlink w:anchor="_Toc108890786" w:history="1">
        <w:r w:rsidR="00800C59" w:rsidRPr="00DB464C">
          <w:rPr>
            <w:rStyle w:val="Hyperlink"/>
            <w:noProof/>
          </w:rPr>
          <w:t>Tabel 4. 14 Tabel Konversi Jumlah Pesanan Menjadi Berat</w:t>
        </w:r>
        <w:r w:rsidR="00800C59">
          <w:rPr>
            <w:noProof/>
            <w:webHidden/>
          </w:rPr>
          <w:tab/>
        </w:r>
        <w:r w:rsidR="00800C59">
          <w:rPr>
            <w:noProof/>
            <w:webHidden/>
          </w:rPr>
          <w:fldChar w:fldCharType="begin"/>
        </w:r>
        <w:r w:rsidR="00800C59">
          <w:rPr>
            <w:noProof/>
            <w:webHidden/>
          </w:rPr>
          <w:instrText xml:space="preserve"> PAGEREF _Toc108890786 \h </w:instrText>
        </w:r>
        <w:r w:rsidR="00800C59">
          <w:rPr>
            <w:noProof/>
            <w:webHidden/>
          </w:rPr>
        </w:r>
        <w:r w:rsidR="00800C59">
          <w:rPr>
            <w:noProof/>
            <w:webHidden/>
          </w:rPr>
          <w:fldChar w:fldCharType="separate"/>
        </w:r>
        <w:r w:rsidR="00800C59">
          <w:rPr>
            <w:noProof/>
            <w:webHidden/>
          </w:rPr>
          <w:t>46</w:t>
        </w:r>
        <w:r w:rsidR="00800C59">
          <w:rPr>
            <w:noProof/>
            <w:webHidden/>
          </w:rPr>
          <w:fldChar w:fldCharType="end"/>
        </w:r>
      </w:hyperlink>
    </w:p>
    <w:p w14:paraId="3D1A05A2" w14:textId="3C9E4154" w:rsidR="00800C59" w:rsidRDefault="002C6A29">
      <w:pPr>
        <w:pStyle w:val="TableofFigures"/>
        <w:tabs>
          <w:tab w:val="right" w:leader="dot" w:pos="7927"/>
        </w:tabs>
        <w:rPr>
          <w:rFonts w:asciiTheme="minorHAnsi" w:eastAsiaTheme="minorEastAsia" w:hAnsiTheme="minorHAnsi"/>
          <w:noProof/>
          <w:color w:val="auto"/>
          <w:sz w:val="22"/>
        </w:rPr>
      </w:pPr>
      <w:hyperlink w:anchor="_Toc108890787" w:history="1">
        <w:r w:rsidR="00800C59" w:rsidRPr="00DB464C">
          <w:rPr>
            <w:rStyle w:val="Hyperlink"/>
            <w:noProof/>
          </w:rPr>
          <w:t>Tabel 4. 15 Tabel Hasil Ramalan Per Kategori</w:t>
        </w:r>
        <w:r w:rsidR="00800C59">
          <w:rPr>
            <w:noProof/>
            <w:webHidden/>
          </w:rPr>
          <w:tab/>
        </w:r>
        <w:r w:rsidR="00800C59">
          <w:rPr>
            <w:noProof/>
            <w:webHidden/>
          </w:rPr>
          <w:fldChar w:fldCharType="begin"/>
        </w:r>
        <w:r w:rsidR="00800C59">
          <w:rPr>
            <w:noProof/>
            <w:webHidden/>
          </w:rPr>
          <w:instrText xml:space="preserve"> PAGEREF _Toc108890787 \h </w:instrText>
        </w:r>
        <w:r w:rsidR="00800C59">
          <w:rPr>
            <w:noProof/>
            <w:webHidden/>
          </w:rPr>
        </w:r>
        <w:r w:rsidR="00800C59">
          <w:rPr>
            <w:noProof/>
            <w:webHidden/>
          </w:rPr>
          <w:fldChar w:fldCharType="separate"/>
        </w:r>
        <w:r w:rsidR="00800C59">
          <w:rPr>
            <w:noProof/>
            <w:webHidden/>
          </w:rPr>
          <w:t>47</w:t>
        </w:r>
        <w:r w:rsidR="00800C59">
          <w:rPr>
            <w:noProof/>
            <w:webHidden/>
          </w:rPr>
          <w:fldChar w:fldCharType="end"/>
        </w:r>
      </w:hyperlink>
    </w:p>
    <w:p w14:paraId="2A56F151" w14:textId="4EFA581C" w:rsidR="00800C59" w:rsidRDefault="002C6A29">
      <w:pPr>
        <w:pStyle w:val="TableofFigures"/>
        <w:tabs>
          <w:tab w:val="right" w:leader="dot" w:pos="7927"/>
        </w:tabs>
        <w:rPr>
          <w:rFonts w:asciiTheme="minorHAnsi" w:eastAsiaTheme="minorEastAsia" w:hAnsiTheme="minorHAnsi"/>
          <w:noProof/>
          <w:color w:val="auto"/>
          <w:sz w:val="22"/>
        </w:rPr>
      </w:pPr>
      <w:hyperlink w:anchor="_Toc108890788" w:history="1">
        <w:r w:rsidR="00800C59" w:rsidRPr="00DB464C">
          <w:rPr>
            <w:rStyle w:val="Hyperlink"/>
            <w:noProof/>
          </w:rPr>
          <w:t>Tabel 4. 16 Biaya Pemesanan Dasar Per Kategori Untuk 1 Periode</w:t>
        </w:r>
        <w:r w:rsidR="00800C59">
          <w:rPr>
            <w:noProof/>
            <w:webHidden/>
          </w:rPr>
          <w:tab/>
        </w:r>
        <w:r w:rsidR="00800C59">
          <w:rPr>
            <w:noProof/>
            <w:webHidden/>
          </w:rPr>
          <w:fldChar w:fldCharType="begin"/>
        </w:r>
        <w:r w:rsidR="00800C59">
          <w:rPr>
            <w:noProof/>
            <w:webHidden/>
          </w:rPr>
          <w:instrText xml:space="preserve"> PAGEREF _Toc108890788 \h </w:instrText>
        </w:r>
        <w:r w:rsidR="00800C59">
          <w:rPr>
            <w:noProof/>
            <w:webHidden/>
          </w:rPr>
        </w:r>
        <w:r w:rsidR="00800C59">
          <w:rPr>
            <w:noProof/>
            <w:webHidden/>
          </w:rPr>
          <w:fldChar w:fldCharType="separate"/>
        </w:r>
        <w:r w:rsidR="00800C59">
          <w:rPr>
            <w:noProof/>
            <w:webHidden/>
          </w:rPr>
          <w:t>49</w:t>
        </w:r>
        <w:r w:rsidR="00800C59">
          <w:rPr>
            <w:noProof/>
            <w:webHidden/>
          </w:rPr>
          <w:fldChar w:fldCharType="end"/>
        </w:r>
      </w:hyperlink>
    </w:p>
    <w:p w14:paraId="6474859E" w14:textId="2B3DDF9B" w:rsidR="00800C59" w:rsidRDefault="002C6A29">
      <w:pPr>
        <w:pStyle w:val="TableofFigures"/>
        <w:tabs>
          <w:tab w:val="right" w:leader="dot" w:pos="7927"/>
        </w:tabs>
        <w:rPr>
          <w:rFonts w:asciiTheme="minorHAnsi" w:eastAsiaTheme="minorEastAsia" w:hAnsiTheme="minorHAnsi"/>
          <w:noProof/>
          <w:color w:val="auto"/>
          <w:sz w:val="22"/>
        </w:rPr>
      </w:pPr>
      <w:hyperlink w:anchor="_Toc108890789" w:history="1">
        <w:r w:rsidR="00800C59" w:rsidRPr="00DB464C">
          <w:rPr>
            <w:rStyle w:val="Hyperlink"/>
            <w:noProof/>
          </w:rPr>
          <w:t>Tabel 4. 17 Rincian Biaya Penyimpanan di UD Toko Tiga Jaya Baru</w:t>
        </w:r>
        <w:r w:rsidR="00800C59">
          <w:rPr>
            <w:noProof/>
            <w:webHidden/>
          </w:rPr>
          <w:tab/>
        </w:r>
        <w:r w:rsidR="00800C59">
          <w:rPr>
            <w:noProof/>
            <w:webHidden/>
          </w:rPr>
          <w:fldChar w:fldCharType="begin"/>
        </w:r>
        <w:r w:rsidR="00800C59">
          <w:rPr>
            <w:noProof/>
            <w:webHidden/>
          </w:rPr>
          <w:instrText xml:space="preserve"> PAGEREF _Toc108890789 \h </w:instrText>
        </w:r>
        <w:r w:rsidR="00800C59">
          <w:rPr>
            <w:noProof/>
            <w:webHidden/>
          </w:rPr>
        </w:r>
        <w:r w:rsidR="00800C59">
          <w:rPr>
            <w:noProof/>
            <w:webHidden/>
          </w:rPr>
          <w:fldChar w:fldCharType="separate"/>
        </w:r>
        <w:r w:rsidR="00800C59">
          <w:rPr>
            <w:noProof/>
            <w:webHidden/>
          </w:rPr>
          <w:t>51</w:t>
        </w:r>
        <w:r w:rsidR="00800C59">
          <w:rPr>
            <w:noProof/>
            <w:webHidden/>
          </w:rPr>
          <w:fldChar w:fldCharType="end"/>
        </w:r>
      </w:hyperlink>
    </w:p>
    <w:p w14:paraId="6536EC64" w14:textId="0D9E490C" w:rsidR="00800C59" w:rsidRDefault="002C6A29">
      <w:pPr>
        <w:pStyle w:val="TableofFigures"/>
        <w:tabs>
          <w:tab w:val="right" w:leader="dot" w:pos="7927"/>
        </w:tabs>
        <w:rPr>
          <w:rFonts w:asciiTheme="minorHAnsi" w:eastAsiaTheme="minorEastAsia" w:hAnsiTheme="minorHAnsi"/>
          <w:noProof/>
          <w:color w:val="auto"/>
          <w:sz w:val="22"/>
        </w:rPr>
      </w:pPr>
      <w:hyperlink w:anchor="_Toc108890790" w:history="1">
        <w:r w:rsidR="00800C59" w:rsidRPr="00DB464C">
          <w:rPr>
            <w:rStyle w:val="Hyperlink"/>
            <w:noProof/>
          </w:rPr>
          <w:t>Tabel 4. 18 Hasil Perhitungan EOQ Setiap Kategori Dalam Satuang kg</w:t>
        </w:r>
        <w:r w:rsidR="00800C59">
          <w:rPr>
            <w:noProof/>
            <w:webHidden/>
          </w:rPr>
          <w:tab/>
        </w:r>
        <w:r w:rsidR="00800C59">
          <w:rPr>
            <w:noProof/>
            <w:webHidden/>
          </w:rPr>
          <w:fldChar w:fldCharType="begin"/>
        </w:r>
        <w:r w:rsidR="00800C59">
          <w:rPr>
            <w:noProof/>
            <w:webHidden/>
          </w:rPr>
          <w:instrText xml:space="preserve"> PAGEREF _Toc108890790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0717AB0C" w14:textId="2015FA70" w:rsidR="00800C59" w:rsidRDefault="002C6A29">
      <w:pPr>
        <w:pStyle w:val="TableofFigures"/>
        <w:tabs>
          <w:tab w:val="right" w:leader="dot" w:pos="7927"/>
        </w:tabs>
        <w:rPr>
          <w:rFonts w:asciiTheme="minorHAnsi" w:eastAsiaTheme="minorEastAsia" w:hAnsiTheme="minorHAnsi"/>
          <w:noProof/>
          <w:color w:val="auto"/>
          <w:sz w:val="22"/>
        </w:rPr>
      </w:pPr>
      <w:hyperlink w:anchor="_Toc108890791" w:history="1">
        <w:r w:rsidR="00800C59" w:rsidRPr="00DB464C">
          <w:rPr>
            <w:rStyle w:val="Hyperlink"/>
            <w:noProof/>
          </w:rPr>
          <w:t>Tabel 4. 19 Hasil Perhitungan EOQ Per Kategori Dalam Satuan Per Item</w:t>
        </w:r>
        <w:r w:rsidR="00800C59">
          <w:rPr>
            <w:noProof/>
            <w:webHidden/>
          </w:rPr>
          <w:tab/>
        </w:r>
        <w:r w:rsidR="00800C59">
          <w:rPr>
            <w:noProof/>
            <w:webHidden/>
          </w:rPr>
          <w:fldChar w:fldCharType="begin"/>
        </w:r>
        <w:r w:rsidR="00800C59">
          <w:rPr>
            <w:noProof/>
            <w:webHidden/>
          </w:rPr>
          <w:instrText xml:space="preserve"> PAGEREF _Toc108890791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before="0" w:after="160" w:line="360" w:lineRule="auto"/>
        <w:ind w:right="-1"/>
        <w:rPr>
          <w:rFonts w:cs="Times New Roman"/>
          <w:caps w:val="0"/>
        </w:rPr>
      </w:pPr>
      <w:bookmarkStart w:id="13" w:name="_Toc108890437"/>
      <w:r w:rsidRPr="006C5B14">
        <w:rPr>
          <w:rFonts w:cs="Times New Roman"/>
          <w:caps w:val="0"/>
        </w:rPr>
        <w:lastRenderedPageBreak/>
        <w:t>DAFTAR GAMBAR</w:t>
      </w:r>
      <w:bookmarkEnd w:id="13"/>
    </w:p>
    <w:p w14:paraId="6E7F4414" w14:textId="3E57A232" w:rsidR="00402D9E" w:rsidRDefault="00800C59" w:rsidP="00402D9E">
      <w:pPr>
        <w:pStyle w:val="CaptionTabel"/>
        <w:rPr>
          <w:rFonts w:asciiTheme="minorHAnsi" w:eastAsiaTheme="minorEastAsia" w:hAnsiTheme="minorHAnsi"/>
          <w:noProof/>
          <w:sz w:val="22"/>
        </w:rPr>
      </w:pPr>
      <w:r>
        <w:t xml:space="preserve"> </w:t>
      </w:r>
      <w:r w:rsidR="00402D9E">
        <w:fldChar w:fldCharType="begin"/>
      </w:r>
      <w:r w:rsidR="00402D9E">
        <w:instrText xml:space="preserve"> TOC \h \z \c "Gambar 2." </w:instrText>
      </w:r>
      <w:r w:rsidR="00402D9E">
        <w:fldChar w:fldCharType="separate"/>
      </w:r>
      <w:hyperlink w:anchor="_Toc108891015" w:history="1">
        <w:r w:rsidR="00402D9E" w:rsidRPr="00DA6CFC">
          <w:rPr>
            <w:rStyle w:val="Hyperlink"/>
            <w:noProof/>
          </w:rPr>
          <w:t xml:space="preserve">Gambar 2. 1Diagram Pola Data </w:t>
        </w:r>
        <w:r w:rsidR="00402D9E" w:rsidRPr="00DA6CFC">
          <w:rPr>
            <w:rStyle w:val="Hyperlink"/>
            <w:i/>
            <w:noProof/>
          </w:rPr>
          <w:t>Horizontal</w:t>
        </w:r>
        <w:r w:rsidR="00402D9E">
          <w:rPr>
            <w:noProof/>
            <w:webHidden/>
          </w:rPr>
          <w:tab/>
        </w:r>
        <w:r w:rsidR="00402D9E">
          <w:rPr>
            <w:noProof/>
            <w:webHidden/>
          </w:rPr>
          <w:fldChar w:fldCharType="begin"/>
        </w:r>
        <w:r w:rsidR="00402D9E">
          <w:rPr>
            <w:noProof/>
            <w:webHidden/>
          </w:rPr>
          <w:instrText xml:space="preserve"> PAGEREF _Toc108891015 \h </w:instrText>
        </w:r>
        <w:r w:rsidR="00402D9E">
          <w:rPr>
            <w:noProof/>
            <w:webHidden/>
          </w:rPr>
        </w:r>
        <w:r w:rsidR="00402D9E">
          <w:rPr>
            <w:noProof/>
            <w:webHidden/>
          </w:rPr>
          <w:fldChar w:fldCharType="separate"/>
        </w:r>
        <w:r w:rsidR="00402D9E">
          <w:rPr>
            <w:noProof/>
            <w:webHidden/>
          </w:rPr>
          <w:t>9</w:t>
        </w:r>
        <w:r w:rsidR="00402D9E">
          <w:rPr>
            <w:noProof/>
            <w:webHidden/>
          </w:rPr>
          <w:fldChar w:fldCharType="end"/>
        </w:r>
      </w:hyperlink>
    </w:p>
    <w:p w14:paraId="2363AD40" w14:textId="756BCAB7" w:rsidR="00402D9E" w:rsidRDefault="002C6A29">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2C6A29">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2C6A29"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2C6A29">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2C6A29"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5DF0E4E8" w14:textId="5713E33A"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8891105" w:history="1">
        <w:r w:rsidRPr="00F42DDD">
          <w:rPr>
            <w:rStyle w:val="Hyperlink"/>
            <w:noProof/>
          </w:rPr>
          <w:t>Gambar 4. 2 Grafik total penjualan bulanan di UD Toko Tiga Jaya Baru</w:t>
        </w:r>
        <w:r>
          <w:rPr>
            <w:noProof/>
            <w:webHidden/>
          </w:rPr>
          <w:tab/>
        </w:r>
        <w:r>
          <w:rPr>
            <w:noProof/>
            <w:webHidden/>
          </w:rPr>
          <w:fldChar w:fldCharType="begin"/>
        </w:r>
        <w:r>
          <w:rPr>
            <w:noProof/>
            <w:webHidden/>
          </w:rPr>
          <w:instrText xml:space="preserve"> PAGEREF _Toc108891105 \h </w:instrText>
        </w:r>
        <w:r>
          <w:rPr>
            <w:noProof/>
            <w:webHidden/>
          </w:rPr>
        </w:r>
        <w:r>
          <w:rPr>
            <w:noProof/>
            <w:webHidden/>
          </w:rPr>
          <w:fldChar w:fldCharType="separate"/>
        </w:r>
        <w:r>
          <w:rPr>
            <w:noProof/>
            <w:webHidden/>
          </w:rPr>
          <w:t>28</w:t>
        </w:r>
        <w:r>
          <w:rPr>
            <w:noProof/>
            <w:webHidden/>
          </w:rPr>
          <w:fldChar w:fldCharType="end"/>
        </w:r>
      </w:hyperlink>
    </w:p>
    <w:p w14:paraId="7D8A70C5" w14:textId="7E7AA9A0" w:rsidR="00402D9E" w:rsidRDefault="002C6A29">
      <w:pPr>
        <w:pStyle w:val="TableofFigures"/>
        <w:tabs>
          <w:tab w:val="right" w:leader="dot" w:pos="7927"/>
        </w:tabs>
        <w:rPr>
          <w:rFonts w:asciiTheme="minorHAnsi" w:eastAsiaTheme="minorEastAsia" w:hAnsiTheme="minorHAnsi"/>
          <w:noProof/>
          <w:color w:val="auto"/>
          <w:sz w:val="22"/>
        </w:rPr>
      </w:pPr>
      <w:hyperlink w:anchor="_Toc108891106" w:history="1">
        <w:r w:rsidR="00402D9E" w:rsidRPr="00F42DDD">
          <w:rPr>
            <w:rStyle w:val="Hyperlink"/>
            <w:noProof/>
          </w:rPr>
          <w:t xml:space="preserve">Gambar 4. 3 Grafik hasil peramalan untuk nilai pemulusan </w:t>
        </w:r>
        <w:r w:rsidR="00402D9E" w:rsidRPr="00F42DDD">
          <w:rPr>
            <w:rStyle w:val="Hyperlink"/>
            <w:noProof/>
          </w:rPr>
          <w:sym w:font="Symbol" w:char="F062"/>
        </w:r>
        <w:r w:rsidR="00402D9E" w:rsidRPr="00F42DDD">
          <w:rPr>
            <w:rStyle w:val="Hyperlink"/>
            <w:noProof/>
          </w:rPr>
          <w:t xml:space="preserve"> = 0,1</w:t>
        </w:r>
        <w:r w:rsidR="00402D9E">
          <w:rPr>
            <w:noProof/>
            <w:webHidden/>
          </w:rPr>
          <w:tab/>
        </w:r>
        <w:r w:rsidR="00402D9E">
          <w:rPr>
            <w:noProof/>
            <w:webHidden/>
          </w:rPr>
          <w:fldChar w:fldCharType="begin"/>
        </w:r>
        <w:r w:rsidR="00402D9E">
          <w:rPr>
            <w:noProof/>
            <w:webHidden/>
          </w:rPr>
          <w:instrText xml:space="preserve"> PAGEREF _Toc108891106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43152343" w14:textId="1D6FAA9C" w:rsidR="00402D9E" w:rsidRDefault="002C6A29">
      <w:pPr>
        <w:pStyle w:val="TableofFigures"/>
        <w:tabs>
          <w:tab w:val="right" w:leader="dot" w:pos="7927"/>
        </w:tabs>
        <w:rPr>
          <w:rFonts w:asciiTheme="minorHAnsi" w:eastAsiaTheme="minorEastAsia" w:hAnsiTheme="minorHAnsi"/>
          <w:noProof/>
          <w:color w:val="auto"/>
          <w:sz w:val="22"/>
        </w:rPr>
      </w:pPr>
      <w:hyperlink w:anchor="_Toc108891107" w:history="1">
        <w:r w:rsidR="00402D9E" w:rsidRPr="00F42DDD">
          <w:rPr>
            <w:rStyle w:val="Hyperlink"/>
            <w:noProof/>
          </w:rPr>
          <w:t xml:space="preserve">Gambar 4. 4 Grafik hasil peramalan untuk nilai pemulusan </w:t>
        </w:r>
        <w:r w:rsidR="00402D9E" w:rsidRPr="00F42DDD">
          <w:rPr>
            <w:rStyle w:val="Hyperlink"/>
            <w:noProof/>
          </w:rPr>
          <w:sym w:font="Symbol" w:char="F062"/>
        </w:r>
        <w:r w:rsidR="00402D9E" w:rsidRPr="00F42DDD">
          <w:rPr>
            <w:rStyle w:val="Hyperlink"/>
            <w:noProof/>
          </w:rPr>
          <w:t xml:space="preserve"> = 0,2</w:t>
        </w:r>
        <w:r w:rsidR="00402D9E">
          <w:rPr>
            <w:noProof/>
            <w:webHidden/>
          </w:rPr>
          <w:tab/>
        </w:r>
        <w:r w:rsidR="00402D9E">
          <w:rPr>
            <w:noProof/>
            <w:webHidden/>
          </w:rPr>
          <w:fldChar w:fldCharType="begin"/>
        </w:r>
        <w:r w:rsidR="00402D9E">
          <w:rPr>
            <w:noProof/>
            <w:webHidden/>
          </w:rPr>
          <w:instrText xml:space="preserve"> PAGEREF _Toc108891107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1CF6982F" w14:textId="4EAD510F" w:rsidR="00402D9E" w:rsidRDefault="002C6A29">
      <w:pPr>
        <w:pStyle w:val="TableofFigures"/>
        <w:tabs>
          <w:tab w:val="right" w:leader="dot" w:pos="7927"/>
        </w:tabs>
        <w:rPr>
          <w:rFonts w:asciiTheme="minorHAnsi" w:eastAsiaTheme="minorEastAsia" w:hAnsiTheme="minorHAnsi"/>
          <w:noProof/>
          <w:color w:val="auto"/>
          <w:sz w:val="22"/>
        </w:rPr>
      </w:pPr>
      <w:hyperlink w:anchor="_Toc108891108" w:history="1">
        <w:r w:rsidR="00402D9E" w:rsidRPr="00F42DDD">
          <w:rPr>
            <w:rStyle w:val="Hyperlink"/>
            <w:noProof/>
          </w:rPr>
          <w:t xml:space="preserve">Gambar 4. 5 Grafik hasil peramalan untuk nilai pemulusan </w:t>
        </w:r>
        <w:r w:rsidR="00402D9E" w:rsidRPr="00F42DDD">
          <w:rPr>
            <w:rStyle w:val="Hyperlink"/>
            <w:noProof/>
          </w:rPr>
          <w:sym w:font="Symbol" w:char="F062"/>
        </w:r>
        <w:r w:rsidR="00402D9E" w:rsidRPr="00F42DDD">
          <w:rPr>
            <w:rStyle w:val="Hyperlink"/>
            <w:noProof/>
          </w:rPr>
          <w:t xml:space="preserve"> = 0,3</w:t>
        </w:r>
        <w:r w:rsidR="00402D9E">
          <w:rPr>
            <w:noProof/>
            <w:webHidden/>
          </w:rPr>
          <w:tab/>
        </w:r>
        <w:r w:rsidR="00402D9E">
          <w:rPr>
            <w:noProof/>
            <w:webHidden/>
          </w:rPr>
          <w:fldChar w:fldCharType="begin"/>
        </w:r>
        <w:r w:rsidR="00402D9E">
          <w:rPr>
            <w:noProof/>
            <w:webHidden/>
          </w:rPr>
          <w:instrText xml:space="preserve"> PAGEREF _Toc108891108 \h </w:instrText>
        </w:r>
        <w:r w:rsidR="00402D9E">
          <w:rPr>
            <w:noProof/>
            <w:webHidden/>
          </w:rPr>
        </w:r>
        <w:r w:rsidR="00402D9E">
          <w:rPr>
            <w:noProof/>
            <w:webHidden/>
          </w:rPr>
          <w:fldChar w:fldCharType="separate"/>
        </w:r>
        <w:r w:rsidR="00402D9E">
          <w:rPr>
            <w:noProof/>
            <w:webHidden/>
          </w:rPr>
          <w:t>31</w:t>
        </w:r>
        <w:r w:rsidR="00402D9E">
          <w:rPr>
            <w:noProof/>
            <w:webHidden/>
          </w:rPr>
          <w:fldChar w:fldCharType="end"/>
        </w:r>
      </w:hyperlink>
    </w:p>
    <w:p w14:paraId="3B390A8E" w14:textId="7A8B91F9" w:rsidR="00402D9E" w:rsidRDefault="002C6A29">
      <w:pPr>
        <w:pStyle w:val="TableofFigures"/>
        <w:tabs>
          <w:tab w:val="right" w:leader="dot" w:pos="7927"/>
        </w:tabs>
        <w:rPr>
          <w:rFonts w:asciiTheme="minorHAnsi" w:eastAsiaTheme="minorEastAsia" w:hAnsiTheme="minorHAnsi"/>
          <w:noProof/>
          <w:color w:val="auto"/>
          <w:sz w:val="22"/>
        </w:rPr>
      </w:pPr>
      <w:hyperlink w:anchor="_Toc108891109" w:history="1">
        <w:r w:rsidR="00402D9E" w:rsidRPr="00F42DDD">
          <w:rPr>
            <w:rStyle w:val="Hyperlink"/>
            <w:noProof/>
          </w:rPr>
          <w:t xml:space="preserve">Gambar 4. 6 Grafik hasil peramalan untuk nilai pemulusan </w:t>
        </w:r>
        <w:r w:rsidR="00402D9E" w:rsidRPr="00F42DDD">
          <w:rPr>
            <w:rStyle w:val="Hyperlink"/>
            <w:noProof/>
          </w:rPr>
          <w:sym w:font="Symbol" w:char="F062"/>
        </w:r>
        <w:r w:rsidR="00402D9E" w:rsidRPr="00F42DDD">
          <w:rPr>
            <w:rStyle w:val="Hyperlink"/>
            <w:noProof/>
          </w:rPr>
          <w:t xml:space="preserve"> = 0,4</w:t>
        </w:r>
        <w:r w:rsidR="00402D9E">
          <w:rPr>
            <w:noProof/>
            <w:webHidden/>
          </w:rPr>
          <w:tab/>
        </w:r>
        <w:r w:rsidR="00402D9E">
          <w:rPr>
            <w:noProof/>
            <w:webHidden/>
          </w:rPr>
          <w:fldChar w:fldCharType="begin"/>
        </w:r>
        <w:r w:rsidR="00402D9E">
          <w:rPr>
            <w:noProof/>
            <w:webHidden/>
          </w:rPr>
          <w:instrText xml:space="preserve"> PAGEREF _Toc108891109 \h </w:instrText>
        </w:r>
        <w:r w:rsidR="00402D9E">
          <w:rPr>
            <w:noProof/>
            <w:webHidden/>
          </w:rPr>
        </w:r>
        <w:r w:rsidR="00402D9E">
          <w:rPr>
            <w:noProof/>
            <w:webHidden/>
          </w:rPr>
          <w:fldChar w:fldCharType="separate"/>
        </w:r>
        <w:r w:rsidR="00402D9E">
          <w:rPr>
            <w:noProof/>
            <w:webHidden/>
          </w:rPr>
          <w:t>32</w:t>
        </w:r>
        <w:r w:rsidR="00402D9E">
          <w:rPr>
            <w:noProof/>
            <w:webHidden/>
          </w:rPr>
          <w:fldChar w:fldCharType="end"/>
        </w:r>
      </w:hyperlink>
    </w:p>
    <w:p w14:paraId="1656CE5E" w14:textId="1F1E72C2" w:rsidR="00402D9E" w:rsidRDefault="002C6A29">
      <w:pPr>
        <w:pStyle w:val="TableofFigures"/>
        <w:tabs>
          <w:tab w:val="right" w:leader="dot" w:pos="7927"/>
        </w:tabs>
        <w:rPr>
          <w:rFonts w:asciiTheme="minorHAnsi" w:eastAsiaTheme="minorEastAsia" w:hAnsiTheme="minorHAnsi"/>
          <w:noProof/>
          <w:color w:val="auto"/>
          <w:sz w:val="22"/>
        </w:rPr>
      </w:pPr>
      <w:hyperlink w:anchor="_Toc108891110" w:history="1">
        <w:r w:rsidR="00402D9E" w:rsidRPr="00F42DDD">
          <w:rPr>
            <w:rStyle w:val="Hyperlink"/>
            <w:noProof/>
          </w:rPr>
          <w:t xml:space="preserve">Gambar 4. 7 Grafik hasil peramalan untuk nilai pemulusan </w:t>
        </w:r>
        <w:r w:rsidR="00402D9E" w:rsidRPr="00F42DDD">
          <w:rPr>
            <w:rStyle w:val="Hyperlink"/>
            <w:noProof/>
          </w:rPr>
          <w:sym w:font="Symbol" w:char="F062"/>
        </w:r>
        <w:r w:rsidR="00402D9E" w:rsidRPr="00F42DDD">
          <w:rPr>
            <w:rStyle w:val="Hyperlink"/>
            <w:noProof/>
          </w:rPr>
          <w:t xml:space="preserve"> = 0,5</w:t>
        </w:r>
        <w:r w:rsidR="00402D9E">
          <w:rPr>
            <w:noProof/>
            <w:webHidden/>
          </w:rPr>
          <w:tab/>
        </w:r>
        <w:r w:rsidR="00402D9E">
          <w:rPr>
            <w:noProof/>
            <w:webHidden/>
          </w:rPr>
          <w:fldChar w:fldCharType="begin"/>
        </w:r>
        <w:r w:rsidR="00402D9E">
          <w:rPr>
            <w:noProof/>
            <w:webHidden/>
          </w:rPr>
          <w:instrText xml:space="preserve"> PAGEREF _Toc108891110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1B37AB64" w14:textId="0D04F74C" w:rsidR="00402D9E" w:rsidRDefault="002C6A29">
      <w:pPr>
        <w:pStyle w:val="TableofFigures"/>
        <w:tabs>
          <w:tab w:val="right" w:leader="dot" w:pos="7927"/>
        </w:tabs>
        <w:rPr>
          <w:rFonts w:asciiTheme="minorHAnsi" w:eastAsiaTheme="minorEastAsia" w:hAnsiTheme="minorHAnsi"/>
          <w:noProof/>
          <w:color w:val="auto"/>
          <w:sz w:val="22"/>
        </w:rPr>
      </w:pPr>
      <w:hyperlink w:anchor="_Toc108891111" w:history="1">
        <w:r w:rsidR="00402D9E" w:rsidRPr="00F42DDD">
          <w:rPr>
            <w:rStyle w:val="Hyperlink"/>
            <w:noProof/>
          </w:rPr>
          <w:t xml:space="preserve">Gambar 4. 8 Grafik hasil peramalan untuk nilai pemulusan </w:t>
        </w:r>
        <w:r w:rsidR="00402D9E" w:rsidRPr="00F42DDD">
          <w:rPr>
            <w:rStyle w:val="Hyperlink"/>
            <w:noProof/>
          </w:rPr>
          <w:sym w:font="Symbol" w:char="F062"/>
        </w:r>
        <w:r w:rsidR="00402D9E" w:rsidRPr="00F42DDD">
          <w:rPr>
            <w:rStyle w:val="Hyperlink"/>
            <w:noProof/>
          </w:rPr>
          <w:t xml:space="preserve"> = 0,6</w:t>
        </w:r>
        <w:r w:rsidR="00402D9E">
          <w:rPr>
            <w:noProof/>
            <w:webHidden/>
          </w:rPr>
          <w:tab/>
        </w:r>
        <w:r w:rsidR="00402D9E">
          <w:rPr>
            <w:noProof/>
            <w:webHidden/>
          </w:rPr>
          <w:fldChar w:fldCharType="begin"/>
        </w:r>
        <w:r w:rsidR="00402D9E">
          <w:rPr>
            <w:noProof/>
            <w:webHidden/>
          </w:rPr>
          <w:instrText xml:space="preserve"> PAGEREF _Toc108891111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41B6DA7E" w14:textId="366D2F06" w:rsidR="00402D9E" w:rsidRDefault="002C6A29">
      <w:pPr>
        <w:pStyle w:val="TableofFigures"/>
        <w:tabs>
          <w:tab w:val="right" w:leader="dot" w:pos="7927"/>
        </w:tabs>
        <w:rPr>
          <w:rFonts w:asciiTheme="minorHAnsi" w:eastAsiaTheme="minorEastAsia" w:hAnsiTheme="minorHAnsi"/>
          <w:noProof/>
          <w:color w:val="auto"/>
          <w:sz w:val="22"/>
        </w:rPr>
      </w:pPr>
      <w:hyperlink w:anchor="_Toc108891112" w:history="1">
        <w:r w:rsidR="00402D9E" w:rsidRPr="00F42DDD">
          <w:rPr>
            <w:rStyle w:val="Hyperlink"/>
            <w:noProof/>
          </w:rPr>
          <w:t xml:space="preserve">Gambar 4. 9 Grafik hasil peramalan untuk nilai pemulusan </w:t>
        </w:r>
        <w:r w:rsidR="00402D9E" w:rsidRPr="00F42DDD">
          <w:rPr>
            <w:rStyle w:val="Hyperlink"/>
            <w:noProof/>
          </w:rPr>
          <w:sym w:font="Symbol" w:char="F062"/>
        </w:r>
        <w:r w:rsidR="00402D9E" w:rsidRPr="00F42DDD">
          <w:rPr>
            <w:rStyle w:val="Hyperlink"/>
            <w:noProof/>
          </w:rPr>
          <w:t xml:space="preserve"> = 0,7</w:t>
        </w:r>
        <w:r w:rsidR="00402D9E">
          <w:rPr>
            <w:noProof/>
            <w:webHidden/>
          </w:rPr>
          <w:tab/>
        </w:r>
        <w:r w:rsidR="00402D9E">
          <w:rPr>
            <w:noProof/>
            <w:webHidden/>
          </w:rPr>
          <w:fldChar w:fldCharType="begin"/>
        </w:r>
        <w:r w:rsidR="00402D9E">
          <w:rPr>
            <w:noProof/>
            <w:webHidden/>
          </w:rPr>
          <w:instrText xml:space="preserve"> PAGEREF _Toc108891112 \h </w:instrText>
        </w:r>
        <w:r w:rsidR="00402D9E">
          <w:rPr>
            <w:noProof/>
            <w:webHidden/>
          </w:rPr>
        </w:r>
        <w:r w:rsidR="00402D9E">
          <w:rPr>
            <w:noProof/>
            <w:webHidden/>
          </w:rPr>
          <w:fldChar w:fldCharType="separate"/>
        </w:r>
        <w:r w:rsidR="00402D9E">
          <w:rPr>
            <w:noProof/>
            <w:webHidden/>
          </w:rPr>
          <w:t>34</w:t>
        </w:r>
        <w:r w:rsidR="00402D9E">
          <w:rPr>
            <w:noProof/>
            <w:webHidden/>
          </w:rPr>
          <w:fldChar w:fldCharType="end"/>
        </w:r>
      </w:hyperlink>
    </w:p>
    <w:p w14:paraId="1EE8F256" w14:textId="0881DDD5" w:rsidR="00402D9E" w:rsidRDefault="002C6A29">
      <w:pPr>
        <w:pStyle w:val="TableofFigures"/>
        <w:tabs>
          <w:tab w:val="right" w:leader="dot" w:pos="7927"/>
        </w:tabs>
        <w:rPr>
          <w:rFonts w:asciiTheme="minorHAnsi" w:eastAsiaTheme="minorEastAsia" w:hAnsiTheme="minorHAnsi"/>
          <w:noProof/>
          <w:color w:val="auto"/>
          <w:sz w:val="22"/>
        </w:rPr>
      </w:pPr>
      <w:hyperlink w:anchor="_Toc108891113" w:history="1">
        <w:r w:rsidR="00402D9E" w:rsidRPr="00F42DDD">
          <w:rPr>
            <w:rStyle w:val="Hyperlink"/>
            <w:noProof/>
          </w:rPr>
          <w:t xml:space="preserve">Gambar 4. 10 Grafik hasil peramalan untuk nilai pemulusan </w:t>
        </w:r>
        <w:r w:rsidR="00402D9E" w:rsidRPr="00F42DDD">
          <w:rPr>
            <w:rStyle w:val="Hyperlink"/>
            <w:noProof/>
          </w:rPr>
          <w:sym w:font="Symbol" w:char="F062"/>
        </w:r>
        <w:r w:rsidR="00402D9E" w:rsidRPr="00F42DDD">
          <w:rPr>
            <w:rStyle w:val="Hyperlink"/>
            <w:noProof/>
          </w:rPr>
          <w:t xml:space="preserve"> = 0,8</w:t>
        </w:r>
        <w:r w:rsidR="00402D9E">
          <w:rPr>
            <w:noProof/>
            <w:webHidden/>
          </w:rPr>
          <w:tab/>
        </w:r>
        <w:r w:rsidR="00402D9E">
          <w:rPr>
            <w:noProof/>
            <w:webHidden/>
          </w:rPr>
          <w:fldChar w:fldCharType="begin"/>
        </w:r>
        <w:r w:rsidR="00402D9E">
          <w:rPr>
            <w:noProof/>
            <w:webHidden/>
          </w:rPr>
          <w:instrText xml:space="preserve"> PAGEREF _Toc108891113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69A5898F" w14:textId="1C9C5C35" w:rsidR="00402D9E" w:rsidRDefault="002C6A29">
      <w:pPr>
        <w:pStyle w:val="TableofFigures"/>
        <w:tabs>
          <w:tab w:val="right" w:leader="dot" w:pos="7927"/>
        </w:tabs>
        <w:rPr>
          <w:rFonts w:asciiTheme="minorHAnsi" w:eastAsiaTheme="minorEastAsia" w:hAnsiTheme="minorHAnsi"/>
          <w:noProof/>
          <w:color w:val="auto"/>
          <w:sz w:val="22"/>
        </w:rPr>
      </w:pPr>
      <w:hyperlink w:anchor="_Toc108891114" w:history="1">
        <w:r w:rsidR="00402D9E" w:rsidRPr="00F42DDD">
          <w:rPr>
            <w:rStyle w:val="Hyperlink"/>
            <w:noProof/>
          </w:rPr>
          <w:t xml:space="preserve">Gambar 4. 11 Grafik hasil peramalan untuk nilai pemulusan </w:t>
        </w:r>
        <w:r w:rsidR="00402D9E" w:rsidRPr="00F42DDD">
          <w:rPr>
            <w:rStyle w:val="Hyperlink"/>
            <w:noProof/>
          </w:rPr>
          <w:sym w:font="Symbol" w:char="F062"/>
        </w:r>
        <w:r w:rsidR="00402D9E" w:rsidRPr="00F42DDD">
          <w:rPr>
            <w:rStyle w:val="Hyperlink"/>
            <w:noProof/>
          </w:rPr>
          <w:t xml:space="preserve"> = 0,9</w:t>
        </w:r>
        <w:r w:rsidR="00402D9E">
          <w:rPr>
            <w:noProof/>
            <w:webHidden/>
          </w:rPr>
          <w:tab/>
        </w:r>
        <w:r w:rsidR="00402D9E">
          <w:rPr>
            <w:noProof/>
            <w:webHidden/>
          </w:rPr>
          <w:fldChar w:fldCharType="begin"/>
        </w:r>
        <w:r w:rsidR="00402D9E">
          <w:rPr>
            <w:noProof/>
            <w:webHidden/>
          </w:rPr>
          <w:instrText xml:space="preserve"> PAGEREF _Toc108891114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0E9B1542" w14:textId="51A7E3D8" w:rsidR="00402D9E" w:rsidRDefault="002C6A29">
      <w:pPr>
        <w:pStyle w:val="TableofFigures"/>
        <w:tabs>
          <w:tab w:val="right" w:leader="dot" w:pos="7927"/>
        </w:tabs>
        <w:rPr>
          <w:rFonts w:asciiTheme="minorHAnsi" w:eastAsiaTheme="minorEastAsia" w:hAnsiTheme="minorHAnsi"/>
          <w:noProof/>
          <w:color w:val="auto"/>
          <w:sz w:val="22"/>
        </w:rPr>
      </w:pPr>
      <w:hyperlink w:anchor="_Toc108891115" w:history="1">
        <w:r w:rsidR="00402D9E" w:rsidRPr="00F42DDD">
          <w:rPr>
            <w:rStyle w:val="Hyperlink"/>
            <w:noProof/>
          </w:rPr>
          <w:t>Gambar 4. 12 Sebagian tabel pembagian kategori barang dagangan di UD Toko Tiga Jaya Baru</w:t>
        </w:r>
        <w:r w:rsidR="00402D9E">
          <w:rPr>
            <w:noProof/>
            <w:webHidden/>
          </w:rPr>
          <w:tab/>
        </w:r>
        <w:r w:rsidR="00402D9E">
          <w:rPr>
            <w:noProof/>
            <w:webHidden/>
          </w:rPr>
          <w:fldChar w:fldCharType="begin"/>
        </w:r>
        <w:r w:rsidR="00402D9E">
          <w:rPr>
            <w:noProof/>
            <w:webHidden/>
          </w:rPr>
          <w:instrText xml:space="preserve"> PAGEREF _Toc108891115 \h </w:instrText>
        </w:r>
        <w:r w:rsidR="00402D9E">
          <w:rPr>
            <w:noProof/>
            <w:webHidden/>
          </w:rPr>
        </w:r>
        <w:r w:rsidR="00402D9E">
          <w:rPr>
            <w:noProof/>
            <w:webHidden/>
          </w:rPr>
          <w:fldChar w:fldCharType="separate"/>
        </w:r>
        <w:r w:rsidR="00402D9E">
          <w:rPr>
            <w:noProof/>
            <w:webHidden/>
          </w:rPr>
          <w:t>44</w:t>
        </w:r>
        <w:r w:rsidR="00402D9E">
          <w:rPr>
            <w:noProof/>
            <w:webHidden/>
          </w:rPr>
          <w:fldChar w:fldCharType="end"/>
        </w:r>
      </w:hyperlink>
    </w:p>
    <w:p w14:paraId="6E8B4470" w14:textId="74BE16C9" w:rsidR="00402D9E" w:rsidRDefault="002C6A29">
      <w:pPr>
        <w:pStyle w:val="TableofFigures"/>
        <w:tabs>
          <w:tab w:val="right" w:leader="dot" w:pos="7927"/>
        </w:tabs>
        <w:rPr>
          <w:rFonts w:asciiTheme="minorHAnsi" w:eastAsiaTheme="minorEastAsia" w:hAnsiTheme="minorHAnsi"/>
          <w:noProof/>
          <w:color w:val="auto"/>
          <w:sz w:val="22"/>
        </w:rPr>
      </w:pPr>
      <w:hyperlink w:anchor="_Toc108891116" w:history="1">
        <w:r w:rsidR="00402D9E" w:rsidRPr="00F42DDD">
          <w:rPr>
            <w:rStyle w:val="Hyperlink"/>
            <w:noProof/>
          </w:rPr>
          <w:t xml:space="preserve">Gambar 4. 13 </w:t>
        </w:r>
        <w:r w:rsidR="00402D9E" w:rsidRPr="00F42DDD">
          <w:rPr>
            <w:rStyle w:val="Hyperlink"/>
            <w:i/>
            <w:noProof/>
          </w:rPr>
          <w:t>Pivot Table</w:t>
        </w:r>
        <w:r w:rsidR="00402D9E" w:rsidRPr="00F42DDD">
          <w:rPr>
            <w:rStyle w:val="Hyperlink"/>
            <w:noProof/>
          </w:rPr>
          <w:t xml:space="preserve"> persentase data penjualan berdasar kategori</w:t>
        </w:r>
        <w:r w:rsidR="00402D9E">
          <w:rPr>
            <w:noProof/>
            <w:webHidden/>
          </w:rPr>
          <w:tab/>
        </w:r>
        <w:r w:rsidR="00402D9E">
          <w:rPr>
            <w:noProof/>
            <w:webHidden/>
          </w:rPr>
          <w:fldChar w:fldCharType="begin"/>
        </w:r>
        <w:r w:rsidR="00402D9E">
          <w:rPr>
            <w:noProof/>
            <w:webHidden/>
          </w:rPr>
          <w:instrText xml:space="preserve"> PAGEREF _Toc108891116 \h </w:instrText>
        </w:r>
        <w:r w:rsidR="00402D9E">
          <w:rPr>
            <w:noProof/>
            <w:webHidden/>
          </w:rPr>
        </w:r>
        <w:r w:rsidR="00402D9E">
          <w:rPr>
            <w:noProof/>
            <w:webHidden/>
          </w:rPr>
          <w:fldChar w:fldCharType="separate"/>
        </w:r>
        <w:r w:rsidR="00402D9E">
          <w:rPr>
            <w:noProof/>
            <w:webHidden/>
          </w:rPr>
          <w:t>45</w:t>
        </w:r>
        <w:r w:rsidR="00402D9E">
          <w:rPr>
            <w:noProof/>
            <w:webHidden/>
          </w:rPr>
          <w:fldChar w:fldCharType="end"/>
        </w:r>
      </w:hyperlink>
    </w:p>
    <w:p w14:paraId="3D3A78E2" w14:textId="00A4A93D"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00B22D0A" w:rsidR="00813D0C" w:rsidRDefault="00B6079F" w:rsidP="002A56B8">
      <w:pPr>
        <w:pStyle w:val="Heading1"/>
        <w:spacing w:before="0" w:after="160" w:line="360" w:lineRule="auto"/>
        <w:ind w:right="-1"/>
        <w:rPr>
          <w:rFonts w:cs="Times New Roman"/>
          <w:caps w:val="0"/>
        </w:rPr>
      </w:pPr>
      <w:bookmarkStart w:id="14" w:name="_Toc108890438"/>
      <w:r w:rsidRPr="006C5B14">
        <w:rPr>
          <w:rFonts w:cs="Times New Roman"/>
          <w:caps w:val="0"/>
        </w:rPr>
        <w:lastRenderedPageBreak/>
        <w:t>DAFTAR LAMPIR</w:t>
      </w:r>
      <w:r w:rsidR="00333FA3" w:rsidRPr="006C5B14">
        <w:rPr>
          <w:rFonts w:cs="Times New Roman"/>
          <w:caps w:val="0"/>
        </w:rPr>
        <w:t>AN</w:t>
      </w:r>
      <w:bookmarkEnd w:id="14"/>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3C829E2E" w:rsidR="00813D0C" w:rsidRDefault="00813D0C" w:rsidP="002A56B8">
      <w:pPr>
        <w:pStyle w:val="Heading1"/>
        <w:spacing w:before="0" w:after="160" w:line="360" w:lineRule="auto"/>
        <w:ind w:right="-1"/>
        <w:rPr>
          <w:rFonts w:cs="Times New Roman"/>
          <w:caps w:val="0"/>
        </w:rPr>
      </w:pPr>
      <w:bookmarkStart w:id="15" w:name="_Toc108890439"/>
      <w:r>
        <w:rPr>
          <w:rFonts w:cs="Times New Roman"/>
          <w:caps w:val="0"/>
        </w:rPr>
        <w:lastRenderedPageBreak/>
        <w:t>ABSTRAK</w:t>
      </w:r>
      <w:bookmarkEnd w:id="15"/>
    </w:p>
    <w:p w14:paraId="79FB0F58" w14:textId="72A77BB7" w:rsidR="000A6725" w:rsidRPr="003A635B" w:rsidRDefault="003A635B" w:rsidP="00041241">
      <w:pPr>
        <w:spacing w:line="36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Tugas Akhir Skripsi Program Studi S1 Sistem Informasi Universitas Merdeka Malang, Pembimbing oleh </w:t>
      </w:r>
      <w:r>
        <w:t>Ibu Asri Samsiar Ilmananda, ST., MT.</w:t>
      </w:r>
    </w:p>
    <w:p w14:paraId="0DBF6824" w14:textId="20FFEBD5" w:rsidR="003A635B" w:rsidRDefault="003A635B" w:rsidP="00041241">
      <w:pPr>
        <w:spacing w:line="360" w:lineRule="auto"/>
        <w:ind w:firstLine="567"/>
        <w:jc w:val="both"/>
      </w:pPr>
      <w:r>
        <w:t xml:space="preserve">Toko Tiga Jaya Baru merupakan Usaha Dagang (UD) yang </w:t>
      </w:r>
      <w:r w:rsidR="006A451B">
        <w:t xml:space="preserve">menjual berbagai macam barang kebutuhan dan perabotan rumah tangga umum. Dengan perkembangan teknologi informasi yang </w:t>
      </w:r>
      <w:r w:rsidR="005F1260">
        <w:t>pesat</w:t>
      </w:r>
      <w:r w:rsidR="006A451B">
        <w:t xml:space="preserve">, salah satu contoh pemanfaatannya ialah dalam bidang peramalan. Penelitian ini memiliki tujuan untuk mengetahui cara implementasi pemanfaatan peramalan dengan metode </w:t>
      </w:r>
      <w:r w:rsidR="006A451B">
        <w:rPr>
          <w:i/>
          <w:iCs/>
        </w:rPr>
        <w:t xml:space="preserve">Single Exponential Smoothing Adaptive Parameter </w:t>
      </w:r>
      <w:r w:rsidR="006A451B">
        <w:t>berdasar</w:t>
      </w:r>
      <w:r w:rsidR="005F1260">
        <w:t>k</w:t>
      </w:r>
      <w:r w:rsidR="006A451B">
        <w:t xml:space="preserve">an data penjualan selama setahun </w:t>
      </w:r>
      <w:r w:rsidR="005F1260">
        <w:t>mulai dari Juni 2021 hingga Mei 2022 di UD Toko Tiga Jaya Baru. Adapun manfaat lain penelitian ini ialah untuk membantu pemilik toko dalam pengambilan keputusan terhadap pemesanan stok persediaan di periode berikutnya.</w:t>
      </w:r>
      <w:r w:rsidR="00463462">
        <w:t xml:space="preserve"> </w:t>
      </w:r>
    </w:p>
    <w:p w14:paraId="2B9FCF23" w14:textId="77777777" w:rsidR="00495E9F" w:rsidRDefault="00495E9F" w:rsidP="00041241">
      <w:pPr>
        <w:spacing w:line="360" w:lineRule="auto"/>
        <w:ind w:firstLine="567"/>
        <w:jc w:val="both"/>
      </w:pPr>
      <w:r>
        <w:t xml:space="preserve">Data yang di peroleh menggunakan metode wawancara kepada penilik toko dan dokumentasi terhadap dokumen tertulis UD Toko Tiga Jaya Baru berupa buku pencatatan pemasukan bulanan. </w:t>
      </w:r>
      <w:r w:rsidR="005F1260">
        <w:t xml:space="preserve">Adapun desain penelitian yang dilakukan penulis ialah penelitian historis melalui pendekatan kuantitatif menggunakan metode peramalan </w:t>
      </w:r>
      <w:r w:rsidR="005F1260" w:rsidRPr="005F1260">
        <w:rPr>
          <w:i/>
          <w:iCs/>
        </w:rPr>
        <w:t>time series</w:t>
      </w:r>
      <w:r w:rsidR="005F1260">
        <w:rPr>
          <w:i/>
          <w:iCs/>
        </w:rPr>
        <w:t xml:space="preserve"> </w:t>
      </w:r>
      <w:r w:rsidR="005F1260">
        <w:t xml:space="preserve">dengan jenis </w:t>
      </w:r>
      <w:r w:rsidR="00463462">
        <w:t xml:space="preserve">metode </w:t>
      </w:r>
      <w:r w:rsidR="005F1260">
        <w:rPr>
          <w:i/>
          <w:iCs/>
        </w:rPr>
        <w:t>Single Exponential Smoothing Adaptive Parameter</w:t>
      </w:r>
      <w:r w:rsidR="00463462">
        <w:rPr>
          <w:i/>
          <w:iCs/>
        </w:rPr>
        <w:t xml:space="preserve"> </w:t>
      </w:r>
      <w:r w:rsidR="00463462">
        <w:t>(SESAR)</w:t>
      </w:r>
      <w:r w:rsidR="005F1260">
        <w:t xml:space="preserve"> serta perhitungan tingkat keakuratan peramalan menggunakan nilai dari metod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hasil peramalan di aplikasikan </w:t>
      </w:r>
      <w:r>
        <w:t xml:space="preserve">kedalam metode perhitungan </w:t>
      </w:r>
      <w:r w:rsidRPr="001F1F72">
        <w:rPr>
          <w:i/>
        </w:rPr>
        <w:t>Economic Order Quantity</w:t>
      </w:r>
      <w:r>
        <w:t xml:space="preserve"> (EOQ).</w:t>
      </w:r>
    </w:p>
    <w:p w14:paraId="669E6409" w14:textId="25A193E5" w:rsidR="005F1260" w:rsidRDefault="00463462" w:rsidP="00041241">
      <w:pPr>
        <w:spacing w:line="360" w:lineRule="auto"/>
        <w:ind w:firstLine="567"/>
        <w:jc w:val="both"/>
        <w:rPr>
          <w:rFonts w:cs="Times New Roman"/>
          <w:color w:val="000000"/>
          <w:szCs w:val="24"/>
        </w:rPr>
      </w:pPr>
      <w:r>
        <w:t xml:space="preserve">Berdasarkan hasil penelitian yang dilakukan, diperoleh nilai peramalan dengan konstanta pemulusan </w:t>
      </w:r>
      <w:r>
        <w:rPr>
          <w:rFonts w:ascii="Symbol" w:hAnsi="Symbol" w:cs="Calibri"/>
          <w:color w:val="000000"/>
          <w:szCs w:val="24"/>
        </w:rPr>
        <w:t xml:space="preserve">b = 0,8 </w:t>
      </w:r>
      <w:r>
        <w:rPr>
          <w:rFonts w:cs="Times New Roman"/>
          <w:color w:val="000000"/>
          <w:szCs w:val="24"/>
        </w:rPr>
        <w:t>dan tingkat kesalahan sebesar 17,289% yakni terjual 267 barang atau item menggunakan perhitungan SESAR. Adapun untuk perhitungan</w:t>
      </w:r>
      <w:r w:rsidR="00495E9F">
        <w:rPr>
          <w:rFonts w:cs="Times New Roman"/>
          <w:color w:val="000000"/>
          <w:szCs w:val="24"/>
        </w:rPr>
        <w:t xml:space="preserve"> </w:t>
      </w:r>
      <w:r w:rsidR="00495E9F" w:rsidRPr="001F1F72">
        <w:rPr>
          <w:i/>
        </w:rPr>
        <w:t>Economic Order Quantity</w:t>
      </w:r>
      <w:r w:rsidR="00495E9F">
        <w:t xml:space="preserve"> (EOQ) nya didapat nilai sebesar 263 kg barang yang harus dipesan untuk periode berikutnya. Kesimpulan penelitian ini ialah didapat hasil peramalan SESAR dengan konstanta pemulusan </w:t>
      </w:r>
      <w:r w:rsidR="00495E9F">
        <w:rPr>
          <w:rFonts w:ascii="Symbol" w:hAnsi="Symbol" w:cs="Calibri"/>
          <w:color w:val="000000"/>
          <w:szCs w:val="24"/>
        </w:rPr>
        <w:t xml:space="preserve">b = 0,8 </w:t>
      </w:r>
      <w:r w:rsidR="00495E9F" w:rsidRPr="00495E9F">
        <w:rPr>
          <w:rFonts w:cs="Times New Roman"/>
          <w:color w:val="000000"/>
          <w:szCs w:val="24"/>
        </w:rPr>
        <w:t xml:space="preserve">karena </w:t>
      </w:r>
      <w:r w:rsidR="00495E9F" w:rsidRPr="00495E9F">
        <w:rPr>
          <w:rFonts w:cs="Times New Roman"/>
          <w:color w:val="000000"/>
          <w:szCs w:val="24"/>
        </w:rPr>
        <w:lastRenderedPageBreak/>
        <w:t xml:space="preserve">memiliki nilai kesalahan terkecil </w:t>
      </w:r>
      <w:r w:rsidR="00495E9F">
        <w:rPr>
          <w:rFonts w:cs="Times New Roman"/>
          <w:color w:val="000000"/>
          <w:szCs w:val="24"/>
        </w:rPr>
        <w:t>dan perhitungan EOQ yang dapat dimanfaatkan untuk pengoptimalan secara ekonomis dalam kegiatan pemesanan stok persediaan barang untuk periode berikutnya.</w:t>
      </w:r>
    </w:p>
    <w:p w14:paraId="42B37449" w14:textId="35A40F85" w:rsidR="00495E9F" w:rsidRPr="00495E9F" w:rsidRDefault="00041241" w:rsidP="00041241">
      <w:pPr>
        <w:spacing w:line="360" w:lineRule="auto"/>
        <w:ind w:left="1276" w:hanging="1276"/>
        <w:jc w:val="both"/>
      </w:pPr>
      <w:r>
        <w:rPr>
          <w:rFonts w:cs="Times New Roman"/>
          <w:color w:val="000000"/>
          <w:szCs w:val="24"/>
        </w:rPr>
        <w:t xml:space="preserve">Kata Kunci: </w:t>
      </w:r>
      <w:r>
        <w:rPr>
          <w:i/>
          <w:iCs/>
        </w:rPr>
        <w:t xml:space="preserve">Single Exponential Smoothing Adaptive Parameter </w:t>
      </w:r>
      <w:r>
        <w:t>(SESAR)</w:t>
      </w:r>
      <w:r>
        <w:rPr>
          <w:i/>
          <w:iCs/>
        </w:rPr>
        <w:t xml:space="preserve">, </w:t>
      </w:r>
      <w:r>
        <w:t xml:space="preserve">Tingkat keakuratan peramalan, </w:t>
      </w:r>
      <w:r>
        <w:rPr>
          <w:i/>
        </w:rPr>
        <w:t>Economic Order Quantity</w:t>
      </w:r>
      <w:r>
        <w:t xml:space="preserve"> (EOQ), Pemesanan stok persediaan, UD Toko Tiga Jaya Baru</w:t>
      </w:r>
    </w:p>
    <w:p w14:paraId="01C354D2" w14:textId="798C12F0" w:rsidR="00813D0C" w:rsidRDefault="00813D0C" w:rsidP="002A56B8">
      <w:pPr>
        <w:rPr>
          <w:rFonts w:eastAsiaTheme="majorEastAsia" w:cs="Times New Roman"/>
          <w:b/>
          <w:szCs w:val="32"/>
        </w:rPr>
      </w:pPr>
      <w:r>
        <w:rPr>
          <w:rFonts w:cs="Times New Roman"/>
          <w:caps/>
        </w:rPr>
        <w:br w:type="page"/>
      </w:r>
    </w:p>
    <w:p w14:paraId="3D99B862" w14:textId="53040E20" w:rsidR="00813D0C" w:rsidRDefault="00813D0C" w:rsidP="002A56B8">
      <w:pPr>
        <w:pStyle w:val="Heading1"/>
        <w:spacing w:before="0" w:after="160" w:line="360" w:lineRule="auto"/>
        <w:ind w:right="-1"/>
        <w:rPr>
          <w:rFonts w:cs="Times New Roman"/>
          <w:caps w:val="0"/>
        </w:rPr>
      </w:pPr>
      <w:bookmarkStart w:id="16" w:name="_Toc108890440"/>
      <w:r>
        <w:rPr>
          <w:rFonts w:cs="Times New Roman"/>
          <w:caps w:val="0"/>
        </w:rPr>
        <w:lastRenderedPageBreak/>
        <w:t>ABSTRACT</w:t>
      </w:r>
      <w:bookmarkEnd w:id="16"/>
    </w:p>
    <w:p w14:paraId="0CCBA1D5" w14:textId="77777777" w:rsidR="00041241" w:rsidRPr="003A635B" w:rsidRDefault="00041241" w:rsidP="00AE1260">
      <w:pPr>
        <w:spacing w:line="36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Tugas Akhir Skripsi Program Studi S1 Sistem Informasi Universitas Merdeka Malang, Pembimbing oleh </w:t>
      </w:r>
      <w:r>
        <w:t>Ibu Asri Samsiar Ilmananda, ST., MT.</w:t>
      </w:r>
    </w:p>
    <w:p w14:paraId="34A082EE" w14:textId="5350B2CE" w:rsidR="00041241" w:rsidRDefault="00041241" w:rsidP="00AE1260">
      <w:pPr>
        <w:spacing w:line="360" w:lineRule="auto"/>
        <w:ind w:firstLine="567"/>
        <w:jc w:val="both"/>
      </w:pPr>
      <w:r w:rsidRPr="00041241">
        <w:t xml:space="preserve">Tiga Jaya Baru Store is a Trading Business (UD) that sells various kinds of necessities and general household furniture. With the rapid development of information technology, one example of its use is in the field of forecasting. This study aims to find out how to implement forecasting using the Single Exponential Smoothing Adaptive Parameter method based on sales data </w:t>
      </w:r>
      <w:r w:rsidR="004960FC">
        <w:t>within</w:t>
      </w:r>
      <w:r w:rsidRPr="00041241">
        <w:t xml:space="preserve"> a year from June 2021 to May 2022 at UD Toko Tiga Jaya Baru. Another benefit of this research is </w:t>
      </w:r>
      <w:r w:rsidR="004960FC">
        <w:t>to</w:t>
      </w:r>
      <w:r w:rsidRPr="00041241">
        <w:t xml:space="preserve"> assist shop</w:t>
      </w:r>
      <w:r w:rsidR="004960FC">
        <w:t>’s</w:t>
      </w:r>
      <w:r w:rsidRPr="00041241">
        <w:t xml:space="preserve"> owners in making decisions on ordering stock supplies </w:t>
      </w:r>
      <w:r w:rsidR="004960FC">
        <w:t>for</w:t>
      </w:r>
      <w:r w:rsidRPr="00041241">
        <w:t xml:space="preserve"> the next period.</w:t>
      </w:r>
    </w:p>
    <w:p w14:paraId="59E85D5B" w14:textId="3091C6CF" w:rsidR="004960FC" w:rsidRDefault="004960FC" w:rsidP="00AE1260">
      <w:pPr>
        <w:spacing w:line="360" w:lineRule="auto"/>
        <w:ind w:firstLine="567"/>
        <w:jc w:val="both"/>
      </w:pPr>
      <w:r w:rsidRPr="004960FC">
        <w:t>The data obtained using interviews with shopkeepers and documentation of written documents at UD Toko Tiga Jaya Baru in the form of a monthly income record book. The research design carried out by the author is historical research through a quantitative approach using time series forecasting methods with the Single Exponential Smoothing Adaptive Parameter (SESAR) method and calculating the level of forecasting accuracy using the values of the Mean Absolute Deviation (MAD) and Mean Absolute Percentage Error (MAPE). Then the forecasting results are applied to the Economic Order Quantity (EOQ) calculation method.</w:t>
      </w:r>
    </w:p>
    <w:p w14:paraId="6384D0DC" w14:textId="4EA4E9B1" w:rsidR="00AB3524" w:rsidRDefault="00AB3524" w:rsidP="00AE1260">
      <w:pPr>
        <w:spacing w:line="360" w:lineRule="auto"/>
        <w:ind w:firstLine="567"/>
        <w:jc w:val="both"/>
      </w:pPr>
      <w:r w:rsidRPr="00AB3524">
        <w:t xml:space="preserve">Based on the results of the research conducted, the forecasting value obtained with smoothing constant </w:t>
      </w:r>
      <w:r>
        <w:t xml:space="preserve">of </w:t>
      </w:r>
      <w:r>
        <w:rPr>
          <w:rFonts w:ascii="Symbol" w:hAnsi="Symbol" w:cs="Calibri"/>
          <w:color w:val="000000"/>
          <w:szCs w:val="24"/>
        </w:rPr>
        <w:t xml:space="preserve">b = 0,8 </w:t>
      </w:r>
      <w:r w:rsidRPr="00AB3524">
        <w:t xml:space="preserve">and an error rate of 17.289%, namely 267 items or items were sold using SESAR calculations. As for the calculation of the Economic Order Quantity (EOQ), the value is 263 kg of goods that must be ordered for the next period. The conclusion of this study is that the SESAR forecasting results with smoothing constants </w:t>
      </w:r>
      <w:r>
        <w:t xml:space="preserve">of </w:t>
      </w:r>
      <w:r>
        <w:rPr>
          <w:rFonts w:ascii="Symbol" w:hAnsi="Symbol" w:cs="Calibri"/>
          <w:color w:val="000000"/>
          <w:szCs w:val="24"/>
        </w:rPr>
        <w:t xml:space="preserve">b = 0,8 </w:t>
      </w:r>
      <w:r w:rsidRPr="00AB3524">
        <w:t xml:space="preserve">because it has the smallest error value </w:t>
      </w:r>
      <w:r w:rsidRPr="00AB3524">
        <w:lastRenderedPageBreak/>
        <w:t>and EOQ calculation that can be used for economic optimization in ordering stock of goods for the next period.</w:t>
      </w:r>
    </w:p>
    <w:p w14:paraId="27A60045" w14:textId="12F54740" w:rsidR="00AE1260" w:rsidRPr="00041241" w:rsidRDefault="00AE1260" w:rsidP="00AE1260">
      <w:pPr>
        <w:spacing w:line="360" w:lineRule="auto"/>
        <w:ind w:left="1276" w:hanging="1276"/>
        <w:jc w:val="both"/>
      </w:pPr>
      <w:r w:rsidRPr="00AE1260">
        <w:t>Keywords: Single Exponential Smoothing Adaptive Parameter (SESAR), Forecasting accuracy level, Economic Order Quantity (EOQ), Stock order inventory, UD Toko Tiga Jaya Baru</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before="0" w:after="160" w:line="360" w:lineRule="auto"/>
        <w:ind w:right="-1"/>
        <w:rPr>
          <w:rFonts w:cs="Times New Roman"/>
        </w:rPr>
        <w:sectPr w:rsidR="00C6112B" w:rsidRPr="006C5B14" w:rsidSect="006C2382">
          <w:footerReference w:type="default" r:id="rId14"/>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before="0" w:after="160" w:line="360" w:lineRule="auto"/>
        <w:ind w:right="-1"/>
        <w:rPr>
          <w:rFonts w:cs="Times New Roman"/>
        </w:rPr>
      </w:pPr>
      <w:bookmarkStart w:id="17" w:name="_Toc108890441"/>
      <w:r w:rsidRPr="006C5B14">
        <w:rPr>
          <w:rFonts w:cs="Times New Roman"/>
        </w:rPr>
        <w:lastRenderedPageBreak/>
        <w:t xml:space="preserve">BAB I </w:t>
      </w:r>
      <w:r w:rsidRPr="006C5B14">
        <w:rPr>
          <w:rFonts w:cs="Times New Roman"/>
        </w:rPr>
        <w:br/>
        <w:t>PENDAHULUAN</w:t>
      </w:r>
      <w:bookmarkEnd w:id="17"/>
    </w:p>
    <w:p w14:paraId="74EC3108" w14:textId="7EACBAE1" w:rsidR="00695976" w:rsidRPr="006C5B14" w:rsidRDefault="001E59FD" w:rsidP="00041032">
      <w:pPr>
        <w:pStyle w:val="Heading2"/>
        <w:spacing w:before="0" w:after="160" w:line="360" w:lineRule="auto"/>
        <w:ind w:right="-1"/>
        <w:rPr>
          <w:rFonts w:cs="Times New Roman"/>
        </w:rPr>
      </w:pPr>
      <w:bookmarkStart w:id="18" w:name="_Toc108890442"/>
      <w:r w:rsidRPr="006C5B14">
        <w:rPr>
          <w:rFonts w:cs="Times New Roman"/>
        </w:rPr>
        <w:t xml:space="preserve">1.1 </w:t>
      </w:r>
      <w:r w:rsidR="000F595A" w:rsidRPr="006C5B14">
        <w:rPr>
          <w:rFonts w:cs="Times New Roman"/>
        </w:rPr>
        <w:t xml:space="preserve">Latar </w:t>
      </w:r>
      <w:r w:rsidR="00102663" w:rsidRPr="006C5B14">
        <w:rPr>
          <w:rFonts w:cs="Times New Roman"/>
        </w:rPr>
        <w:t>Belakang</w:t>
      </w:r>
      <w:bookmarkEnd w:id="18"/>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r w:rsidRPr="006C5B14">
        <w:rPr>
          <w:rFonts w:cs="Times New Roman"/>
        </w:rPr>
        <w:t xml:space="preserve">Teknologi bukanlah sebuah hal yang asing lagi bagi umat manusia di abad ke-21 ini. Perkembangan nya saat ini sangat lah pesat mulai dari software nya hingga ke hardware nya. Berbagai kejadian yang terjadi di belahan dunia saat ini dapat langsung kita ketahui melalui internet yang di mana pada jaman dulu butuh waktu yang cukup lama agar informasi tersebut sampai ke telinga kita. Kalau dulu kita hanya dapat bermimpi melihat seluruh tempat di muka bumi, saat ini kita dapat melihat hal tersebut melalui internet juga. </w:t>
      </w:r>
    </w:p>
    <w:p w14:paraId="35B03886" w14:textId="6BE9A0D6" w:rsidR="00745B20" w:rsidRPr="006C5B14" w:rsidRDefault="00656F03" w:rsidP="00041032">
      <w:pPr>
        <w:spacing w:line="360" w:lineRule="auto"/>
        <w:ind w:right="-1" w:firstLine="567"/>
        <w:jc w:val="both"/>
        <w:rPr>
          <w:rFonts w:cs="Times New Roman"/>
        </w:rPr>
      </w:pPr>
      <w:r w:rsidRPr="006C5B14">
        <w:rPr>
          <w:rFonts w:cs="Times New Roman"/>
        </w:rPr>
        <w:t>(Rogers, 1991) menyatakan d</w:t>
      </w:r>
      <w:r w:rsidR="00745B20" w:rsidRPr="006C5B14">
        <w:rPr>
          <w:rFonts w:cs="Times New Roman"/>
        </w:rPr>
        <w:t>unia saat ini sudah beralih era dari yang industrialisasi menjadi informasi. Sehingga saat ini informasi menjadi salah satu kebutuhan penting yang hampir menyaingi sandang dan pangan. Dikutip dari Ahmad yang mengutip</w:t>
      </w:r>
      <w:r w:rsidR="00522521">
        <w:rPr>
          <w:rFonts w:cs="Times New Roman"/>
        </w:rPr>
        <w:t xml:space="preserve"> secara tidak langsung</w:t>
      </w:r>
      <w:r w:rsidR="00745B20" w:rsidRPr="006C5B14">
        <w:rPr>
          <w:rFonts w:cs="Times New Roman"/>
        </w:rPr>
        <w:t xml:space="preserve"> dari Rogers, ia menyatakan bahwa di karenakan perubahan era menjadi era informasi hal ini menyebabkan munculnya masyarakat informasi (information society). Maksudnya adalah sebagian masyarakat saat ini sudah berkutit atau bekerja di bidang informasi, dikarenakan informasi sudah menjadi hal yang penting dalam sebuah bisnis, pekerjaan dan kehidupan</w:t>
      </w:r>
      <w:r w:rsidR="00D3757D" w:rsidRPr="006C5B14">
        <w:rPr>
          <w:rFonts w:cs="Times New Roman"/>
        </w:rPr>
        <w:fldChar w:fldCharType="begin" w:fldLock="1"/>
      </w:r>
      <w:r w:rsidR="001A60F3" w:rsidRPr="006C5B14">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D3757D" w:rsidRPr="006C5B14">
        <w:rPr>
          <w:rFonts w:cs="Times New Roman"/>
          <w:noProof/>
        </w:rPr>
        <w:t>(</w:t>
      </w:r>
      <w:r w:rsidR="00FF322B" w:rsidRPr="006C5B14">
        <w:rPr>
          <w:rFonts w:cs="Times New Roman"/>
          <w:noProof/>
        </w:rPr>
        <w:t>d</w:t>
      </w:r>
      <w:r w:rsidR="00D3757D" w:rsidRPr="006C5B14">
        <w:rPr>
          <w:rFonts w:cs="Times New Roman"/>
          <w:noProof/>
        </w:rPr>
        <w:t>alam 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5"/>
          <w:footerReference w:type="default" r:id="rId16"/>
          <w:pgSz w:w="11906" w:h="16838" w:code="9"/>
          <w:pgMar w:top="1701" w:right="1701" w:bottom="1701" w:left="2268" w:header="850" w:footer="850" w:gutter="0"/>
          <w:pgNumType w:start="1"/>
          <w:cols w:space="720"/>
          <w:docGrid w:linePitch="360"/>
        </w:sectPr>
      </w:pPr>
      <w:r w:rsidRPr="006C5B14">
        <w:rPr>
          <w:rFonts w:cs="Times New Roman"/>
          <w:szCs w:val="24"/>
        </w:rPr>
        <w:t>Dikarenakan perkembangan manusia kearah era informasi ini, hal tersebut sangat berpengaruh terhadap para pelaku bisnis maupaun industr</w:t>
      </w:r>
      <w:r w:rsidR="00BE3147" w:rsidRPr="006C5B14">
        <w:rPr>
          <w:rFonts w:cs="Times New Roman"/>
          <w:szCs w:val="24"/>
        </w:rPr>
        <w:t>i</w:t>
      </w:r>
      <w:r w:rsidRPr="006C5B14">
        <w:rPr>
          <w:rFonts w:cs="Times New Roman"/>
          <w:szCs w:val="24"/>
        </w:rPr>
        <w:t xml:space="preserve"> karena keputusan</w:t>
      </w:r>
      <w:r w:rsidR="00BE3147" w:rsidRPr="006C5B14">
        <w:rPr>
          <w:rFonts w:cs="Times New Roman"/>
          <w:szCs w:val="24"/>
        </w:rPr>
        <w:t xml:space="preserve"> buatan mereka</w:t>
      </w:r>
      <w:r w:rsidRPr="006C5B14">
        <w:rPr>
          <w:rFonts w:cs="Times New Roman"/>
          <w:szCs w:val="24"/>
        </w:rPr>
        <w:t xml:space="preserve"> akan menjadi baik atau buruk tergantung dari seberapa akurat informasi </w:t>
      </w:r>
      <w:r w:rsidR="00BE3147" w:rsidRPr="006C5B14">
        <w:rPr>
          <w:rFonts w:cs="Times New Roman"/>
          <w:szCs w:val="24"/>
        </w:rPr>
        <w:t xml:space="preserve">yang mereka miliki. </w:t>
      </w:r>
      <w:r w:rsidR="006D3239" w:rsidRPr="006C5B14">
        <w:rPr>
          <w:rFonts w:cs="Times New Roman"/>
          <w:szCs w:val="24"/>
        </w:rPr>
        <w:t>Supaya</w:t>
      </w:r>
      <w:r w:rsidR="00BE3147" w:rsidRPr="006C5B14">
        <w:rPr>
          <w:rFonts w:cs="Times New Roman"/>
          <w:szCs w:val="24"/>
        </w:rPr>
        <w:t xml:space="preserve"> mendapatkan suatu informasi yang akurat, tepat dan rinci guna meminimalisir resiko dalam pembuatan keputusan, maka manusia mengembangkan metode atau teknologi dalam bidang ilmu statistika</w:t>
      </w:r>
      <w:r w:rsidR="006D3239" w:rsidRPr="006C5B14">
        <w:rPr>
          <w:rFonts w:cs="Times New Roman"/>
          <w:szCs w:val="24"/>
        </w:rPr>
        <w:t xml:space="preserve"> untuk</w:t>
      </w:r>
      <w:r w:rsidR="00BE3147" w:rsidRPr="006C5B14">
        <w:rPr>
          <w:rFonts w:cs="Times New Roman"/>
          <w:szCs w:val="24"/>
        </w:rPr>
        <w:t xml:space="preserve"> merancang, mengumpulkan, mengolah dan menganalisis informasi-informasi yang tidak pasti itu menjadi sebuah </w:t>
      </w:r>
      <w:r w:rsidR="006D3239" w:rsidRPr="006C5B14">
        <w:rPr>
          <w:rFonts w:cs="Times New Roman"/>
          <w:szCs w:val="24"/>
        </w:rPr>
        <w:t>kesimplan agar mereka dapat mengambil dan memlih keputusan terbaik.</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Hal tersebut berguna sekali untuk industr</w:t>
      </w:r>
      <w:r w:rsidR="00C17533" w:rsidRPr="006C5B14">
        <w:rPr>
          <w:rFonts w:cs="Times New Roman"/>
          <w:szCs w:val="24"/>
        </w:rPr>
        <w:t>i</w:t>
      </w:r>
      <w:r w:rsidRPr="006C5B14">
        <w:rPr>
          <w:rFonts w:cs="Times New Roman"/>
          <w:szCs w:val="24"/>
        </w:rPr>
        <w:t xml:space="preserve"> dan bisnis dikarenakan bermacam-macam permintaan pasar semakin beragam dan kompleks, maka mereka dap</w:t>
      </w:r>
      <w:r w:rsidR="003D33F9">
        <w:rPr>
          <w:rFonts w:cs="Times New Roman"/>
          <w:szCs w:val="24"/>
        </w:rPr>
        <w:t>at m</w:t>
      </w:r>
      <w:r w:rsidR="00C17533" w:rsidRPr="006C5B14">
        <w:rPr>
          <w:rFonts w:cs="Times New Roman"/>
          <w:szCs w:val="24"/>
        </w:rPr>
        <w:t>emlih untuk memenuhi permintaan mana yang sekiranya akan berkembang atau meningkat permintaannya di kemudian hari. Hal itu dapat dilakukan karena dengan peramalan mereka bisa mengetahui informasi yang pasti dan menghindari informasi tidak pasti, serta mereka bisa lebih mengembangkan lagi kualias produk dengan minat tinggi di pasar.</w:t>
      </w:r>
      <w:r w:rsidR="00644E76" w:rsidRPr="006C5B14">
        <w:rPr>
          <w:rFonts w:cs="Times New Roman"/>
          <w:szCs w:val="24"/>
        </w:rPr>
        <w:t xml:space="preserve"> </w:t>
      </w:r>
    </w:p>
    <w:p w14:paraId="3CC44E8D" w14:textId="7EFF00C3" w:rsidR="00242E1E" w:rsidRPr="006C5B14" w:rsidRDefault="007811F3" w:rsidP="00041032">
      <w:pPr>
        <w:spacing w:line="360" w:lineRule="auto"/>
        <w:ind w:right="-1" w:firstLine="567"/>
        <w:jc w:val="both"/>
        <w:rPr>
          <w:rFonts w:cs="Times New Roman"/>
        </w:rPr>
      </w:pPr>
      <w:r w:rsidRPr="006C5B14">
        <w:rPr>
          <w:rFonts w:cs="Times New Roman"/>
          <w:szCs w:val="24"/>
        </w:rPr>
        <w:t>Dilihat dari prospeknya sat ini</w:t>
      </w:r>
      <w:r w:rsidR="009D6DED" w:rsidRPr="006C5B14">
        <w:rPr>
          <w:rFonts w:cs="Times New Roman"/>
          <w:szCs w:val="24"/>
        </w:rPr>
        <w:t xml:space="preserve">, Statistika kerap kaitannya dengan komputerisasi dikarenakan merupakan bagian dari cabang ilmu Teknologi Informasi. Komputer sendiri merupakan alat bantu canggih untuk pengolahan dan penganalisisan data dan informasi. Maka dari pada itu peramalan yang baik, hal ini di karenakan era dunia saat ini menjurus kearah </w:t>
      </w:r>
      <w:r w:rsidR="0070397A" w:rsidRPr="006C5B14">
        <w:rPr>
          <w:rFonts w:cs="Times New Roman"/>
          <w:szCs w:val="24"/>
        </w:rPr>
        <w:t xml:space="preserve">era </w:t>
      </w:r>
      <w:r w:rsidR="009D6DED" w:rsidRPr="006C5B14">
        <w:rPr>
          <w:rFonts w:cs="Times New Roman"/>
          <w:szCs w:val="24"/>
        </w:rPr>
        <w:t xml:space="preserve">kompetisi yang dimana sangat berpegang besar </w:t>
      </w:r>
      <w:r w:rsidR="0070397A" w:rsidRPr="006C5B14">
        <w:rPr>
          <w:rFonts w:cs="Times New Roman"/>
          <w:szCs w:val="24"/>
        </w:rPr>
        <w:t xml:space="preserve">atau terpengaruh </w:t>
      </w:r>
      <w:r w:rsidR="009D6DED" w:rsidRPr="006C5B14">
        <w:rPr>
          <w:rFonts w:cs="Times New Roman"/>
          <w:szCs w:val="24"/>
        </w:rPr>
        <w:t>terhadap kepemilikan informasi</w:t>
      </w:r>
      <w:r w:rsidR="0070397A" w:rsidRPr="006C5B14">
        <w:rPr>
          <w:rFonts w:cs="Times New Roman"/>
          <w:szCs w:val="24"/>
        </w:rPr>
        <w:t xml:space="preserve"> sebagai kunci dalam memenangkan persaingan. Meskipun masih banyak serta jarang orang yang menggunakan peramalan via komputer dan lebih memilih menggunakan intuisinya dikarenkan berbagai macam hal, tidak dapat disanggah berdasarkan informasi sebelumnya memiliki alat atau teknologi yang dapat mengolah informasi secara akurat sangatlah penting untuk hidup di dunia saat ini</w:t>
      </w:r>
      <w:r w:rsidR="00656F03" w:rsidRPr="006C5B14">
        <w:rPr>
          <w:rFonts w:cs="Times New Roman"/>
          <w:szCs w:val="24"/>
        </w:rPr>
        <w:t xml:space="preserve"> </w:t>
      </w:r>
      <w:r w:rsidR="00656F03" w:rsidRPr="006C5B14">
        <w:rPr>
          <w:rFonts w:cs="Times New Roman"/>
          <w:szCs w:val="24"/>
        </w:rPr>
        <w:fldChar w:fldCharType="begin" w:fldLock="1"/>
      </w:r>
      <w:r w:rsidR="001A60F3" w:rsidRPr="006C5B14">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656F03" w:rsidRPr="006C5B14">
        <w:rPr>
          <w:rFonts w:cs="Times New Roman"/>
          <w:noProof/>
          <w:szCs w:val="24"/>
        </w:rPr>
        <w:t>(</w:t>
      </w:r>
      <w:r w:rsidR="00FF322B" w:rsidRPr="006C5B14">
        <w:rPr>
          <w:rFonts w:cs="Times New Roman"/>
          <w:noProof/>
          <w:szCs w:val="24"/>
        </w:rPr>
        <w:t>d</w:t>
      </w:r>
      <w:r w:rsidR="00656F03" w:rsidRPr="006C5B14">
        <w:rPr>
          <w:rFonts w:cs="Times New Roman"/>
          <w:noProof/>
          <w:szCs w:val="24"/>
        </w:rPr>
        <w:t>alam Setyaningrum, 2001)</w:t>
      </w:r>
      <w:r w:rsidR="00656F03" w:rsidRPr="006C5B14">
        <w:rPr>
          <w:rFonts w:cs="Times New Roman"/>
          <w:szCs w:val="24"/>
        </w:rPr>
        <w:fldChar w:fldCharType="end"/>
      </w:r>
      <w:r w:rsidR="00656F03" w:rsidRPr="006C5B14">
        <w:rPr>
          <w:rFonts w:cs="Times New Roman"/>
          <w:szCs w:val="24"/>
        </w:rPr>
        <w:t>.</w:t>
      </w:r>
    </w:p>
    <w:p w14:paraId="7B8F4ADE" w14:textId="4DF2BA31" w:rsidR="00242E1E" w:rsidRPr="006C5B14" w:rsidRDefault="00FF322B" w:rsidP="00041032">
      <w:pPr>
        <w:spacing w:line="360" w:lineRule="auto"/>
        <w:ind w:right="-1" w:firstLine="567"/>
        <w:jc w:val="both"/>
        <w:rPr>
          <w:rFonts w:cs="Times New Roman"/>
        </w:rPr>
      </w:pPr>
      <w:r w:rsidRPr="006C5B14">
        <w:rPr>
          <w:rFonts w:cs="Times New Roman"/>
        </w:rPr>
        <w:t xml:space="preserve">Menurut (Rahayu, 2011) </w:t>
      </w:r>
      <w:r w:rsidR="007D408F" w:rsidRPr="006C5B14">
        <w:rPr>
          <w:rFonts w:cs="Times New Roman"/>
        </w:rPr>
        <w:t xml:space="preserve">Salah satu alat atau teknologi yang dapat di manfaatkan untuk memproses informasi ialah software atau perangkat lunak yang berada di dalam komputer itu sendiri. Dari berbagai macam jenis perangkat lunak yang ada, terdapat jenis perangkat lunak yang </w:t>
      </w:r>
      <w:r w:rsidR="00FC4CDD" w:rsidRPr="006C5B14">
        <w:rPr>
          <w:rFonts w:cs="Times New Roman"/>
        </w:rPr>
        <w:t>di ciptakan khusus untuk mengola dan menganalisis data. Salah satunya merupakan Microsoft Office Excel</w:t>
      </w:r>
      <w:r w:rsidR="007F1A64" w:rsidRPr="006C5B14">
        <w:rPr>
          <w:rFonts w:cs="Times New Roman"/>
        </w:rPr>
        <w:t>, yang merupakan</w:t>
      </w:r>
      <w:r w:rsidR="00FC4CDD" w:rsidRPr="006C5B14">
        <w:rPr>
          <w:rFonts w:cs="Times New Roman"/>
        </w:rPr>
        <w:t xml:space="preserve"> </w:t>
      </w:r>
      <w:r w:rsidR="007F1A64" w:rsidRPr="006C5B14">
        <w:rPr>
          <w:rFonts w:cs="Times New Roman"/>
        </w:rPr>
        <w:t>p</w:t>
      </w:r>
      <w:r w:rsidR="00FC4CDD" w:rsidRPr="006C5B14">
        <w:rPr>
          <w:rFonts w:cs="Times New Roman"/>
        </w:rPr>
        <w:t xml:space="preserve">erangkat lunak berfungsi dalam pemberkasan, pembukuan dan pelaporan administrasi di berbagai organisasi </w:t>
      </w:r>
      <w:r w:rsidRPr="006C5B14">
        <w:rPr>
          <w:rFonts w:cs="Times New Roman"/>
        </w:rPr>
        <w:fldChar w:fldCharType="begin" w:fldLock="1"/>
      </w:r>
      <w:r w:rsidR="001A60F3" w:rsidRPr="006C5B14">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Pr="006C5B14">
        <w:rPr>
          <w:rFonts w:cs="Times New Roman"/>
          <w:noProof/>
        </w:rPr>
        <w:t>(dalam 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Nursyafitri, G. D.) menyebutkan k</w:t>
      </w:r>
      <w:r w:rsidR="00FC4CDD" w:rsidRPr="006C5B14">
        <w:rPr>
          <w:rFonts w:cs="Times New Roman"/>
        </w:rPr>
        <w:t>elebihan-kelebihan</w:t>
      </w:r>
      <w:r w:rsidR="007D408F" w:rsidRPr="006C5B14">
        <w:rPr>
          <w:rFonts w:cs="Times New Roman"/>
        </w:rPr>
        <w:t xml:space="preserve"> </w:t>
      </w:r>
      <w:r w:rsidR="007F1A64" w:rsidRPr="006C5B14">
        <w:rPr>
          <w:rFonts w:cs="Times New Roman"/>
        </w:rPr>
        <w:t>yang dimiliki excel tersebut antara lain</w:t>
      </w:r>
      <w:r w:rsidR="00791F5D">
        <w:rPr>
          <w:rFonts w:cs="Times New Roman"/>
        </w:rPr>
        <w:t>:</w:t>
      </w:r>
      <w:r w:rsidR="007F1A64" w:rsidRPr="006C5B14">
        <w:rPr>
          <w:rFonts w:cs="Times New Roman"/>
        </w:rPr>
        <w:t xml:space="preserve"> dapat berjalan di berbagai macam sistem operasi baik Windows ataupun MacOs dan lain-lain, memiliki banyak fitur dan fungsi serta formula yang memudahkan untuk melakukan perhitungan baik aritmatika maupun statistika dan masih banyak lagi sehingga memudahkan menyelesaikan permasalahan-permasalahan logika dan matematika. Kelebihan lainnya yakni untuk membantu dalam pencatatan </w:t>
      </w:r>
      <w:r w:rsidR="00B03E94" w:rsidRPr="006C5B14">
        <w:rPr>
          <w:rFonts w:cs="Times New Roman"/>
        </w:rPr>
        <w:t xml:space="preserve">dan database keuangan, menyusun anggara, hingga </w:t>
      </w:r>
      <w:r w:rsidR="00B03E94" w:rsidRPr="006C5B14">
        <w:rPr>
          <w:rFonts w:cs="Times New Roman"/>
        </w:rPr>
        <w:lastRenderedPageBreak/>
        <w:t xml:space="preserve">mempresentasikan hasil laporan dalam berbagai macam bentuk tabel, grafik dan diagram yang menarik. </w:t>
      </w:r>
    </w:p>
    <w:p w14:paraId="4222CF0F" w14:textId="6FA24481" w:rsidR="00242E1E" w:rsidRPr="006C5B14" w:rsidRDefault="005E5A63" w:rsidP="00041032">
      <w:pPr>
        <w:spacing w:line="360" w:lineRule="auto"/>
        <w:ind w:right="-1" w:firstLine="567"/>
        <w:jc w:val="both"/>
        <w:rPr>
          <w:rFonts w:cs="Times New Roman"/>
        </w:rPr>
      </w:pPr>
      <w:r w:rsidRPr="006C5B14">
        <w:rPr>
          <w:rFonts w:cs="Times New Roman"/>
        </w:rPr>
        <w:t>(Sujatmiko, 2014: 231) menyatakn s</w:t>
      </w:r>
      <w:r w:rsidR="00B03E94" w:rsidRPr="006C5B14">
        <w:rPr>
          <w:rFonts w:cs="Times New Roman"/>
        </w:rPr>
        <w:t>alah satu bagian masyarakat yang juga terpengaruh oleh perkembangan teknologi informasi dan sangat memanfaatkan bidang ilmu Statistika atau peramalan ini ialah pedagang atau pemilik toko</w:t>
      </w:r>
      <w:r w:rsidR="008F2E26" w:rsidRPr="006C5B14">
        <w:rPr>
          <w:rFonts w:cs="Times New Roman"/>
        </w:rPr>
        <w:t xml:space="preserve"> kelontong</w:t>
      </w:r>
      <w:r w:rsidR="00B03E94" w:rsidRPr="006C5B14">
        <w:rPr>
          <w:rFonts w:cs="Times New Roman"/>
        </w:rPr>
        <w:t xml:space="preserve">. </w:t>
      </w:r>
      <w:r w:rsidR="0046742C" w:rsidRPr="006C5B14">
        <w:rPr>
          <w:rFonts w:cs="Times New Roman"/>
        </w:rPr>
        <w:t>Pedagang merupakan salah satu institusi atau orang yang melakukan perdagangan yakni melakukan jual beli mulai dari produk hingga jasa baik produksi pribadi ataupun bukan dengan tujuan akhir untuk memperoleh keuntungan.</w:t>
      </w:r>
      <w:r w:rsidR="008F2E26" w:rsidRPr="006C5B14">
        <w:rPr>
          <w:rFonts w:cs="Times New Roman"/>
        </w:rPr>
        <w:t xml:space="preserve">  </w:t>
      </w:r>
      <w:r w:rsidR="001A60F3" w:rsidRPr="006C5B14">
        <w:rPr>
          <w:rFonts w:cs="Times New Roman"/>
        </w:rPr>
        <w:t xml:space="preserve">(Assauri, 2013: 99) </w:t>
      </w:r>
      <w:r w:rsidR="00692C50" w:rsidRPr="006C5B14">
        <w:rPr>
          <w:rFonts w:cs="Times New Roman"/>
        </w:rPr>
        <w:t>menjelaskan toko kelontong merupakan tempat sarana tukar menukar barang oleh penjual dengan pembeli baik berbentuk fisik hingga non fisik yang berakhir dengan terjadinya kesepakatan pertukaran antar kedua belah pihak</w:t>
      </w:r>
      <w:r w:rsidR="001A60F3" w:rsidRPr="006C5B14">
        <w:rPr>
          <w:rFonts w:cs="Times New Roman"/>
        </w:rPr>
        <w:t xml:space="preserve"> </w:t>
      </w:r>
      <w:r w:rsidR="001A60F3" w:rsidRPr="006C5B14">
        <w:rPr>
          <w:rFonts w:cs="Times New Roman"/>
        </w:rPr>
        <w:fldChar w:fldCharType="begin" w:fldLock="1"/>
      </w:r>
      <w:r w:rsidR="00F91CDB" w:rsidRPr="006C5B14">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1A60F3" w:rsidRPr="006C5B14">
        <w:rPr>
          <w:rFonts w:cs="Times New Roman"/>
          <w:noProof/>
        </w:rPr>
        <w:t>(dalam 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0066757" w:rsidR="005E5A63" w:rsidRDefault="007B3B85" w:rsidP="00041032">
      <w:pPr>
        <w:spacing w:line="360" w:lineRule="auto"/>
        <w:ind w:right="-1" w:firstLine="567"/>
        <w:jc w:val="both"/>
        <w:rPr>
          <w:rFonts w:cs="Times New Roman"/>
        </w:rPr>
      </w:pPr>
      <w:r w:rsidRPr="006C5B14">
        <w:rPr>
          <w:rFonts w:cs="Times New Roman"/>
        </w:rP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karenakan banyaknya jenis barang yang di jual hal ini sangat membebani pengeluaran untuk memenuhi stok-stok yang kosong. Dan apabila hanya mengandalkan ingatan dan buku atau catatan secara fisik, pemilik tidak mengetahui secara pasti mana berapa jumlah barang yang laku dan berapa tingkat lakunya penjualan barang tersebut. Apabila pemilik menerapkan teknik peramalan kedalam kegiatan berdagannya, maka mereka bisa menekan biaya untuk menyetok ulang barang-barang yang sekiranya akan atau tetap laku di waktu akan dat</w:t>
      </w:r>
      <w:r w:rsidR="00705548">
        <w:rPr>
          <w:rFonts w:cs="Times New Roman"/>
        </w:rPr>
        <w:t>a</w:t>
      </w:r>
      <w:r w:rsidRPr="006C5B14">
        <w:rPr>
          <w:rFonts w:cs="Times New Roman"/>
        </w:rPr>
        <w:t>ng.</w:t>
      </w:r>
    </w:p>
    <w:p w14:paraId="40B75B1C" w14:textId="77777777" w:rsidR="000A4F06" w:rsidRPr="006C5B14" w:rsidRDefault="000A4F06" w:rsidP="00041032">
      <w:pPr>
        <w:spacing w:line="360" w:lineRule="auto"/>
        <w:ind w:right="-1" w:firstLine="567"/>
        <w:jc w:val="both"/>
        <w:rPr>
          <w:rFonts w:cs="Times New Roman"/>
        </w:rPr>
      </w:pPr>
    </w:p>
    <w:p w14:paraId="4D85A246" w14:textId="7138661B" w:rsidR="000F595A" w:rsidRPr="00BB03D5" w:rsidRDefault="001E59FD" w:rsidP="00041032">
      <w:pPr>
        <w:pStyle w:val="Heading2"/>
        <w:spacing w:before="0" w:after="160" w:line="360" w:lineRule="auto"/>
        <w:ind w:right="-1"/>
        <w:rPr>
          <w:rFonts w:cstheme="minorBidi"/>
        </w:rPr>
      </w:pPr>
      <w:bookmarkStart w:id="19" w:name="_Toc108890443"/>
      <w:r w:rsidRPr="006C5B14">
        <w:rPr>
          <w:rFonts w:cs="Times New Roman"/>
        </w:rPr>
        <w:t xml:space="preserve">1.2 </w:t>
      </w:r>
      <w:r w:rsidR="00102663" w:rsidRPr="006C5B14">
        <w:rPr>
          <w:rFonts w:cs="Times New Roman"/>
        </w:rPr>
        <w:t>Rumusan Masalah</w:t>
      </w:r>
      <w:bookmarkEnd w:id="19"/>
    </w:p>
    <w:p w14:paraId="520087CF" w14:textId="52C71EB9" w:rsidR="008D6B6D" w:rsidRDefault="00DF4724" w:rsidP="00041032">
      <w:pPr>
        <w:pStyle w:val="ListParagraph"/>
        <w:numPr>
          <w:ilvl w:val="0"/>
          <w:numId w:val="5"/>
        </w:numPr>
        <w:spacing w:line="360" w:lineRule="auto"/>
        <w:ind w:right="-1"/>
        <w:rPr>
          <w:rFonts w:cs="Times New Roman"/>
        </w:rPr>
      </w:pPr>
      <w:r>
        <w:rPr>
          <w:rFonts w:cs="Times New Roman"/>
        </w:rPr>
        <w:t xml:space="preserve">Bagaimana </w:t>
      </w:r>
      <w:r w:rsidR="00E70311">
        <w:rPr>
          <w:rFonts w:cs="Times New Roman"/>
        </w:rPr>
        <w:t xml:space="preserve">cara </w:t>
      </w:r>
      <w:r>
        <w:rPr>
          <w:rFonts w:cs="Times New Roman"/>
        </w:rPr>
        <w:t xml:space="preserve">mengaplikasikan rumus </w:t>
      </w:r>
      <w:r w:rsidRPr="00B21B4D">
        <w:rPr>
          <w:rFonts w:cs="Times New Roman"/>
          <w:i/>
          <w:iCs/>
        </w:rPr>
        <w:t>Forecasting</w:t>
      </w:r>
      <w:r>
        <w:rPr>
          <w:rFonts w:cs="Times New Roman"/>
        </w:rPr>
        <w:t xml:space="preserve"> kedalam data dari </w:t>
      </w:r>
      <w:r w:rsidR="00B21B4D">
        <w:rPr>
          <w:rFonts w:cs="Times New Roman"/>
        </w:rPr>
        <w:t>penjualan aktual</w:t>
      </w:r>
      <w:r w:rsidR="00B86147">
        <w:rPr>
          <w:rFonts w:cs="Times New Roman"/>
        </w:rPr>
        <w:t xml:space="preserve"> dengan </w:t>
      </w:r>
      <w:r w:rsidR="00B21B4D">
        <w:rPr>
          <w:rFonts w:cs="Times New Roman"/>
        </w:rPr>
        <w:t xml:space="preserve">metode </w:t>
      </w:r>
      <w:r w:rsidR="00B21B4D" w:rsidRPr="00B21B4D">
        <w:rPr>
          <w:rFonts w:cs="Times New Roman"/>
          <w:i/>
          <w:iCs/>
        </w:rPr>
        <w:t>exponential smoothing adaptive parameter</w:t>
      </w:r>
      <w:r w:rsidR="00B21B4D">
        <w:rPr>
          <w:rFonts w:cs="Times New Roman"/>
        </w:rPr>
        <w:t xml:space="preserve"> </w:t>
      </w:r>
      <w:r w:rsidR="00B86147">
        <w:rPr>
          <w:rFonts w:cs="Times New Roman"/>
        </w:rPr>
        <w:t>menggunakan aplikasi Ms. Office Excel</w:t>
      </w:r>
      <w:r w:rsidR="00BB03D5">
        <w:rPr>
          <w:rFonts w:cs="Times New Roman"/>
        </w:rPr>
        <w:t>?</w:t>
      </w:r>
    </w:p>
    <w:p w14:paraId="3BF2724E" w14:textId="52C57718" w:rsidR="00C1397C" w:rsidRPr="00C1397C" w:rsidRDefault="00C1397C" w:rsidP="00041032">
      <w:pPr>
        <w:pStyle w:val="ListParagraph"/>
        <w:numPr>
          <w:ilvl w:val="0"/>
          <w:numId w:val="5"/>
        </w:numPr>
        <w:spacing w:line="360" w:lineRule="auto"/>
        <w:ind w:right="-1"/>
        <w:rPr>
          <w:rFonts w:cs="Times New Roman"/>
        </w:rPr>
      </w:pPr>
      <w:r>
        <w:rPr>
          <w:rFonts w:cs="Times New Roman"/>
        </w:rPr>
        <w:lastRenderedPageBreak/>
        <w:t>Bagaimana cara mengatasi pengendalian stok barang atau persediaan di Toko Tiga Jaya Baru</w:t>
      </w:r>
    </w:p>
    <w:p w14:paraId="33B5AC10" w14:textId="409E1BE8" w:rsidR="00BB03D5" w:rsidRDefault="00BB03D5" w:rsidP="00041032">
      <w:pPr>
        <w:pStyle w:val="ListParagraph"/>
        <w:numPr>
          <w:ilvl w:val="0"/>
          <w:numId w:val="5"/>
        </w:numPr>
        <w:spacing w:line="360" w:lineRule="auto"/>
        <w:ind w:right="-1"/>
        <w:rPr>
          <w:rFonts w:cs="Times New Roman"/>
        </w:rPr>
      </w:pPr>
      <w:r>
        <w:rPr>
          <w:rFonts w:cs="Times New Roman"/>
        </w:rPr>
        <w:t xml:space="preserve">Bagaimana tingkat keakuratan </w:t>
      </w:r>
      <w:r w:rsidR="00273650">
        <w:rPr>
          <w:rFonts w:cs="Times New Roman"/>
        </w:rPr>
        <w:t>hasil pe</w:t>
      </w:r>
      <w:r>
        <w:rPr>
          <w:rFonts w:cs="Times New Roman"/>
        </w:rPr>
        <w:t>ramalan dibanding data a</w:t>
      </w:r>
      <w:r w:rsidR="00273650">
        <w:rPr>
          <w:rFonts w:cs="Times New Roman"/>
        </w:rPr>
        <w:t>k</w:t>
      </w:r>
      <w:r>
        <w:rPr>
          <w:rFonts w:cs="Times New Roman"/>
        </w:rPr>
        <w:t>tual di lapangannya?</w:t>
      </w:r>
    </w:p>
    <w:p w14:paraId="61FE7F55" w14:textId="571E9B83" w:rsidR="000F595A" w:rsidRPr="006C5B14" w:rsidRDefault="001E59FD" w:rsidP="00041032">
      <w:pPr>
        <w:pStyle w:val="Heading2"/>
        <w:spacing w:before="0" w:after="160" w:line="360" w:lineRule="auto"/>
        <w:ind w:right="-1"/>
        <w:rPr>
          <w:rFonts w:cs="Times New Roman"/>
        </w:rPr>
      </w:pPr>
      <w:bookmarkStart w:id="20" w:name="_Toc108890444"/>
      <w:r w:rsidRPr="006C5B14">
        <w:rPr>
          <w:rFonts w:cs="Times New Roman"/>
        </w:rPr>
        <w:t xml:space="preserve">1.3 </w:t>
      </w:r>
      <w:r w:rsidR="000F595A" w:rsidRPr="006C5B14">
        <w:rPr>
          <w:rFonts w:cs="Times New Roman"/>
        </w:rPr>
        <w:t>Tujuan</w:t>
      </w:r>
      <w:r w:rsidR="00BB03D5">
        <w:rPr>
          <w:rFonts w:cs="Times New Roman"/>
        </w:rPr>
        <w:t xml:space="preserve"> Penelitian</w:t>
      </w:r>
      <w:bookmarkEnd w:id="20"/>
    </w:p>
    <w:p w14:paraId="05284172" w14:textId="00F35705" w:rsidR="008D6B6D" w:rsidRDefault="00BB03D5" w:rsidP="00041032">
      <w:pPr>
        <w:pStyle w:val="ListParagraph"/>
        <w:numPr>
          <w:ilvl w:val="0"/>
          <w:numId w:val="6"/>
        </w:numPr>
        <w:spacing w:line="360" w:lineRule="auto"/>
        <w:ind w:right="-1"/>
        <w:rPr>
          <w:rFonts w:cs="Times New Roman"/>
        </w:rPr>
      </w:pPr>
      <w:r>
        <w:rPr>
          <w:rFonts w:cs="Times New Roman"/>
        </w:rPr>
        <w:t xml:space="preserve">Mengaplikasikan </w:t>
      </w:r>
      <w:r w:rsidR="00B21B4D">
        <w:rPr>
          <w:rFonts w:cs="Times New Roman"/>
        </w:rPr>
        <w:t xml:space="preserve">rumus </w:t>
      </w:r>
      <w:r w:rsidR="00B21B4D" w:rsidRPr="00B21B4D">
        <w:rPr>
          <w:rFonts w:cs="Times New Roman"/>
          <w:i/>
          <w:iCs/>
        </w:rPr>
        <w:t>Forecasting</w:t>
      </w:r>
      <w:r w:rsidR="00B21B4D">
        <w:rPr>
          <w:rFonts w:cs="Times New Roman"/>
        </w:rPr>
        <w:t xml:space="preserve"> kedalam data dari penjualan aktual dengan metode </w:t>
      </w:r>
      <w:r w:rsidR="00B21B4D" w:rsidRPr="00B21B4D">
        <w:rPr>
          <w:rFonts w:cs="Times New Roman"/>
          <w:i/>
          <w:iCs/>
        </w:rPr>
        <w:t>exponential smoothing adaptive parameter</w:t>
      </w:r>
      <w:r w:rsidR="00B21B4D">
        <w:rPr>
          <w:rFonts w:cs="Times New Roman"/>
        </w:rPr>
        <w:t xml:space="preserve"> menggunakan aplikasi Ms. Office Excel</w:t>
      </w:r>
      <w:r>
        <w:rPr>
          <w:rFonts w:cs="Times New Roman"/>
        </w:rPr>
        <w:t>.</w:t>
      </w:r>
    </w:p>
    <w:p w14:paraId="125E1AE2" w14:textId="469EDDB4" w:rsidR="00C1397C" w:rsidRPr="006C5B14" w:rsidRDefault="00C1397C" w:rsidP="00041032">
      <w:pPr>
        <w:pStyle w:val="ListParagraph"/>
        <w:numPr>
          <w:ilvl w:val="0"/>
          <w:numId w:val="6"/>
        </w:numPr>
        <w:spacing w:line="360" w:lineRule="auto"/>
        <w:ind w:right="-1"/>
        <w:rPr>
          <w:rFonts w:cs="Times New Roman"/>
        </w:rPr>
      </w:pPr>
      <w:r>
        <w:rPr>
          <w:rFonts w:cs="Times New Roman"/>
        </w:rPr>
        <w:t>Mengatasi masalah pengendalian stok barang atau persediaan di Toko Tiga Jaya Baru</w:t>
      </w:r>
    </w:p>
    <w:p w14:paraId="02C1A436" w14:textId="26934A7F" w:rsidR="005D047A" w:rsidRDefault="00BB03D5" w:rsidP="00041032">
      <w:pPr>
        <w:pStyle w:val="ListParagraph"/>
        <w:numPr>
          <w:ilvl w:val="0"/>
          <w:numId w:val="6"/>
        </w:numPr>
        <w:spacing w:line="360" w:lineRule="auto"/>
        <w:ind w:right="-1"/>
        <w:rPr>
          <w:rFonts w:cs="Times New Roman"/>
        </w:rPr>
      </w:pPr>
      <w:r>
        <w:rPr>
          <w:rFonts w:cs="Times New Roman"/>
        </w:rPr>
        <w:t>M</w:t>
      </w:r>
      <w:r w:rsidR="005D047A" w:rsidRPr="006C5B14">
        <w:rPr>
          <w:rFonts w:cs="Times New Roman"/>
        </w:rPr>
        <w:t xml:space="preserve">engetahui tingkat </w:t>
      </w:r>
      <w:r w:rsidR="00273650">
        <w:rPr>
          <w:rFonts w:cs="Times New Roman"/>
        </w:rPr>
        <w:t>keakuratan</w:t>
      </w:r>
      <w:r w:rsidR="005D047A" w:rsidRPr="006C5B14">
        <w:rPr>
          <w:rFonts w:cs="Times New Roman"/>
        </w:rPr>
        <w:t xml:space="preserve"> hasil analisis forecasting dengan data </w:t>
      </w:r>
      <w:r w:rsidR="00245A8B">
        <w:rPr>
          <w:rFonts w:cs="Times New Roman"/>
        </w:rPr>
        <w:t>aktual</w:t>
      </w:r>
      <w:r w:rsidR="005D047A" w:rsidRPr="006C5B14">
        <w:rPr>
          <w:rFonts w:cs="Times New Roman"/>
        </w:rPr>
        <w:t xml:space="preserve"> di dunia nyata</w:t>
      </w:r>
      <w:r>
        <w:rPr>
          <w:rFonts w:cs="Times New Roman"/>
        </w:rPr>
        <w:t xml:space="preserve">, sehingga </w:t>
      </w:r>
      <w:r w:rsidR="00CF7B73">
        <w:rPr>
          <w:rFonts w:cs="Times New Roman"/>
        </w:rPr>
        <w:t>pihak yang bersangkutan dapat memanfaatkan data tersebut terhadap pengambilan keputusan mereka.</w:t>
      </w:r>
    </w:p>
    <w:p w14:paraId="2D581292" w14:textId="5DEDC79F" w:rsidR="000F595A" w:rsidRPr="006C5B14" w:rsidRDefault="001E59FD" w:rsidP="00041032">
      <w:pPr>
        <w:pStyle w:val="Heading2"/>
        <w:spacing w:before="0" w:after="160" w:line="360" w:lineRule="auto"/>
        <w:ind w:right="-1"/>
        <w:rPr>
          <w:rFonts w:cs="Times New Roman"/>
        </w:rPr>
      </w:pPr>
      <w:bookmarkStart w:id="21" w:name="_Toc108890445"/>
      <w:r w:rsidRPr="006C5B14">
        <w:rPr>
          <w:rFonts w:cs="Times New Roman"/>
        </w:rPr>
        <w:t xml:space="preserve">1.4 </w:t>
      </w:r>
      <w:r w:rsidR="00102663" w:rsidRPr="006C5B14">
        <w:rPr>
          <w:rFonts w:cs="Times New Roman"/>
        </w:rPr>
        <w:t>Manfaat Penelitian</w:t>
      </w:r>
      <w:bookmarkEnd w:id="21"/>
    </w:p>
    <w:p w14:paraId="577EE61C" w14:textId="0941D3CF" w:rsidR="005D047A" w:rsidRPr="006C5B14" w:rsidRDefault="001E59FD" w:rsidP="00041032">
      <w:pPr>
        <w:pStyle w:val="Heading3"/>
        <w:spacing w:line="360" w:lineRule="auto"/>
        <w:ind w:left="1134" w:right="-1" w:hanging="567"/>
        <w:rPr>
          <w:rFonts w:cs="Times New Roman"/>
        </w:rPr>
      </w:pPr>
      <w:bookmarkStart w:id="22" w:name="_Toc108890446"/>
      <w:r w:rsidRPr="006C5B14">
        <w:rPr>
          <w:rFonts w:cs="Times New Roman"/>
        </w:rPr>
        <w:t xml:space="preserve">1.4.1 </w:t>
      </w:r>
      <w:r w:rsidR="00102663" w:rsidRPr="006C5B14">
        <w:rPr>
          <w:rFonts w:cs="Times New Roman"/>
        </w:rPr>
        <w:t>Manfaat Teoritis</w:t>
      </w:r>
      <w:bookmarkEnd w:id="22"/>
    </w:p>
    <w:p w14:paraId="58C0A223" w14:textId="4C0B5D0C" w:rsidR="005D047A" w:rsidRPr="006C5B14" w:rsidRDefault="005D047A" w:rsidP="00041032">
      <w:pPr>
        <w:pStyle w:val="ListParagraph"/>
        <w:numPr>
          <w:ilvl w:val="0"/>
          <w:numId w:val="7"/>
        </w:numPr>
        <w:spacing w:line="360" w:lineRule="auto"/>
        <w:ind w:left="1418" w:right="-1" w:hanging="567"/>
        <w:rPr>
          <w:rFonts w:cs="Times New Roman"/>
        </w:rPr>
      </w:pPr>
      <w:r w:rsidRPr="006C5B14">
        <w:rPr>
          <w:rFonts w:cs="Times New Roman"/>
        </w:rPr>
        <w:t>Hasil penelitian ini dapat digunakan untuk dasar pengembangan ilmu teknologi informasi komunikasi terutama pada bidang analisis dan pengolahan data</w:t>
      </w:r>
    </w:p>
    <w:p w14:paraId="04C5B37C" w14:textId="65272BD1" w:rsidR="005D047A" w:rsidRPr="006C5B14" w:rsidRDefault="00CF7B73" w:rsidP="00041032">
      <w:pPr>
        <w:pStyle w:val="ListParagraph"/>
        <w:numPr>
          <w:ilvl w:val="0"/>
          <w:numId w:val="7"/>
        </w:numPr>
        <w:spacing w:line="360" w:lineRule="auto"/>
        <w:ind w:left="1418" w:right="-1" w:hanging="567"/>
        <w:rPr>
          <w:rFonts w:cs="Times New Roman"/>
        </w:rPr>
      </w:pPr>
      <w:r>
        <w:rPr>
          <w:rFonts w:cs="Times New Roman"/>
        </w:rPr>
        <w:t>Memberi kemudahan bagi pihak yang bersangkutan untuk mengakses data historis penjualan di masa lampau dengan mudah</w:t>
      </w:r>
    </w:p>
    <w:p w14:paraId="5809E608" w14:textId="46DB2223" w:rsidR="00F91CDB" w:rsidRPr="006C5B14" w:rsidRDefault="0084673E" w:rsidP="00041032">
      <w:pPr>
        <w:pStyle w:val="ListParagraph"/>
        <w:numPr>
          <w:ilvl w:val="0"/>
          <w:numId w:val="7"/>
        </w:numPr>
        <w:spacing w:line="360" w:lineRule="auto"/>
        <w:ind w:left="1418" w:right="-1" w:hanging="567"/>
        <w:rPr>
          <w:rFonts w:cs="Times New Roman"/>
        </w:rPr>
      </w:pPr>
      <w:r>
        <w:rPr>
          <w:rFonts w:cs="Times New Roman"/>
        </w:rPr>
        <w:t xml:space="preserve">Memberi informasi kepada pihak yang bersangkutan </w:t>
      </w:r>
      <w:r w:rsidR="00A827A5">
        <w:rPr>
          <w:rFonts w:cs="Times New Roman"/>
        </w:rPr>
        <w:t>mengenai</w:t>
      </w:r>
      <w:r>
        <w:rPr>
          <w:rFonts w:cs="Times New Roman"/>
        </w:rPr>
        <w:t xml:space="preserve"> hasil peramalan atas penjualan mereka</w:t>
      </w:r>
      <w:r w:rsidR="00A827A5">
        <w:rPr>
          <w:rFonts w:cs="Times New Roman"/>
        </w:rPr>
        <w:t xml:space="preserve"> di</w:t>
      </w:r>
      <w:r>
        <w:rPr>
          <w:rFonts w:cs="Times New Roman"/>
        </w:rPr>
        <w:t xml:space="preserve"> periode </w:t>
      </w:r>
      <w:r w:rsidR="00A614F7">
        <w:rPr>
          <w:rFonts w:cs="Times New Roman"/>
        </w:rPr>
        <w:t>akan datang</w:t>
      </w:r>
    </w:p>
    <w:p w14:paraId="1F3F5D6C" w14:textId="373D28BB" w:rsidR="00695976" w:rsidRPr="006C5B14" w:rsidRDefault="00745B20" w:rsidP="00041032">
      <w:pPr>
        <w:pStyle w:val="ListParagraph"/>
        <w:numPr>
          <w:ilvl w:val="0"/>
          <w:numId w:val="7"/>
        </w:numPr>
        <w:spacing w:line="360" w:lineRule="auto"/>
        <w:ind w:left="1418" w:right="-1" w:hanging="567"/>
        <w:rPr>
          <w:rFonts w:cs="Times New Roman"/>
        </w:rPr>
      </w:pPr>
      <w:r w:rsidRPr="006C5B14">
        <w:rPr>
          <w:rFonts w:cs="Times New Roman"/>
        </w:rPr>
        <w:t>D</w:t>
      </w:r>
      <w:r w:rsidR="005D047A" w:rsidRPr="006C5B14">
        <w:rPr>
          <w:rFonts w:cs="Times New Roman"/>
        </w:rPr>
        <w:t>apat menjadi sumber informasi bagi penelitian penelitian selanjutnya pada topik yang serupa</w:t>
      </w:r>
    </w:p>
    <w:p w14:paraId="7319DD05" w14:textId="269D5A81" w:rsidR="005D047A" w:rsidRPr="006C5B14" w:rsidRDefault="001E59FD" w:rsidP="00041032">
      <w:pPr>
        <w:pStyle w:val="Heading3"/>
        <w:spacing w:line="360" w:lineRule="auto"/>
        <w:ind w:left="1134" w:right="-1" w:hanging="567"/>
        <w:rPr>
          <w:rFonts w:cs="Times New Roman"/>
        </w:rPr>
      </w:pPr>
      <w:bookmarkStart w:id="23" w:name="_Toc108890447"/>
      <w:r w:rsidRPr="006C5B14">
        <w:rPr>
          <w:rFonts w:cs="Times New Roman"/>
        </w:rPr>
        <w:t xml:space="preserve">1.4.2 </w:t>
      </w:r>
      <w:r w:rsidR="005D047A" w:rsidRPr="006C5B14">
        <w:rPr>
          <w:rFonts w:cs="Times New Roman"/>
        </w:rPr>
        <w:t>Manfaat Praktis</w:t>
      </w:r>
      <w:bookmarkEnd w:id="23"/>
    </w:p>
    <w:p w14:paraId="15C2A23D" w14:textId="438796DB" w:rsidR="00F91CDB" w:rsidRPr="006C5B14" w:rsidRDefault="00F91CDB" w:rsidP="00041032">
      <w:pPr>
        <w:pStyle w:val="ListParagraph"/>
        <w:numPr>
          <w:ilvl w:val="0"/>
          <w:numId w:val="8"/>
        </w:numPr>
        <w:spacing w:line="360" w:lineRule="auto"/>
        <w:ind w:left="1418" w:right="-1" w:hanging="567"/>
        <w:rPr>
          <w:rFonts w:cs="Times New Roman"/>
        </w:rPr>
      </w:pPr>
      <w:r w:rsidRPr="006C5B14">
        <w:rPr>
          <w:rFonts w:cs="Times New Roman"/>
        </w:rPr>
        <w:t>Dapat memberi edukasi ke pihak yang berhubungan tentang cara pemanfaatan teknologi informasi di bidang pengolahan data keuangan dan penjualan</w:t>
      </w:r>
      <w:r w:rsidR="0084673E">
        <w:rPr>
          <w:rFonts w:cs="Times New Roman"/>
        </w:rPr>
        <w:t xml:space="preserve"> menggunakan aplikasi Ms. Office Excel</w:t>
      </w:r>
    </w:p>
    <w:p w14:paraId="0CBAE440" w14:textId="2DA6C8EA" w:rsidR="005D047A" w:rsidRPr="006C5B14" w:rsidRDefault="005D047A" w:rsidP="00041032">
      <w:pPr>
        <w:pStyle w:val="ListParagraph"/>
        <w:numPr>
          <w:ilvl w:val="0"/>
          <w:numId w:val="8"/>
        </w:numPr>
        <w:spacing w:line="360" w:lineRule="auto"/>
        <w:ind w:left="1418" w:right="-1" w:hanging="567"/>
        <w:rPr>
          <w:rFonts w:cs="Times New Roman"/>
        </w:rPr>
      </w:pPr>
      <w:r w:rsidRPr="006C5B14">
        <w:rPr>
          <w:rFonts w:cs="Times New Roman"/>
        </w:rPr>
        <w:lastRenderedPageBreak/>
        <w:t xml:space="preserve">Dapat memberi tambahan pengalaman dan pengetahuan bagi penulis </w:t>
      </w:r>
      <w:r w:rsidR="0084673E">
        <w:rPr>
          <w:rFonts w:cs="Times New Roman"/>
        </w:rPr>
        <w:t>dengan</w:t>
      </w:r>
      <w:r w:rsidRPr="006C5B14">
        <w:rPr>
          <w:rFonts w:cs="Times New Roman"/>
        </w:rPr>
        <w:t xml:space="preserve"> </w:t>
      </w:r>
      <w:r w:rsidR="0084673E">
        <w:rPr>
          <w:rFonts w:cs="Times New Roman"/>
        </w:rPr>
        <w:t>harapan</w:t>
      </w:r>
      <w:r w:rsidRPr="006C5B14">
        <w:rPr>
          <w:rFonts w:cs="Times New Roman"/>
        </w:rPr>
        <w:t xml:space="preserve"> dapat menerapkan</w:t>
      </w:r>
      <w:r w:rsidR="0084673E">
        <w:rPr>
          <w:rFonts w:cs="Times New Roman"/>
        </w:rPr>
        <w:t xml:space="preserve"> ilmu yang</w:t>
      </w:r>
      <w:r w:rsidR="00E9052A">
        <w:rPr>
          <w:rFonts w:cs="Times New Roman"/>
        </w:rPr>
        <w:t xml:space="preserve"> </w:t>
      </w:r>
      <w:r w:rsidR="0084673E">
        <w:rPr>
          <w:rFonts w:cs="Times New Roman"/>
        </w:rPr>
        <w:t>telah dipelajari</w:t>
      </w:r>
      <w:r w:rsidRPr="006C5B14">
        <w:rPr>
          <w:rFonts w:cs="Times New Roman"/>
        </w:rPr>
        <w:t xml:space="preserve"> pada permasalahan sehari</w:t>
      </w:r>
      <w:r w:rsidR="007D0C64" w:rsidRPr="006C5B14">
        <w:rPr>
          <w:rFonts w:cs="Times New Roman"/>
        </w:rPr>
        <w:t>-</w:t>
      </w:r>
      <w:r w:rsidRPr="006C5B14">
        <w:rPr>
          <w:rFonts w:cs="Times New Roman"/>
        </w:rPr>
        <w:t>hari</w:t>
      </w:r>
    </w:p>
    <w:p w14:paraId="145489A9" w14:textId="766A5F3F" w:rsidR="005D047A" w:rsidRPr="006C5B14" w:rsidRDefault="005D047A" w:rsidP="00041032">
      <w:pPr>
        <w:pStyle w:val="ListParagraph"/>
        <w:numPr>
          <w:ilvl w:val="0"/>
          <w:numId w:val="8"/>
        </w:numPr>
        <w:spacing w:line="360" w:lineRule="auto"/>
        <w:ind w:left="1418" w:right="-1" w:hanging="567"/>
        <w:rPr>
          <w:rFonts w:cs="Times New Roman"/>
        </w:rPr>
      </w:pPr>
      <w:r w:rsidRPr="006C5B14">
        <w:rPr>
          <w:rFonts w:cs="Times New Roman"/>
        </w:rPr>
        <w:t xml:space="preserve">Mengaplikasikan serta mengembangkan teori yang didapat selama proses pembelajaran di bangku </w:t>
      </w:r>
      <w:r w:rsidR="007D0C64" w:rsidRPr="006C5B14">
        <w:rPr>
          <w:rFonts w:cs="Times New Roman"/>
        </w:rPr>
        <w:t>studi perguruan tinggi yang di ikuti</w:t>
      </w:r>
    </w:p>
    <w:p w14:paraId="1CEF622B" w14:textId="089D81FE" w:rsidR="000F595A" w:rsidRPr="006C5B14" w:rsidRDefault="001E59FD" w:rsidP="00041032">
      <w:pPr>
        <w:pStyle w:val="Heading2"/>
        <w:spacing w:before="0" w:after="160" w:line="360" w:lineRule="auto"/>
        <w:ind w:right="-1"/>
        <w:rPr>
          <w:rFonts w:cs="Times New Roman"/>
        </w:rPr>
      </w:pPr>
      <w:bookmarkStart w:id="24" w:name="_Toc108890448"/>
      <w:r w:rsidRPr="006C5B14">
        <w:rPr>
          <w:rFonts w:cs="Times New Roman"/>
        </w:rPr>
        <w:t xml:space="preserve">1.5 </w:t>
      </w:r>
      <w:r w:rsidR="00102663" w:rsidRPr="006C5B14">
        <w:rPr>
          <w:rFonts w:cs="Times New Roman"/>
        </w:rPr>
        <w:t>Batasan Penelitian</w:t>
      </w:r>
      <w:bookmarkEnd w:id="24"/>
    </w:p>
    <w:p w14:paraId="54D3D2C0" w14:textId="1E623C75" w:rsidR="00F52F0A" w:rsidRDefault="00563374" w:rsidP="00041032">
      <w:pPr>
        <w:spacing w:line="360" w:lineRule="auto"/>
        <w:ind w:right="-1" w:firstLine="720"/>
        <w:rPr>
          <w:rFonts w:cs="Times New Roman"/>
        </w:rPr>
      </w:pPr>
      <w:r w:rsidRPr="00563374">
        <w:rPr>
          <w:rFonts w:cs="Times New Roman"/>
        </w:rPr>
        <w:t>Pada penelitian ini</w:t>
      </w:r>
      <w:r>
        <w:rPr>
          <w:rFonts w:cs="Times New Roman"/>
        </w:rPr>
        <w:t xml:space="preserve"> digunakan perangkat keras (hardware) berupa laptop dengan spesifikasi Processor </w:t>
      </w:r>
      <w:r w:rsidRPr="00563374">
        <w:rPr>
          <w:rFonts w:cs="Times New Roman"/>
        </w:rPr>
        <w:t>Intel(R) Core(TM) i5-10500H CPU @ 2.50GHz   2.50 GHz</w:t>
      </w:r>
      <w:r>
        <w:rPr>
          <w:rFonts w:cs="Times New Roman"/>
        </w:rPr>
        <w:t xml:space="preserve"> , </w:t>
      </w:r>
      <w:r w:rsidR="00F52F0A">
        <w:rPr>
          <w:rFonts w:cs="Times New Roman"/>
        </w:rPr>
        <w:t>dengan Graphic Cars Intel® UHD Graphic dan NVIDIA GeForce GTX 1650 with Max-Q Design</w:t>
      </w:r>
      <w:r>
        <w:rPr>
          <w:rFonts w:cs="Times New Roman"/>
        </w:rPr>
        <w:t>,</w:t>
      </w:r>
      <w:r w:rsidR="00F52F0A">
        <w:rPr>
          <w:rFonts w:cs="Times New Roman"/>
        </w:rPr>
        <w:t xml:space="preserve"> </w:t>
      </w:r>
      <w:r>
        <w:rPr>
          <w:rFonts w:cs="Times New Roman"/>
        </w:rPr>
        <w:t>Memory RAM 16 GB</w:t>
      </w:r>
      <w:r w:rsidR="00F52F0A">
        <w:rPr>
          <w:rFonts w:cs="Times New Roman"/>
        </w:rPr>
        <w:t>, SSD 500gb.</w:t>
      </w:r>
    </w:p>
    <w:p w14:paraId="5F9E4878" w14:textId="77777777" w:rsidR="00F52F0A" w:rsidRDefault="00F52F0A" w:rsidP="00041032">
      <w:pPr>
        <w:spacing w:line="360" w:lineRule="auto"/>
        <w:ind w:right="-1"/>
        <w:rPr>
          <w:rFonts w:cs="Times New Roman"/>
        </w:rPr>
      </w:pPr>
      <w:r>
        <w:rPr>
          <w:rFonts w:cs="Times New Roman"/>
        </w:rPr>
        <w:tab/>
        <w:t>Selain perangkat keras, terdapat juga perangkat lunak (software) yang digunakan. Macam-macam software yang digunakan untuk penilitian ini antara lain:</w:t>
      </w:r>
    </w:p>
    <w:p w14:paraId="30A7FC13" w14:textId="77777777" w:rsidR="00F52F0A" w:rsidRPr="00F52F0A" w:rsidRDefault="00F52F0A" w:rsidP="00041032">
      <w:pPr>
        <w:pStyle w:val="ListParagraph"/>
        <w:numPr>
          <w:ilvl w:val="0"/>
          <w:numId w:val="12"/>
        </w:numPr>
        <w:spacing w:line="360" w:lineRule="auto"/>
        <w:ind w:right="-1"/>
        <w:rPr>
          <w:rFonts w:cs="Times New Roman"/>
        </w:rPr>
      </w:pPr>
      <w:r w:rsidRPr="00F52F0A">
        <w:rPr>
          <w:rFonts w:cs="Times New Roman"/>
        </w:rPr>
        <w:t>Windows 11</w:t>
      </w:r>
    </w:p>
    <w:p w14:paraId="2BEF0F65" w14:textId="77777777" w:rsidR="00F52F0A" w:rsidRDefault="00F52F0A" w:rsidP="00041032">
      <w:pPr>
        <w:pStyle w:val="ListParagraph"/>
        <w:numPr>
          <w:ilvl w:val="0"/>
          <w:numId w:val="12"/>
        </w:numPr>
        <w:spacing w:line="360" w:lineRule="auto"/>
        <w:ind w:right="-1"/>
        <w:rPr>
          <w:rFonts w:cs="Times New Roman"/>
        </w:rPr>
      </w:pPr>
      <w:r w:rsidRPr="00F52F0A">
        <w:rPr>
          <w:rFonts w:cs="Times New Roman"/>
        </w:rPr>
        <w:t>Microsoft Office Excel LTSC Professional Plus 2021</w:t>
      </w:r>
    </w:p>
    <w:p w14:paraId="3A516844" w14:textId="77777777" w:rsidR="00C24434" w:rsidRDefault="00C24434" w:rsidP="00041032">
      <w:pPr>
        <w:spacing w:line="360" w:lineRule="auto"/>
        <w:ind w:right="-1"/>
        <w:rPr>
          <w:rFonts w:cs="Times New Roman"/>
        </w:rPr>
      </w:pPr>
    </w:p>
    <w:p w14:paraId="5724341C" w14:textId="584A8034" w:rsidR="00C24434" w:rsidRPr="00C24434" w:rsidRDefault="00C24434" w:rsidP="00041032">
      <w:pPr>
        <w:spacing w:line="360" w:lineRule="auto"/>
        <w:ind w:right="-1"/>
        <w:rPr>
          <w:rFonts w:cs="Times New Roman"/>
        </w:rPr>
        <w:sectPr w:rsidR="00C24434" w:rsidRPr="00C24434" w:rsidSect="00340CE1">
          <w:headerReference w:type="default" r:id="rId17"/>
          <w:footerReference w:type="default" r:id="rId18"/>
          <w:pgSz w:w="11906" w:h="16838" w:code="9"/>
          <w:pgMar w:top="1701" w:right="1701" w:bottom="1701" w:left="2268" w:header="850" w:footer="850" w:gutter="0"/>
          <w:cols w:space="720"/>
          <w:docGrid w:linePitch="360"/>
        </w:sectPr>
      </w:pPr>
    </w:p>
    <w:p w14:paraId="5D2887D9" w14:textId="4336FA36" w:rsidR="000F595A" w:rsidRPr="006C5B14" w:rsidRDefault="000F595A" w:rsidP="00041032">
      <w:pPr>
        <w:pStyle w:val="Heading1"/>
        <w:spacing w:before="0" w:after="160" w:line="360" w:lineRule="auto"/>
        <w:ind w:right="-1"/>
        <w:rPr>
          <w:rFonts w:cs="Times New Roman"/>
        </w:rPr>
      </w:pPr>
      <w:bookmarkStart w:id="25" w:name="_Hlk99615109"/>
      <w:bookmarkStart w:id="26" w:name="_Toc108890449"/>
      <w:r w:rsidRPr="006C5B14">
        <w:rPr>
          <w:rFonts w:cs="Times New Roman"/>
        </w:rPr>
        <w:lastRenderedPageBreak/>
        <w:t>B</w:t>
      </w:r>
      <w:bookmarkEnd w:id="25"/>
      <w:r w:rsidR="00B6079F" w:rsidRPr="006C5B14">
        <w:rPr>
          <w:rFonts w:cs="Times New Roman"/>
        </w:rPr>
        <w:t xml:space="preserve">AB II </w:t>
      </w:r>
      <w:r w:rsidR="00B6079F" w:rsidRPr="006C5B14">
        <w:rPr>
          <w:rFonts w:cs="Times New Roman"/>
        </w:rPr>
        <w:br/>
        <w:t>KAJIAN PUSTAKA</w:t>
      </w:r>
      <w:bookmarkEnd w:id="26"/>
    </w:p>
    <w:p w14:paraId="51D101F0" w14:textId="6709D349" w:rsidR="000F595A" w:rsidRPr="006C5B14" w:rsidRDefault="001E59FD" w:rsidP="00041032">
      <w:pPr>
        <w:pStyle w:val="Heading2"/>
        <w:spacing w:before="0" w:after="160" w:line="360" w:lineRule="auto"/>
        <w:ind w:right="-1"/>
        <w:rPr>
          <w:rFonts w:cs="Times New Roman"/>
        </w:rPr>
      </w:pPr>
      <w:bookmarkStart w:id="27" w:name="_Toc108890450"/>
      <w:r w:rsidRPr="006C5B14">
        <w:rPr>
          <w:rFonts w:cs="Times New Roman"/>
        </w:rPr>
        <w:t xml:space="preserve">2.1 </w:t>
      </w:r>
      <w:r w:rsidR="00102663" w:rsidRPr="006C5B14">
        <w:rPr>
          <w:rFonts w:cs="Times New Roman"/>
        </w:rPr>
        <w:t>Landasan Teori</w:t>
      </w:r>
      <w:bookmarkEnd w:id="27"/>
    </w:p>
    <w:p w14:paraId="08251FC3" w14:textId="4A075B5A" w:rsidR="00E038BC" w:rsidRPr="00E038BC" w:rsidRDefault="001E59FD" w:rsidP="00041032">
      <w:pPr>
        <w:pStyle w:val="Heading3"/>
        <w:spacing w:line="360" w:lineRule="auto"/>
        <w:ind w:right="-1"/>
        <w:rPr>
          <w:rFonts w:cs="Times New Roman"/>
          <w:i/>
          <w:iCs/>
        </w:rPr>
      </w:pPr>
      <w:bookmarkStart w:id="28" w:name="_Toc108890451"/>
      <w:r w:rsidRPr="006C5B14">
        <w:rPr>
          <w:rFonts w:cs="Times New Roman"/>
        </w:rPr>
        <w:t>2.1</w:t>
      </w:r>
      <w:r w:rsidR="004F3DC5" w:rsidRPr="006C5B14">
        <w:rPr>
          <w:rFonts w:cs="Times New Roman"/>
        </w:rPr>
        <w:t>.1</w:t>
      </w:r>
      <w:r w:rsidRPr="006C5B14">
        <w:rPr>
          <w:rFonts w:cs="Times New Roman"/>
        </w:rPr>
        <w:t xml:space="preserve"> </w:t>
      </w:r>
      <w:r w:rsidR="00800CE6">
        <w:rPr>
          <w:rFonts w:cs="Times New Roman"/>
        </w:rPr>
        <w:t xml:space="preserve">Peramalan atau </w:t>
      </w:r>
      <w:r w:rsidR="00800CE6">
        <w:rPr>
          <w:rFonts w:cs="Times New Roman"/>
          <w:i/>
          <w:iCs/>
        </w:rPr>
        <w:t>Forecasting</w:t>
      </w:r>
      <w:bookmarkEnd w:id="28"/>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Pengertian Peramalan</w:t>
      </w:r>
    </w:p>
    <w:p w14:paraId="788CE8F5" w14:textId="174877E5" w:rsidR="00F635D5" w:rsidRPr="006C5B14" w:rsidRDefault="00602E94" w:rsidP="00041032">
      <w:pPr>
        <w:spacing w:line="360" w:lineRule="auto"/>
        <w:ind w:left="1134" w:right="-1" w:firstLine="567"/>
        <w:jc w:val="both"/>
        <w:rPr>
          <w:rFonts w:cs="Times New Roman"/>
        </w:rPr>
      </w:pPr>
      <w:r>
        <w:rPr>
          <w:rFonts w:cs="Times New Roman"/>
        </w:rPr>
        <w:t>M</w:t>
      </w:r>
      <w:r w:rsidR="00D76373" w:rsidRPr="006C5B14">
        <w:rPr>
          <w:rFonts w:cs="Times New Roman"/>
        </w:rPr>
        <w:t>enurut</w:t>
      </w:r>
      <w:r w:rsidR="00F91CDB" w:rsidRPr="006C5B14">
        <w:rPr>
          <w:rFonts w:cs="Times New Roman"/>
        </w:rPr>
        <w:t xml:space="preserve"> (Heizer, Render) </w:t>
      </w:r>
      <w:r w:rsidR="00D76373" w:rsidRPr="006C5B14">
        <w:rPr>
          <w:rFonts w:cs="Times New Roman"/>
        </w:rPr>
        <w:t>peramalan merupakan</w:t>
      </w:r>
      <w:r w:rsidR="00334DE3">
        <w:rPr>
          <w:rFonts w:cs="Times New Roman"/>
        </w:rPr>
        <w:t xml:space="preserve"> </w:t>
      </w:r>
      <w:r w:rsidR="00D76373" w:rsidRPr="006C5B14">
        <w:rPr>
          <w:rFonts w:cs="Times New Roman"/>
        </w:rPr>
        <w:t>ilmu dengan fungsi untuk memprediksi hasil kejadian yang akan terjadi di masa akan dat</w:t>
      </w:r>
      <w:r w:rsidR="00334DE3">
        <w:rPr>
          <w:rFonts w:cs="Times New Roman"/>
        </w:rPr>
        <w:t>a</w:t>
      </w:r>
      <w:r w:rsidR="00D76373" w:rsidRPr="006C5B14">
        <w:rPr>
          <w:rFonts w:cs="Times New Roman"/>
        </w:rPr>
        <w:t xml:space="preserve">ng. Hal ini membentuk sebuah model matematis yang di pengaruhi dan melibatkan </w:t>
      </w:r>
      <w:r w:rsidR="00F635D5" w:rsidRPr="006C5B14">
        <w:rPr>
          <w:rFonts w:cs="Times New Roman"/>
        </w:rPr>
        <w:t xml:space="preserve">pengambilan data historis masa lalu dengan memproyeksikan data-data masa depan. Selain prediksi matematis, prediksi juga dapat bersifat subjektif seperti contohnya intuisi, dan beberapa ada yang menggabungkan model sistematis dan subjektif </w:t>
      </w:r>
      <w:r w:rsidR="001D5558" w:rsidRPr="006C5B14">
        <w:rPr>
          <w:rFonts w:cs="Times New Roman"/>
        </w:rPr>
        <w:t xml:space="preserve">contohnya pendapat atau pertimbangan seorang manajer </w:t>
      </w:r>
      <w:r w:rsidR="00F91CDB" w:rsidRPr="006C5B14">
        <w:rPr>
          <w:rFonts w:cs="Times New Roman"/>
        </w:rPr>
        <w:fldChar w:fldCharType="begin" w:fldLock="1"/>
      </w:r>
      <w:r w:rsidR="006D2675" w:rsidRPr="006C5B14">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F91CDB" w:rsidRPr="006C5B14">
        <w:rPr>
          <w:rFonts w:cs="Times New Roman"/>
          <w:noProof/>
        </w:rPr>
        <w:t>(dalam Salim et al., 2020)</w:t>
      </w:r>
      <w:r w:rsidR="00F91CDB" w:rsidRPr="006C5B14">
        <w:rPr>
          <w:rFonts w:cs="Times New Roman"/>
        </w:rPr>
        <w:fldChar w:fldCharType="end"/>
      </w:r>
      <w:r w:rsidR="00F635D5" w:rsidRPr="006C5B14">
        <w:rPr>
          <w:rFonts w:cs="Times New Roman"/>
        </w:rPr>
        <w:t>.</w:t>
      </w:r>
    </w:p>
    <w:p w14:paraId="38BA882A" w14:textId="53102459" w:rsidR="0092065F" w:rsidRDefault="0092065F" w:rsidP="00041032">
      <w:pPr>
        <w:spacing w:line="360" w:lineRule="auto"/>
        <w:ind w:left="1134" w:right="-1" w:firstLine="567"/>
        <w:jc w:val="both"/>
        <w:rPr>
          <w:rFonts w:cs="Times New Roman"/>
        </w:rPr>
      </w:pPr>
      <w:r w:rsidRPr="006C5B14">
        <w:rPr>
          <w:rFonts w:cs="Times New Roman"/>
        </w:rPr>
        <w:t xml:space="preserve">Menurut </w:t>
      </w:r>
      <w:r w:rsidR="006D2675" w:rsidRPr="006C5B14">
        <w:rPr>
          <w:rFonts w:cs="Times New Roman"/>
        </w:rPr>
        <w:t>((Qamal, 2016))</w:t>
      </w:r>
      <w:r w:rsidRPr="006C5B14">
        <w:rPr>
          <w:rFonts w:cs="Times New Roman"/>
        </w:rPr>
        <w:t xml:space="preserve"> forecasting merupakan hal pertama yang harus dilakukan dalam membuat dan mengambil keputusan. Adapun hal-hal yang harus diperhatikan sebelum melakukan peramalan ialah harus menetapkan dan mengetahui permasalahan atau isu yang akan di bahas atau di selesaikan dalam pembambilan keputusan itu</w:t>
      </w:r>
      <w:r w:rsidR="006D2675" w:rsidRPr="006C5B14">
        <w:rPr>
          <w:rFonts w:cs="Times New Roman"/>
        </w:rPr>
        <w:t xml:space="preserve"> </w:t>
      </w:r>
      <w:r w:rsidR="006D2675" w:rsidRPr="006C5B14">
        <w:rPr>
          <w:rFonts w:cs="Times New Roman"/>
        </w:rPr>
        <w:fldChar w:fldCharType="begin" w:fldLock="1"/>
      </w:r>
      <w:r w:rsidR="00AA684E"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6D2675" w:rsidRPr="006C5B14">
        <w:rPr>
          <w:rFonts w:cs="Times New Roman"/>
          <w:noProof/>
        </w:rPr>
        <w:t>(dalam 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r w:rsidRPr="0036596A">
        <w:rPr>
          <w:rFonts w:cs="Times New Roman"/>
        </w:rPr>
        <w:t>Tujuan Peramalan</w:t>
      </w:r>
    </w:p>
    <w:p w14:paraId="6B933A70" w14:textId="54D0DEA9" w:rsidR="001A7DD8" w:rsidRDefault="00BC7660" w:rsidP="00041032">
      <w:pPr>
        <w:spacing w:line="360" w:lineRule="auto"/>
        <w:ind w:left="1134" w:right="-1" w:firstLine="567"/>
        <w:jc w:val="both"/>
      </w:pPr>
      <w:r>
        <w:rPr>
          <w:rFonts w:cs="Times New Roman"/>
        </w:rPr>
        <w:t xml:space="preserve">Menurut </w:t>
      </w:r>
      <w:r>
        <w:t>Heizer dan Render (2015:47)</w:t>
      </w:r>
      <w:r w:rsidR="001A7DD8">
        <w:t xml:space="preserve"> </w:t>
      </w:r>
      <w:r w:rsidR="00F034EF">
        <w:t>(</w:t>
      </w:r>
      <w:r w:rsidR="001A7DD8">
        <w:t>dalam</w:t>
      </w:r>
      <w:r w:rsidR="00F11C4C">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r>
        <w:t xml:space="preserve">peramalan memiliki beberapa tujuan sebagai berikut: </w:t>
      </w:r>
    </w:p>
    <w:p w14:paraId="040289A5" w14:textId="0A35D978" w:rsidR="00C41CA8" w:rsidRDefault="00BC7660" w:rsidP="00041032">
      <w:pPr>
        <w:pStyle w:val="ListParagraph"/>
        <w:numPr>
          <w:ilvl w:val="0"/>
          <w:numId w:val="17"/>
        </w:numPr>
        <w:spacing w:line="360" w:lineRule="auto"/>
        <w:ind w:left="1560" w:right="-1" w:hanging="577"/>
        <w:jc w:val="both"/>
      </w:pPr>
      <w:r>
        <w:t xml:space="preserve">Untuk mengkaji kebijakan perusahaan </w:t>
      </w:r>
      <w:r w:rsidR="001A7DD8">
        <w:t>yang lalu dengan kebijakaan saat ini guna memantau pengaruhnya di masa depan.</w:t>
      </w:r>
    </w:p>
    <w:p w14:paraId="4EE490F5" w14:textId="15AA78BF" w:rsidR="001A7DD8" w:rsidRPr="0036596A" w:rsidRDefault="0036596A" w:rsidP="00041032">
      <w:pPr>
        <w:pStyle w:val="ListParagraph"/>
        <w:numPr>
          <w:ilvl w:val="0"/>
          <w:numId w:val="17"/>
        </w:numPr>
        <w:spacing w:line="360" w:lineRule="auto"/>
        <w:ind w:left="1560" w:right="-1" w:hanging="577"/>
        <w:jc w:val="both"/>
        <w:rPr>
          <w:rFonts w:cs="Times New Roman"/>
        </w:rPr>
      </w:pPr>
      <w:r w:rsidRPr="0036596A">
        <w:rPr>
          <w:rFonts w:cs="Times New Roman"/>
        </w:rPr>
        <w:t xml:space="preserve">Peramalan diperlukan akibat terjadinya </w:t>
      </w:r>
      <w:r w:rsidRPr="0036596A">
        <w:rPr>
          <w:rFonts w:cs="Times New Roman"/>
          <w:i/>
          <w:iCs/>
        </w:rPr>
        <w:t xml:space="preserve">time lag </w:t>
      </w:r>
      <w:r w:rsidRPr="0036596A">
        <w:rPr>
          <w:rFonts w:cs="Times New Roman"/>
        </w:rPr>
        <w:t xml:space="preserve">atau </w:t>
      </w:r>
      <w:r w:rsidRPr="0036596A">
        <w:rPr>
          <w:rFonts w:cs="Times New Roman"/>
          <w:i/>
          <w:iCs/>
        </w:rPr>
        <w:t>delay</w:t>
      </w:r>
      <w:r w:rsidRPr="0036596A">
        <w:rPr>
          <w:rFonts w:cs="Times New Roman"/>
        </w:rPr>
        <w:t xml:space="preserve"> antara kebijakan perusahaan ketika di tetapkan terhadap kebijakan perusahaan ketika dilaksanakan.</w:t>
      </w:r>
    </w:p>
    <w:p w14:paraId="514C4E8D" w14:textId="5F27CB3D" w:rsidR="0036596A" w:rsidRPr="0036596A" w:rsidRDefault="0036596A" w:rsidP="00041032">
      <w:pPr>
        <w:pStyle w:val="ListParagraph"/>
        <w:numPr>
          <w:ilvl w:val="0"/>
          <w:numId w:val="17"/>
        </w:numPr>
        <w:spacing w:line="360" w:lineRule="auto"/>
        <w:ind w:left="1560" w:right="-1" w:hanging="577"/>
        <w:jc w:val="both"/>
        <w:rPr>
          <w:rFonts w:cs="Times New Roman"/>
        </w:rPr>
      </w:pPr>
      <w:r w:rsidRPr="0036596A">
        <w:rPr>
          <w:rFonts w:cs="Times New Roman"/>
        </w:rPr>
        <w:lastRenderedPageBreak/>
        <w:t>Peramalan merupakan salah satu cara meningkatkan kefektifan suatu model bisnis dengan didasari penyusutan bisnis di sebuah perusahaan.</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Tahap-Tahap Peramalan</w:t>
      </w:r>
    </w:p>
    <w:p w14:paraId="6FB9816D" w14:textId="03064BA2" w:rsidR="0092065F" w:rsidRPr="006C5B14" w:rsidRDefault="0092065F"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t>(Qamal, 2016)</w:t>
      </w:r>
      <w:r w:rsidR="001A7DD8">
        <w:rPr>
          <w:rFonts w:cs="Times New Roman"/>
        </w:rPr>
        <w:t xml:space="preserve"> </w:t>
      </w:r>
      <w:r w:rsidR="001A7DD8" w:rsidRPr="006C5B14">
        <w:rPr>
          <w:rFonts w:cs="Times New Roman"/>
        </w:rPr>
        <w:fldChar w:fldCharType="begin" w:fldLock="1"/>
      </w:r>
      <w:r w:rsidR="001A7DD8"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1A7DD8" w:rsidRPr="006C5B14">
        <w:rPr>
          <w:rFonts w:cs="Times New Roman"/>
          <w:noProof/>
        </w:rPr>
        <w:t>(dalam Navalina et al., 2020)</w:t>
      </w:r>
      <w:r w:rsidR="001A7DD8" w:rsidRPr="006C5B14">
        <w:rPr>
          <w:rFonts w:cs="Times New Roman"/>
        </w:rPr>
        <w:fldChar w:fldCharType="end"/>
      </w:r>
      <w:r w:rsidR="001A7DD8" w:rsidRPr="006C5B14">
        <w:rPr>
          <w:rFonts w:cs="Times New Roman"/>
        </w:rPr>
        <w:t>.</w:t>
      </w:r>
      <w:r w:rsidR="00AA684E" w:rsidRPr="006C5B14">
        <w:rPr>
          <w:rFonts w:cs="Times New Roman"/>
        </w:rPr>
        <w:t xml:space="preserve">mengatakan </w:t>
      </w:r>
      <w:r w:rsidRPr="006C5B14">
        <w:rPr>
          <w:rFonts w:cs="Times New Roman"/>
        </w:rPr>
        <w:t xml:space="preserve">tahap-tahap yang akan dilakukan seseorang </w:t>
      </w:r>
      <w:r w:rsidR="001A7DD8">
        <w:rPr>
          <w:rFonts w:cs="Times New Roman"/>
        </w:rPr>
        <w:t>k</w:t>
      </w:r>
      <w:r w:rsidRPr="006C5B14">
        <w:rPr>
          <w:rFonts w:cs="Times New Roman"/>
        </w:rPr>
        <w:t>etika melakukan peramalan ialah</w:t>
      </w:r>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entukan masalah yang akan diselesaikan menggunakan peramalan tersebut</w:t>
      </w:r>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yiapkan dan mencari data-data yang akan diproses dalam proses peramalan nantinya</w:t>
      </w:r>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milih jenis metode peramalan sesuai dengan jenis</w:t>
      </w:r>
      <w:r w:rsidR="00767EFF" w:rsidRPr="006C5B14">
        <w:rPr>
          <w:rFonts w:cs="Times New Roman"/>
        </w:rPr>
        <w:t xml:space="preserve"> permasalahan yang di hadapi dan akan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r w:rsidRPr="00E038BC">
        <w:rPr>
          <w:rFonts w:cs="Times New Roman"/>
        </w:rPr>
        <w:t>setelah memilih jenis peramalan yang akan di pakai, metode itu akan di aplikasikan dengan data-data yang akan di Analisa untuk beberapa periode kedepan</w:t>
      </w:r>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r w:rsidRPr="00E038BC">
        <w:rPr>
          <w:rFonts w:cs="Times New Roman"/>
        </w:rPr>
        <w:t>h</w:t>
      </w:r>
      <w:r w:rsidR="00767EFF" w:rsidRPr="00E038BC">
        <w:rPr>
          <w:rFonts w:cs="Times New Roman"/>
        </w:rPr>
        <w:t>al terakhir yang akan di lakukan ialah, mengevaluasi dan menetapkan kesimpulan dari hasil peramalan yang telah di lakukan.</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Jenis-Jenis Peramalan</w:t>
      </w:r>
    </w:p>
    <w:p w14:paraId="1DA97989" w14:textId="77777777" w:rsidR="00CC7F15" w:rsidRDefault="009A20C3"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r w:rsidRPr="006C5B14">
        <w:rPr>
          <w:rFonts w:cs="Times New Roman"/>
        </w:rPr>
        <w:t>peramalan dapat di bagi menjadi 2 macam berdasarkan jenis pendekatannya, pendekatan secara kualitatif maupun kuantitatif.</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r w:rsidRPr="006C5B14">
        <w:t>Peramalan Dengan Pendekatan Kualitatif</w:t>
      </w:r>
    </w:p>
    <w:p w14:paraId="7F3BEAB0" w14:textId="77777777" w:rsidR="00CC7F15" w:rsidRDefault="009A20C3" w:rsidP="00041032">
      <w:pPr>
        <w:spacing w:line="360" w:lineRule="auto"/>
        <w:ind w:left="1701" w:right="-1" w:firstLine="567"/>
        <w:jc w:val="both"/>
        <w:rPr>
          <w:rFonts w:cs="Times New Roman"/>
        </w:rPr>
      </w:pPr>
      <w:r w:rsidRPr="006C5B14">
        <w:rPr>
          <w:rFonts w:cs="Times New Roman"/>
        </w:rPr>
        <w:t xml:space="preserve">Merupakan jenis peramalan yang </w:t>
      </w:r>
      <w:r w:rsidR="005F28A6" w:rsidRPr="006C5B14">
        <w:rPr>
          <w:rFonts w:cs="Times New Roman"/>
        </w:rPr>
        <w:t>lebih mengutamakan pengumpulan pendapat di masing-masing bagian, kemudian dihubungkan dan dikomunikasikan guna mendapat gambaran prediksi masa depan. Ada beberapa cara yang termasuk dalam kategori peramalan kualitatif, diantaranya</w:t>
      </w:r>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r w:rsidRPr="006C5B14">
        <w:lastRenderedPageBreak/>
        <w:t>Peramalan Dengan Pendekatan Kuantitafif</w:t>
      </w:r>
    </w:p>
    <w:p w14:paraId="0418C835" w14:textId="77777777" w:rsidR="00CC7F15" w:rsidRDefault="007070D1" w:rsidP="00041032">
      <w:pPr>
        <w:spacing w:line="360" w:lineRule="auto"/>
        <w:ind w:left="1701" w:right="-1" w:firstLine="567"/>
        <w:jc w:val="both"/>
        <w:rPr>
          <w:rFonts w:cs="Times New Roman"/>
        </w:rPr>
      </w:pPr>
      <w:r w:rsidRPr="006C5B14">
        <w:rPr>
          <w:rFonts w:cs="Times New Roman"/>
        </w:rPr>
        <w:t xml:space="preserve">Peramalan ini dilakukan dengan menggunakan angka-angka dan data statistic yang sudah ada untuk memprediksi kejadian yang akan datang. Peramalan ini dibagi menjadi dua jenis, yakni </w:t>
      </w:r>
      <w:r w:rsidRPr="006C5B14">
        <w:rPr>
          <w:rFonts w:cs="Times New Roman"/>
          <w:i/>
          <w:iCs/>
        </w:rPr>
        <w:t>Explanatary</w:t>
      </w:r>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r w:rsidRPr="006C5B14">
        <w:rPr>
          <w:rFonts w:cs="Times New Roman"/>
        </w:rPr>
        <w:t xml:space="preserve">Metode ini erat kaitannya dengan Regresi. Pada dasarnya metode ini berupaya mencari </w:t>
      </w:r>
      <w:r w:rsidR="00AE6B27" w:rsidRPr="006C5B14">
        <w:rPr>
          <w:rFonts w:cs="Times New Roman"/>
        </w:rPr>
        <w:t>faktor-faktor berhubungan dengan sebuah data atau peristiwa yang berguna untuk mendapatkan angka-angka hasil gambaran prediksi dari periode di masa depan.</w:t>
      </w:r>
      <w:r w:rsidR="00E76EDC">
        <w:rPr>
          <w:rFonts w:cs="Times New Roman"/>
        </w:rPr>
        <w:t xml:space="preserve"> Contohnya antara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r w:rsidR="00E76EDC" w:rsidRPr="006C5B14">
        <w:rPr>
          <w:rFonts w:cs="Times New Roman"/>
          <w:i/>
          <w:iCs/>
        </w:rPr>
        <w:t>Econometriv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r w:rsidRPr="006C5B14">
        <w:rPr>
          <w:rFonts w:cs="Times New Roman"/>
        </w:rPr>
        <w:t xml:space="preserve">Metode ini </w:t>
      </w:r>
      <w:r w:rsidR="006256E0" w:rsidRPr="006C5B14">
        <w:rPr>
          <w:rFonts w:cs="Times New Roman"/>
        </w:rPr>
        <w:t xml:space="preserve">dipakai untuk data yang ber otokorelasi, artinya antara data-data yang ada mempunyai hubungan erat dan kuat dengan data-data berikutnya. Beberapa jenis metode </w:t>
      </w:r>
      <w:r w:rsidR="006256E0" w:rsidRPr="006C5B14">
        <w:rPr>
          <w:rFonts w:cs="Times New Roman"/>
          <w:i/>
          <w:iCs/>
        </w:rPr>
        <w:t xml:space="preserve">time series </w:t>
      </w:r>
      <w:r w:rsidR="006256E0" w:rsidRPr="006C5B14">
        <w:rPr>
          <w:rFonts w:cs="Times New Roman"/>
        </w:rPr>
        <w:t xml:space="preserve">yang ada yakni </w:t>
      </w:r>
      <w:r w:rsidR="006256E0" w:rsidRPr="006C5B14">
        <w:rPr>
          <w:rFonts w:cs="Times New Roman"/>
          <w:i/>
          <w:iCs/>
        </w:rPr>
        <w:t>Box Jenkins</w:t>
      </w:r>
      <w:r w:rsidR="00E76EDC">
        <w:rPr>
          <w:rFonts w:cs="Times New Roman"/>
          <w:i/>
          <w:iCs/>
        </w:rPr>
        <w:t xml:space="preserve"> </w:t>
      </w:r>
      <w:r w:rsidR="000A7820" w:rsidRPr="006C5B14">
        <w:rPr>
          <w:rFonts w:cs="Times New Roman"/>
        </w:rPr>
        <w:t>atau</w:t>
      </w:r>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pemulusan)</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r w:rsidRPr="006C5B14">
        <w:rPr>
          <w:rFonts w:cs="Times New Roman"/>
        </w:rPr>
        <w:t xml:space="preserve">Sedangkan menurut </w:t>
      </w:r>
      <w:r w:rsidR="002E7F86" w:rsidRPr="006C5B14">
        <w:rPr>
          <w:rFonts w:cs="Times New Roman"/>
        </w:rPr>
        <w:t>(Heizer dan Render, 2005</w:t>
      </w:r>
      <w:r w:rsidR="002740B7">
        <w:rPr>
          <w:rFonts w:cs="Times New Roman"/>
        </w:rPr>
        <w:t>)</w:t>
      </w:r>
      <w:r w:rsidR="002E7F86" w:rsidRPr="006C5B14">
        <w:rPr>
          <w:rFonts w:cs="Times New Roman"/>
        </w:rPr>
        <w:t xml:space="preserve"> dalam penelitian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r w:rsidRPr="006C5B14">
        <w:rPr>
          <w:rFonts w:cs="Times New Roman"/>
        </w:rPr>
        <w:t>peramalan dapat di kelompokkan menjadi tiga kategori berdasarkan jangka waktu peramalan yang akan di lakukan</w:t>
      </w:r>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pendek, peramalan yang berfungi untk meramalkan suatu kondisi dalam jangka waktu kurang dari tiga bulan.</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menengah, yakni peramalan yang meramalkan suatu kondisi dalam kondisi atau jangka waktu antara tiga bulan sampai dengan tiga tahun.</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lastRenderedPageBreak/>
        <w:t>peramalan jangka panjang, yakni merupakan peramalan dengan jangka waktu untuk lebih dari tiga tahun.</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r w:rsidRPr="006C5B14">
        <w:rPr>
          <w:rFonts w:cs="Times New Roman"/>
        </w:rPr>
        <w:t>Menurut</w:t>
      </w:r>
      <w:r w:rsidR="002E7F86" w:rsidRPr="006C5B14">
        <w:rPr>
          <w:rFonts w:cs="Times New Roman"/>
        </w:rPr>
        <w:t xml:space="preserve"> (Makridakis, 1999) suatu</w:t>
      </w:r>
      <w:r w:rsidRPr="006C5B14">
        <w:rPr>
          <w:rFonts w:cs="Times New Roman"/>
        </w:rPr>
        <w:t xml:space="preserve"> </w:t>
      </w:r>
      <w:r w:rsidR="002E7F86" w:rsidRPr="006C5B14">
        <w:rPr>
          <w:rFonts w:cs="Times New Roman"/>
        </w:rPr>
        <w:t>pola</w:t>
      </w:r>
      <w:r w:rsidRPr="006C5B14">
        <w:rPr>
          <w:rFonts w:cs="Times New Roman"/>
        </w:rPr>
        <w:t xml:space="preserve"> data merupakan langkah yang harus dilakukan untuk menentukan metode </w:t>
      </w:r>
      <w:r w:rsidRPr="006C5B14">
        <w:rPr>
          <w:rFonts w:cs="Times New Roman"/>
          <w:i/>
          <w:iCs/>
        </w:rPr>
        <w:t xml:space="preserve">time series </w:t>
      </w:r>
      <w:r w:rsidRPr="006C5B14">
        <w:rPr>
          <w:rFonts w:cs="Times New Roman"/>
        </w:rPr>
        <w:t>yang tepat dengan mempertimbangkan jenis pola data yang diteliti, sehingga kita dapat menyesuaikan dan memilih metode penelitian yang tepat berdasar pola data tersebut. Pola-pola data dapat dibagi menjadi empat jenis yaitu</w:t>
      </w:r>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r w:rsidR="009D15B8" w:rsidRPr="006C5B14">
        <w:t>a</w:t>
      </w:r>
      <w:r w:rsidRPr="006C5B14">
        <w:t>tau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ini terjadi ketika data-data berfluktuasi atau turun-naik di sekitar nilai rata-rata yang stabil dan konstan. Suatu produk penjualan yang tidak berubah atau naik-turun dalam jangka waktu tertentu </w:t>
      </w:r>
      <w:r w:rsidR="00C10955" w:rsidRPr="006C5B14">
        <w:rPr>
          <w:rFonts w:cs="Times New Roman"/>
        </w:rPr>
        <w:t>dapat di masukkan dalam jenis ini. Bentuk pola horizontal ditunjukkan seperti</w:t>
      </w:r>
      <w:r w:rsidR="00F7240C">
        <w:rPr>
          <w:rFonts w:cs="Times New Roman"/>
        </w:rPr>
        <w:t xml:space="preserve"> </w:t>
      </w:r>
      <w:r w:rsidR="00C10955" w:rsidRPr="006C5B14">
        <w:rPr>
          <w:rFonts w:cs="Times New Roman"/>
        </w:rPr>
        <w:t>gambar beriku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29" w:name="_Toc99627688"/>
      <w:bookmarkStart w:id="30" w:name="_Toc100149429"/>
      <w:bookmarkStart w:id="31" w:name="_Toc108890497"/>
      <w:bookmarkStart w:id="32" w:name="_Toc108891015"/>
      <w:r>
        <w:t xml:space="preserve">Gambar 2. </w:t>
      </w:r>
      <w:fldSimple w:instr=" SEQ Gambar_2. \* ARABIC ">
        <w:r>
          <w:rPr>
            <w:noProof/>
          </w:rPr>
          <w:t>1</w:t>
        </w:r>
      </w:fldSimple>
      <w:r w:rsidR="008415EC" w:rsidRPr="006C5B14">
        <w:t xml:space="preserve">Diagram Pola Data </w:t>
      </w:r>
      <w:r w:rsidR="008415EC" w:rsidRPr="006C5B14">
        <w:rPr>
          <w:i/>
        </w:rPr>
        <w:t>Horizontal</w:t>
      </w:r>
      <w:bookmarkEnd w:id="29"/>
      <w:bookmarkEnd w:id="30"/>
      <w:bookmarkEnd w:id="31"/>
      <w:bookmarkEnd w:id="32"/>
    </w:p>
    <w:p w14:paraId="0EE67FD5" w14:textId="13D8094B" w:rsidR="005E0DC6" w:rsidRPr="006C5B14" w:rsidRDefault="005E0DC6" w:rsidP="00041032">
      <w:pPr>
        <w:pStyle w:val="ListParagraph"/>
        <w:numPr>
          <w:ilvl w:val="0"/>
          <w:numId w:val="22"/>
        </w:numPr>
        <w:spacing w:line="360" w:lineRule="auto"/>
        <w:ind w:left="1701" w:hanging="567"/>
      </w:pPr>
      <w:r w:rsidRPr="006C5B14">
        <w:t>Pola Musiman (S) atau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Pola ini terjadi jika s</w:t>
      </w:r>
      <w:r w:rsidR="007C3FE6" w:rsidRPr="006C5B14">
        <w:rPr>
          <w:rFonts w:cs="Times New Roman"/>
        </w:rPr>
        <w:t xml:space="preserve">uatu deret bilangan data terpengaruh oleh faktor-faktor musiman (yang terjadi dalam kurun waktu tertentu. Misalnya, kuartal tahun tertentu, bulan hingga hari-hari tertentu pada minggu-minggu tertentu). Contohnya penjualan produk dan barang yang laku pada musim-musim tertentu, seperti </w:t>
      </w:r>
      <w:r w:rsidR="007C3FE6" w:rsidRPr="006C5B14">
        <w:rPr>
          <w:rFonts w:cs="Times New Roman"/>
        </w:rPr>
        <w:lastRenderedPageBreak/>
        <w:t>eskrim dan minuman dingin Ketika musim panas hingga pemanas ruangan Ketika musim dingin tiba.</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3" w:name="_Toc99627689"/>
      <w:bookmarkStart w:id="34" w:name="_Toc100149430"/>
    </w:p>
    <w:p w14:paraId="6D29E169" w14:textId="7BCCC65F" w:rsidR="00DD07CC" w:rsidRDefault="003C1E20" w:rsidP="003C1E20">
      <w:pPr>
        <w:pStyle w:val="Caption"/>
        <w:ind w:left="1701"/>
      </w:pPr>
      <w:bookmarkStart w:id="35" w:name="_Toc108890498"/>
      <w:bookmarkStart w:id="36" w:name="_Toc108891016"/>
      <w:r>
        <w:t xml:space="preserve">Gambar 2. </w:t>
      </w:r>
      <w:fldSimple w:instr=" SEQ Gambar_2. \* ARABIC ">
        <w:r>
          <w:rPr>
            <w:noProof/>
          </w:rPr>
          <w:t>2</w:t>
        </w:r>
      </w:fldSimple>
      <w:r>
        <w:t xml:space="preserve"> </w:t>
      </w:r>
      <w:r w:rsidR="008415EC" w:rsidRPr="006C5B14">
        <w:t>Pola Data Musiman</w:t>
      </w:r>
      <w:bookmarkEnd w:id="33"/>
      <w:bookmarkEnd w:id="34"/>
      <w:bookmarkEnd w:id="35"/>
      <w:bookmarkEnd w:id="36"/>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7" w:name="_Toc99627690"/>
      <w:bookmarkStart w:id="38" w:name="_Toc100149431"/>
      <w:bookmarkStart w:id="39" w:name="_Toc108890499"/>
      <w:bookmarkStart w:id="40" w:name="_Toc108891017"/>
      <w:r>
        <w:t xml:space="preserve">Gambar 2. </w:t>
      </w:r>
      <w:fldSimple w:instr=" SEQ Gambar_2. \* ARABIC ">
        <w:r>
          <w:rPr>
            <w:noProof/>
          </w:rPr>
          <w:t>3</w:t>
        </w:r>
      </w:fldSimple>
      <w:r>
        <w:t xml:space="preserve"> </w:t>
      </w:r>
      <w:r w:rsidR="008415EC" w:rsidRPr="006C5B14">
        <w:t xml:space="preserve">Pola Data </w:t>
      </w:r>
      <w:r w:rsidR="008415EC" w:rsidRPr="006C5B14">
        <w:rPr>
          <w:i/>
        </w:rPr>
        <w:t>Trend</w:t>
      </w:r>
      <w:bookmarkEnd w:id="37"/>
      <w:bookmarkEnd w:id="38"/>
      <w:bookmarkEnd w:id="39"/>
      <w:bookmarkEnd w:id="40"/>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203FFFA5"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4422F1" w:rsidRPr="006C5B14">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dalam 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1" w:name="_Toc99627691"/>
      <w:bookmarkStart w:id="42" w:name="_Toc100149432"/>
      <w:bookmarkStart w:id="43" w:name="_Toc108890500"/>
      <w:bookmarkStart w:id="44" w:name="_Toc108891018"/>
      <w:r>
        <w:t xml:space="preserve">Gambar 2. </w:t>
      </w:r>
      <w:fldSimple w:instr=" SEQ Gambar_2. \* ARABIC ">
        <w:r>
          <w:rPr>
            <w:noProof/>
          </w:rPr>
          <w:t>4</w:t>
        </w:r>
      </w:fldSimple>
      <w:r>
        <w:t xml:space="preserve"> </w:t>
      </w:r>
      <w:r w:rsidR="008415EC" w:rsidRPr="006C5B14">
        <w:rPr>
          <w:rFonts w:cs="Times New Roman"/>
        </w:rPr>
        <w:t>Pola Data Siklis</w:t>
      </w:r>
      <w:bookmarkEnd w:id="41"/>
      <w:bookmarkEnd w:id="42"/>
      <w:bookmarkEnd w:id="43"/>
      <w:bookmarkEnd w:id="44"/>
    </w:p>
    <w:p w14:paraId="670F1EDB" w14:textId="30234090" w:rsidR="007D0C64" w:rsidRPr="00C525BD" w:rsidRDefault="00D9183C" w:rsidP="00041032">
      <w:pPr>
        <w:pStyle w:val="Heading3"/>
        <w:spacing w:line="360" w:lineRule="auto"/>
        <w:ind w:right="-1"/>
        <w:rPr>
          <w:rFonts w:cs="Times New Roman"/>
          <w:i/>
          <w:iCs/>
        </w:rPr>
      </w:pPr>
      <w:bookmarkStart w:id="45" w:name="_Toc108890452"/>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5"/>
    </w:p>
    <w:p w14:paraId="0F8156B5" w14:textId="7DBFB6D0" w:rsidR="004D33ED" w:rsidRPr="006C5B14" w:rsidRDefault="00EB7A38" w:rsidP="00041032">
      <w:pPr>
        <w:spacing w:line="360" w:lineRule="auto"/>
        <w:ind w:left="567" w:right="-1" w:firstLine="567"/>
        <w:jc w:val="both"/>
        <w:rPr>
          <w:rFonts w:cs="Times New Roman"/>
        </w:rPr>
      </w:pPr>
      <w:r>
        <w:rPr>
          <w:rFonts w:cs="Times New Roman"/>
        </w:rPr>
        <w:t>Metode</w:t>
      </w:r>
      <w:r w:rsidR="004D33ED" w:rsidRPr="006C5B14">
        <w:rPr>
          <w:rFonts w:cs="Times New Roman"/>
        </w:rPr>
        <w:t xml:space="preserve"> Exponential Smoothing merupakan model peramalan dengan rata-rata bergerak atau </w:t>
      </w:r>
      <w:r w:rsidR="004D33ED" w:rsidRPr="006C5B14">
        <w:rPr>
          <w:rFonts w:cs="Times New Roman"/>
          <w:i/>
          <w:iCs/>
        </w:rPr>
        <w:t xml:space="preserve">time series </w:t>
      </w:r>
      <w:r w:rsidR="00674E4E" w:rsidRPr="006C5B14">
        <w:rPr>
          <w:rFonts w:cs="Times New Roman"/>
        </w:rPr>
        <w:t>dengan</w:t>
      </w:r>
      <w:r w:rsidR="004D33ED" w:rsidRPr="006C5B14">
        <w:rPr>
          <w:rFonts w:cs="Times New Roman"/>
        </w:rPr>
        <w:t xml:space="preserve"> </w:t>
      </w:r>
      <w:r w:rsidR="00674E4E" w:rsidRPr="006C5B14">
        <w:rPr>
          <w:rFonts w:cs="Times New Roman"/>
        </w:rPr>
        <w:t xml:space="preserve">pembobotan </w:t>
      </w:r>
      <w:r w:rsidR="004D33ED" w:rsidRPr="006C5B14">
        <w:rPr>
          <w:rFonts w:cs="Times New Roman"/>
        </w:rPr>
        <w:t xml:space="preserve">secara menurun dengan </w:t>
      </w:r>
      <w:r w:rsidR="004D33ED" w:rsidRPr="006C5B14">
        <w:rPr>
          <w:rFonts w:cs="Times New Roman"/>
          <w:i/>
          <w:iCs/>
        </w:rPr>
        <w:t>exponential</w:t>
      </w:r>
      <w:r w:rsidR="004D33ED" w:rsidRPr="006C5B14">
        <w:rPr>
          <w:rFonts w:cs="Times New Roman"/>
        </w:rPr>
        <w:t xml:space="preserve"> terhadap objek </w:t>
      </w:r>
      <w:r w:rsidR="00674E4E" w:rsidRPr="006C5B14">
        <w:rPr>
          <w:rFonts w:cs="Times New Roman"/>
        </w:rPr>
        <w:t>lebih tua yang sedang di amati</w:t>
      </w:r>
      <w:r w:rsidR="00DB792A" w:rsidRPr="006C5B14">
        <w:rPr>
          <w:rFonts w:cs="Times New Roman"/>
        </w:rPr>
        <w:t xml:space="preserve"> (Sahli, 2013 dalam penelitian Nurfawaid, 2018)</w:t>
      </w:r>
      <w:r w:rsidR="00674E4E" w:rsidRPr="006C5B14">
        <w:rPr>
          <w:rFonts w:cs="Times New Roman"/>
        </w:rPr>
        <w:t xml:space="preserve">. Dapat pula di simpulkan bahwa pengamatan teranyar akan di berikan pengawasan terlebih dibanding objek pengamatan lainnya yang berumur lebih tua. </w:t>
      </w:r>
      <w:r w:rsidR="00DB792A" w:rsidRPr="006C5B14">
        <w:rPr>
          <w:rFonts w:cs="Times New Roman"/>
        </w:rPr>
        <w:t>(Sutrisno, 2013 dalam penelitian (Nurfawaid, 2018)) menyatakan t</w:t>
      </w:r>
      <w:r w:rsidR="00674E4E" w:rsidRPr="006C5B14">
        <w:rPr>
          <w:rFonts w:cs="Times New Roman"/>
        </w:rPr>
        <w:t xml:space="preserve">erdapat satu atau lebih parameter </w:t>
      </w:r>
      <w:r w:rsidR="00D7581F" w:rsidRPr="006C5B14">
        <w:rPr>
          <w:rFonts w:cs="Times New Roman"/>
        </w:rPr>
        <w:t xml:space="preserve">yang ditentukan secara eksplisit didalam metode </w:t>
      </w:r>
      <w:r w:rsidR="00D7581F" w:rsidRPr="006C5B14">
        <w:rPr>
          <w:rFonts w:cs="Times New Roman"/>
          <w:i/>
          <w:iCs/>
        </w:rPr>
        <w:t xml:space="preserve">exponential smoothing. </w:t>
      </w:r>
      <w:r w:rsidR="00D7581F" w:rsidRPr="006C5B14">
        <w:rPr>
          <w:rFonts w:cs="Times New Roman"/>
        </w:rPr>
        <w:t>Dalam metode ini biasanya mengutamakan peramalan dalam jangka pendek dengan data historis yang terbilang pendek atau sedikit</w:t>
      </w:r>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r w:rsidRPr="006C5B14">
        <w:rPr>
          <w:rFonts w:cs="Times New Roman"/>
        </w:rPr>
        <w:t xml:space="preserve">Sedangkan metod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r w:rsidR="001C2E41">
        <w:rPr>
          <w:rFonts w:cs="Times New Roman"/>
          <w:i/>
          <w:iCs/>
        </w:rPr>
        <w:t xml:space="preserve">atau </w:t>
      </w:r>
      <w:r w:rsidRPr="006C5B14">
        <w:rPr>
          <w:rFonts w:cs="Times New Roman"/>
          <w:i/>
          <w:iCs/>
        </w:rPr>
        <w:t xml:space="preserve">Adaptive Response Rate Single Exponential Smoothing </w:t>
      </w:r>
      <w:r w:rsidRPr="006C5B14">
        <w:rPr>
          <w:rFonts w:cs="Times New Roman"/>
        </w:rPr>
        <w:t xml:space="preserve">(ARRES) merupakan metode yang </w:t>
      </w:r>
      <w:r w:rsidR="00A966CC" w:rsidRPr="006C5B14">
        <w:rPr>
          <w:rFonts w:cs="Times New Roman"/>
        </w:rPr>
        <w:t xml:space="preserve">memiliki dasar pengerjaan yang mirip dengan metode peramalan single </w:t>
      </w:r>
      <w:r w:rsidR="00A966CC" w:rsidRPr="006C5B14">
        <w:rPr>
          <w:rFonts w:cs="Times New Roman"/>
          <w:i/>
          <w:iCs/>
        </w:rPr>
        <w:t xml:space="preserve">Exponential Smoothing (SES). </w:t>
      </w:r>
      <w:r w:rsidR="00A966CC" w:rsidRPr="006C5B14">
        <w:rPr>
          <w:rFonts w:cs="Times New Roman"/>
        </w:rPr>
        <w:t xml:space="preserve">Untuk metode peramalan SES itu sendiri ialah salah satu cara dalam pemulusan eksponensial paling dasar dan sederhana karena hanya memerlukan satu parameter atau konstanta </w:t>
      </w:r>
      <w:r w:rsidR="00A966CC" w:rsidRPr="006C5B14">
        <w:rPr>
          <w:rFonts w:cs="Times New Roman"/>
          <w:i/>
          <w:iCs/>
        </w:rPr>
        <w:t xml:space="preserve">alpha </w:t>
      </w:r>
      <w:r w:rsidR="00A966CC" w:rsidRPr="006C5B14">
        <w:rPr>
          <w:rFonts w:cs="Times New Roman"/>
        </w:rPr>
        <w:t>pemulusan yang tidak berubah-ubah</w:t>
      </w:r>
      <w:r w:rsidR="00DB792A" w:rsidRPr="006C5B14">
        <w:rPr>
          <w:rFonts w:cs="Times New Roman"/>
        </w:rPr>
        <w:t xml:space="preserve"> (Safee &amp; Ahmad, 2014 dalam penelitian (Nurfawaid, 2018)).</w:t>
      </w:r>
    </w:p>
    <w:p w14:paraId="78D67BBF" w14:textId="113241BA" w:rsidR="00DB792A" w:rsidRPr="006C5B14" w:rsidRDefault="00A966CC" w:rsidP="00041032">
      <w:pPr>
        <w:spacing w:line="360" w:lineRule="auto"/>
        <w:ind w:left="567" w:right="-1" w:firstLine="567"/>
        <w:jc w:val="both"/>
        <w:rPr>
          <w:rFonts w:cs="Times New Roman"/>
        </w:rPr>
      </w:pPr>
      <w:r w:rsidRPr="006C5B14">
        <w:rPr>
          <w:rFonts w:cs="Times New Roman"/>
        </w:rPr>
        <w:t xml:space="preserve">Metode ARRES ini memeliki beberapa kelebihan di banding dengan SES dalan parameter </w:t>
      </w:r>
      <w:r w:rsidRPr="006C5B14">
        <w:rPr>
          <w:rFonts w:cs="Times New Roman"/>
          <w:i/>
          <w:iCs/>
        </w:rPr>
        <w:t xml:space="preserve">alpha </w:t>
      </w:r>
      <w:r w:rsidRPr="006C5B14">
        <w:rPr>
          <w:rFonts w:cs="Times New Roman"/>
        </w:rPr>
        <w:t xml:space="preserve">pemulusannya yang dapat berubah-ubah apabila terjadi perubahan pola dalam data. </w:t>
      </w:r>
      <w:r w:rsidR="00655728" w:rsidRPr="006C5B14">
        <w:rPr>
          <w:rFonts w:cs="Times New Roman"/>
        </w:rPr>
        <w:t xml:space="preserve">Selain parameter pemulusan </w:t>
      </w:r>
      <w:r w:rsidR="00655728" w:rsidRPr="006C5B14">
        <w:rPr>
          <w:rFonts w:cs="Times New Roman"/>
          <w:i/>
          <w:iCs/>
        </w:rPr>
        <w:t>alpha</w:t>
      </w:r>
      <w:r w:rsidR="00655728" w:rsidRPr="006C5B14">
        <w:rPr>
          <w:rFonts w:cs="Times New Roman"/>
        </w:rPr>
        <w:t xml:space="preserve">, metode ARRES juga mempunyai parameter pemulusan </w:t>
      </w:r>
      <w:r w:rsidR="00655728" w:rsidRPr="006C5B14">
        <w:rPr>
          <w:rFonts w:cs="Times New Roman"/>
          <w:i/>
          <w:iCs/>
        </w:rPr>
        <w:t xml:space="preserve">beta. </w:t>
      </w:r>
      <w:r w:rsidR="00655728" w:rsidRPr="006C5B14">
        <w:rPr>
          <w:rFonts w:cs="Times New Roman"/>
        </w:rPr>
        <w:t xml:space="preserve">Dalam </w:t>
      </w:r>
      <w:r w:rsidR="00655728" w:rsidRPr="006C5B14">
        <w:rPr>
          <w:rFonts w:cs="Times New Roman"/>
        </w:rPr>
        <w:lastRenderedPageBreak/>
        <w:t xml:space="preserve">pengaplikasiannya, perhitungan dengan metode ARRES tidak memerlukan penentuan nilai </w:t>
      </w:r>
      <w:r w:rsidR="00655728" w:rsidRPr="006C5B14">
        <w:rPr>
          <w:rFonts w:cs="Times New Roman"/>
          <w:i/>
          <w:iCs/>
        </w:rPr>
        <w:t xml:space="preserve">alpha </w:t>
      </w:r>
      <w:r w:rsidR="00655728" w:rsidRPr="006C5B14">
        <w:rPr>
          <w:rFonts w:cs="Times New Roman"/>
        </w:rPr>
        <w:t xml:space="preserve">terbaik, dikarenakan nilai </w:t>
      </w:r>
      <w:r w:rsidR="00655728" w:rsidRPr="006C5B14">
        <w:rPr>
          <w:rFonts w:cs="Times New Roman"/>
          <w:i/>
          <w:iCs/>
        </w:rPr>
        <w:t xml:space="preserve">alpha </w:t>
      </w:r>
      <w:r w:rsidR="00655728" w:rsidRPr="006C5B14">
        <w:rPr>
          <w:rFonts w:cs="Times New Roman"/>
        </w:rPr>
        <w:t>yang berubah menyesuaikan perubahan pola dalam data. Karakteristik lainnya metode ini ialah data analisis bersifat deret waktu dan berpola horizontal, juga memakai parameter berbeda untuk data lampau dimana parameternya mengalami penurunan se</w:t>
      </w:r>
      <w:r w:rsidR="00EB2857" w:rsidRPr="006C5B14">
        <w:rPr>
          <w:rFonts w:cs="Times New Roman"/>
        </w:rPr>
        <w:t>cara exponensial dimulai dengan nilai pengamatan t</w:t>
      </w:r>
      <w:r w:rsidR="005A0F77">
        <w:rPr>
          <w:rFonts w:cs="Times New Roman"/>
        </w:rPr>
        <w:t xml:space="preserve">erdahulu </w:t>
      </w:r>
      <w:r w:rsidR="00EB2857" w:rsidRPr="006C5B14">
        <w:rPr>
          <w:rFonts w:cs="Times New Roman"/>
        </w:rPr>
        <w:t>hinngga nilai pengamatan te</w:t>
      </w:r>
      <w:r w:rsidR="005A0F77">
        <w:rPr>
          <w:rFonts w:cs="Times New Roman"/>
        </w:rPr>
        <w:t>rbaru</w:t>
      </w:r>
      <w:r w:rsidR="00DB792A" w:rsidRPr="006C5B14">
        <w:rPr>
          <w:rFonts w:cs="Times New Roman"/>
        </w:rPr>
        <w:t xml:space="preserve"> (Makridakis, et al., 1999 dalam penelitian (Nurfawaid,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r w:rsidRPr="006C5B14">
        <w:rPr>
          <w:rFonts w:cs="Times New Roman"/>
        </w:rPr>
        <w:t>Rumus untuk Adaptive Response Rate simple exponential smoothing adalah sebagai berikut</w:t>
      </w:r>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r w:rsidR="00B42748">
        <w:rPr>
          <w:rFonts w:cs="Times New Roman"/>
        </w:rPr>
        <w:t>Persamaan (1)</w:t>
      </w:r>
    </w:p>
    <w:p w14:paraId="4A059AA0" w14:textId="1EA5AF19" w:rsidR="00EB2857" w:rsidRPr="006C5B14" w:rsidRDefault="00EB2857" w:rsidP="00041032">
      <w:pPr>
        <w:spacing w:line="360" w:lineRule="auto"/>
        <w:ind w:left="567" w:right="-1" w:firstLine="567"/>
        <w:jc w:val="both"/>
        <w:rPr>
          <w:rFonts w:cs="Times New Roman"/>
        </w:rPr>
      </w:pPr>
      <w:r w:rsidRPr="006C5B14">
        <w:rPr>
          <w:rFonts w:cs="Times New Roman"/>
        </w:rPr>
        <w:t>Untuk mendapatkan nilai α pada periode ke t dapat dilihat pada persamaan berikut yang merupakan nilai absolut dari hasil pembagian antara Et dengan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r w:rsidR="00B42748">
        <w:rPr>
          <w:rFonts w:cs="Times New Roman"/>
        </w:rPr>
        <w:t>Persamaan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5)</w:t>
      </w:r>
    </w:p>
    <w:p w14:paraId="19DBC7D2" w14:textId="2D48E67D" w:rsidR="0058271C" w:rsidRPr="006C5B14" w:rsidRDefault="0058271C" w:rsidP="00041032">
      <w:pPr>
        <w:spacing w:line="360" w:lineRule="auto"/>
        <w:ind w:left="567" w:right="-1" w:firstLine="567"/>
        <w:jc w:val="both"/>
        <w:rPr>
          <w:rFonts w:cs="Times New Roman"/>
        </w:rPr>
      </w:pPr>
      <w:r w:rsidRPr="006C5B14">
        <w:rPr>
          <w:rFonts w:cs="Times New Roman"/>
        </w:rPr>
        <w:t>Inisialisasi data adalah sebagai berikut</w:t>
      </w:r>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8)</w:t>
      </w:r>
    </w:p>
    <w:p w14:paraId="77D3533C" w14:textId="1C51271C" w:rsidR="00857DB6" w:rsidRDefault="00857DB6" w:rsidP="00041032">
      <w:pPr>
        <w:spacing w:line="360" w:lineRule="auto"/>
        <w:ind w:left="567" w:right="-1" w:firstLine="567"/>
        <w:jc w:val="both"/>
        <w:rPr>
          <w:rFonts w:cs="Times New Roman"/>
        </w:rPr>
      </w:pPr>
      <w:r w:rsidRPr="006C5B14">
        <w:rPr>
          <w:rFonts w:cs="Times New Roman"/>
        </w:rPr>
        <w:t>Keterangan</w:t>
      </w:r>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w:t>
      </w:r>
      <w:r w:rsidR="00E83967">
        <w:rPr>
          <w:rFonts w:cs="Times New Roman"/>
        </w:rPr>
        <w:t>pada period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periode sebelumny</w:t>
      </w:r>
      <w:r w:rsidR="003861A2">
        <w:rPr>
          <w:rFonts w:cs="Times New Roman"/>
        </w:rPr>
        <w:t>a period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r w:rsidR="00DB58DD">
        <w:rPr>
          <w:rFonts w:cs="Times New Roman"/>
        </w:rPr>
        <w:t>aktual 1 periode</w:t>
      </w:r>
      <w:r w:rsidRPr="006C5B14">
        <w:rPr>
          <w:rFonts w:cs="Times New Roman"/>
        </w:rPr>
        <w:t xml:space="preserve"> sebelumnya </w:t>
      </w:r>
      <w:r w:rsidR="003861A2">
        <w:rPr>
          <w:rFonts w:cs="Times New Roman"/>
        </w:rPr>
        <w:t>period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Forecast permalan 1 periode sebelumnya</w:t>
      </w:r>
      <w:r w:rsidRPr="006C5B14">
        <w:rPr>
          <w:rFonts w:cs="Times New Roman"/>
        </w:rPr>
        <w:t xml:space="preserve"> </w:t>
      </w:r>
      <w:r w:rsidR="003861A2">
        <w:rPr>
          <w:rFonts w:cs="Times New Roman"/>
        </w:rPr>
        <w:t>period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 xml:space="preserve">emulusan </w:t>
      </w:r>
      <w:r w:rsidR="00234A39">
        <w:rPr>
          <w:rFonts w:cs="Times New Roman"/>
        </w:rPr>
        <w:t xml:space="preserve">dari nilai </w:t>
      </w:r>
      <w:r w:rsidR="00B36226">
        <w:rPr>
          <w:rFonts w:cs="Times New Roman"/>
        </w:rPr>
        <w:t>error peramalan</w:t>
      </w:r>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emulusan</w:t>
      </w:r>
      <w:r w:rsidR="00234A39">
        <w:rPr>
          <w:rFonts w:cs="Times New Roman"/>
        </w:rPr>
        <w:t xml:space="preserve"> dari nilai absolut</w:t>
      </w:r>
      <w:r w:rsidR="00557AEB">
        <w:rPr>
          <w:rFonts w:cs="Times New Roman"/>
        </w:rPr>
        <w:t xml:space="preserve"> </w:t>
      </w:r>
      <w:r w:rsidR="00B36226">
        <w:rPr>
          <w:rFonts w:cs="Times New Roman"/>
        </w:rPr>
        <w:t>error peramalan</w:t>
      </w:r>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Nilai error peralaman</w:t>
      </w:r>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Nilai absolut error peramalan</w:t>
      </w:r>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r w:rsidR="00557AEB">
        <w:rPr>
          <w:rFonts w:cs="Times New Roman"/>
        </w:rPr>
        <w:t xml:space="preserve">pemulusan bernilai </w:t>
      </w:r>
      <w:r w:rsidRPr="006C5B14">
        <w:rPr>
          <w:rFonts w:cs="Times New Roman"/>
        </w:rPr>
        <w:t xml:space="preserve">antara 0 dan 1 </w:t>
      </w:r>
    </w:p>
    <w:p w14:paraId="57CB8B69" w14:textId="2104A3F4" w:rsidR="0058271C" w:rsidRPr="006C5B14" w:rsidRDefault="00D9183C" w:rsidP="00041032">
      <w:pPr>
        <w:pStyle w:val="Heading3"/>
        <w:spacing w:line="360" w:lineRule="auto"/>
        <w:ind w:right="-1"/>
        <w:rPr>
          <w:rFonts w:cs="Times New Roman"/>
        </w:rPr>
      </w:pPr>
      <w:bookmarkStart w:id="46" w:name="_Toc108890453"/>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58271C" w:rsidRPr="006C5B14">
        <w:rPr>
          <w:rFonts w:cs="Times New Roman"/>
        </w:rPr>
        <w:t xml:space="preserve">Tingkat </w:t>
      </w:r>
      <w:r w:rsidR="00CC7F15" w:rsidRPr="006C5B14">
        <w:rPr>
          <w:rFonts w:cs="Times New Roman"/>
        </w:rPr>
        <w:t>Keakuratan Hasil Peramalan</w:t>
      </w:r>
      <w:bookmarkEnd w:id="46"/>
    </w:p>
    <w:p w14:paraId="7D02FCE1" w14:textId="7495AB4C" w:rsidR="00232FDA" w:rsidRPr="006C5B14" w:rsidRDefault="0058271C" w:rsidP="00041032">
      <w:pPr>
        <w:spacing w:line="360" w:lineRule="auto"/>
        <w:ind w:left="567" w:right="-1" w:firstLine="567"/>
        <w:jc w:val="both"/>
        <w:rPr>
          <w:rFonts w:cs="Times New Roman"/>
        </w:rPr>
      </w:pPr>
      <w:bookmarkStart w:id="47" w:name="_Hlk108546797"/>
      <w:r w:rsidRPr="006C5B14">
        <w:rPr>
          <w:rFonts w:cs="Times New Roman"/>
        </w:rPr>
        <w:t>Merupakan perbedaan rentang tingkat</w:t>
      </w:r>
      <w:r w:rsidR="00000D04" w:rsidRPr="006C5B14">
        <w:rPr>
          <w:rFonts w:cs="Times New Roman"/>
        </w:rPr>
        <w:t xml:space="preserve"> perbedaan antara hasil peramalan yang dilakukan dengan kejadian atau hasil nyata yang sedang terjadi, dan di tunjukkan dalam ukuran besaran kesalahan atau tingkat error</w:t>
      </w:r>
      <w:r w:rsidRPr="006C5B14">
        <w:rPr>
          <w:rFonts w:cs="Times New Roman"/>
        </w:rPr>
        <w:t>.</w:t>
      </w:r>
      <w:r w:rsidR="00000D04" w:rsidRPr="006C5B14">
        <w:rPr>
          <w:rFonts w:cs="Times New Roman"/>
        </w:rPr>
        <w:t xml:space="preserve"> Kebanyakan hingga hamper semua ukuran-ukuran tersebut dinyatakan dalam bentuk rata-rata beberapa fungsi dari tingkat perbedaan hasil ramalan dengan kejadian nyata sebenarnya yang sedang terjadi. Apabila nilai evaluasi akurasi sebuah peramalan semakin rendah maka hasil ramalan tesebut dinyatakan mendekati dengan hasil aktualnya. Residual merupakan tingkat</w:t>
      </w:r>
      <w:r w:rsidR="001A2B1F" w:rsidRPr="006C5B14">
        <w:rPr>
          <w:rFonts w:cs="Times New Roman"/>
        </w:rPr>
        <w:t xml:space="preserve"> perbedaan nilai actual dengan nilai yang sedang diramalkan ini</w:t>
      </w:r>
      <w:r w:rsidR="00DB792A" w:rsidRPr="006C5B14">
        <w:rPr>
          <w:rFonts w:cs="Times New Roman"/>
        </w:rPr>
        <w:t xml:space="preserve"> (Aryad, 1997:57 dalam penelitian Laksana, 2017)</w:t>
      </w:r>
      <w:r w:rsidR="001A2B1F" w:rsidRPr="006C5B14">
        <w:rPr>
          <w:rFonts w:cs="Times New Roman"/>
        </w:rPr>
        <w:t>. Beberapa ukuran yang sering digunakan antara lainnya yakni</w:t>
      </w:r>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Persentage Error (MAPE). </w:t>
      </w:r>
      <w:r w:rsidR="00000D04" w:rsidRPr="006C5B14">
        <w:rPr>
          <w:rFonts w:cs="Times New Roman"/>
        </w:rPr>
        <w:t xml:space="preserve"> </w:t>
      </w:r>
    </w:p>
    <w:bookmarkEnd w:id="47"/>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r>
        <w:rPr>
          <w:rFonts w:cs="Times New Roman"/>
        </w:rPr>
        <w:t xml:space="preserve">atau </w:t>
      </w:r>
      <w:r w:rsidRPr="006C5B14">
        <w:rPr>
          <w:rFonts w:cs="Times New Roman"/>
        </w:rPr>
        <w:t>apabila di artikan kebahasa Indonesia secara langsung rata-rata mutlak deviasi ialah rata-rata kesalahan mutlak dalam jangka waktu tertentu tanpa memperdulikan hasil dari nilai peramalan akan menjadi lebih kecil atau besar dari data aslinya di lapangan (Nasution dan Prasetyawan, 2008 dalam penelitian Laksana, 2017). Secara sistematis, MAD dirumuskan sebagai beriku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B42748">
        <w:rPr>
          <w:rFonts w:cs="Times New Roman"/>
        </w:rPr>
        <w:t>Persamaan (9)</w:t>
      </w:r>
    </w:p>
    <w:p w14:paraId="0FF46716" w14:textId="33DFFE6A" w:rsidR="00F22BE5" w:rsidRPr="006C5B14" w:rsidRDefault="00F22BE5" w:rsidP="00041032">
      <w:pPr>
        <w:spacing w:line="360" w:lineRule="auto"/>
        <w:ind w:left="1134" w:right="-1" w:firstLine="567"/>
        <w:jc w:val="both"/>
        <w:rPr>
          <w:rFonts w:cs="Times New Roman"/>
        </w:rPr>
      </w:pPr>
      <w:r w:rsidRPr="006C5B14">
        <w:rPr>
          <w:rFonts w:cs="Times New Roman"/>
        </w:rPr>
        <w:lastRenderedPageBreak/>
        <w:t>Keterangan</w:t>
      </w:r>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Permintaan Aktual pada period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Peramalan (forecast) pada period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Mean Absolute Persentage Error</w:t>
      </w:r>
      <w:r w:rsidRPr="006C5B14">
        <w:rPr>
          <w:rFonts w:cs="Times New Roman"/>
        </w:rPr>
        <w:t xml:space="preserve"> (MAPE) merupakan nilai yang menunjukkan tingkat kesalahan </w:t>
      </w:r>
      <w:r w:rsidR="00C0290D" w:rsidRPr="006C5B14">
        <w:rPr>
          <w:rFonts w:cs="Times New Roman"/>
        </w:rPr>
        <w:t>relatif dengan tujuan dapat menginformasikan seberapa besar tingkat persentase kesalahan peramalan dalam bentuk terlalu tinggi atau terlalu rendah. Biasanya MAPE di anggap lebih berarti dan berguna di bandingkan MAD karena alasan tersebut. Secara sistematis, MAPE dapat di rumuskan seperti berikut</w:t>
      </w:r>
      <w:r w:rsidR="00232FDA" w:rsidRPr="006C5B14">
        <w:rPr>
          <w:rFonts w:cs="Times New Roman"/>
        </w:rPr>
        <w:t xml:space="preserve"> (Simchi-levi dkk 2000 dalam penelitian (Andriyanto,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1)</w:t>
      </w:r>
    </w:p>
    <w:p w14:paraId="2A9A8BD0" w14:textId="186C4880" w:rsidR="00F36DEC" w:rsidRPr="006C5B14" w:rsidRDefault="00F36DEC" w:rsidP="00041032">
      <w:pPr>
        <w:spacing w:line="360" w:lineRule="auto"/>
        <w:ind w:left="1134" w:right="-1" w:firstLine="567"/>
        <w:jc w:val="both"/>
        <w:rPr>
          <w:rFonts w:cs="Times New Roman"/>
        </w:rPr>
      </w:pPr>
      <w:r w:rsidRPr="006C5B14">
        <w:rPr>
          <w:rFonts w:cs="Times New Roman"/>
        </w:rPr>
        <w:t xml:space="preserve">Keterangan: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Permintaan aktual pada periode–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permintaan (forecast) pada period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simpulkan nilai </w:t>
      </w:r>
      <w:r w:rsidR="00D819F7" w:rsidRPr="006C5B14">
        <w:rPr>
          <w:rFonts w:cs="Times New Roman"/>
        </w:rPr>
        <w:t>MAPE yang di gunakan dalam proses peramalan dapat di artikan pada table sebagai berikut (Simchi-levi dkk 2000 dalam penelitian (Andriyanto, 2014)).</w:t>
      </w:r>
    </w:p>
    <w:p w14:paraId="6FF45DD2" w14:textId="3301BC7C" w:rsidR="003042AA" w:rsidRDefault="00651463" w:rsidP="00476224">
      <w:pPr>
        <w:pStyle w:val="Caption"/>
        <w:ind w:left="1134"/>
      </w:pPr>
      <w:bookmarkStart w:id="48" w:name="_Toc108890519"/>
      <w:r>
        <w:t xml:space="preserve">Tabel 2. </w:t>
      </w:r>
      <w:fldSimple w:instr=" SEQ Tabel_2. \* ARABIC ">
        <w:r w:rsidR="0084131C">
          <w:rPr>
            <w:noProof/>
          </w:rPr>
          <w:t>1</w:t>
        </w:r>
      </w:fldSimple>
      <w:r>
        <w:t xml:space="preserve"> Tingkat </w:t>
      </w:r>
      <w:r w:rsidR="000F380E">
        <w:t>Akurasi Peramalan Menggunakan MAPE</w:t>
      </w:r>
      <w:bookmarkEnd w:id="48"/>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r w:rsidRPr="00476224">
              <w:rPr>
                <w:rFonts w:cs="Times New Roman"/>
                <w:b/>
                <w:bCs/>
                <w:sz w:val="22"/>
                <w:szCs w:val="20"/>
              </w:rPr>
              <w:t>Akurasi Prediksi</w:t>
            </w:r>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r w:rsidRPr="00476224">
              <w:rPr>
                <w:rFonts w:cs="Times New Roman"/>
                <w:b/>
                <w:bCs/>
                <w:sz w:val="22"/>
                <w:szCs w:val="20"/>
              </w:rPr>
              <w:t>Baik</w:t>
            </w:r>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r w:rsidRPr="00476224">
              <w:rPr>
                <w:rFonts w:cs="Times New Roman"/>
                <w:b/>
                <w:bCs/>
                <w:sz w:val="22"/>
                <w:szCs w:val="20"/>
              </w:rPr>
              <w:t>Rendah</w:t>
            </w:r>
          </w:p>
        </w:tc>
      </w:tr>
    </w:tbl>
    <w:p w14:paraId="6210ECF2" w14:textId="7E38A8C7" w:rsidR="00DE7C2F" w:rsidRDefault="000F380E" w:rsidP="00476224">
      <w:pPr>
        <w:spacing w:line="360" w:lineRule="auto"/>
        <w:ind w:left="1134" w:right="-1"/>
        <w:jc w:val="both"/>
        <w:rPr>
          <w:rFonts w:cs="Times New Roman"/>
        </w:rPr>
      </w:pPr>
      <w:r>
        <w:rPr>
          <w:rFonts w:cs="Times New Roman"/>
        </w:rPr>
        <w:lastRenderedPageBreak/>
        <w:t>Sumber: P</w:t>
      </w:r>
      <w:r w:rsidRPr="006C5B14">
        <w:rPr>
          <w:rFonts w:cs="Times New Roman"/>
        </w:rPr>
        <w:t>enelitian Andriyanto, 2014</w:t>
      </w:r>
    </w:p>
    <w:p w14:paraId="6C792C54" w14:textId="3423F23D" w:rsidR="00D819F7" w:rsidRDefault="00D819F7" w:rsidP="00041032">
      <w:pPr>
        <w:spacing w:line="360" w:lineRule="auto"/>
        <w:ind w:left="1134" w:right="-1" w:firstLine="567"/>
        <w:jc w:val="both"/>
        <w:rPr>
          <w:rFonts w:cs="Times New Roman"/>
        </w:rPr>
      </w:pPr>
      <w:r w:rsidRPr="006C5B14">
        <w:rPr>
          <w:rFonts w:cs="Times New Roman"/>
        </w:rPr>
        <w:t>Berdasarkan tabel tersebut</w:t>
      </w:r>
      <w:r w:rsidR="00863BE5" w:rsidRPr="006C5B14">
        <w:rPr>
          <w:rFonts w:cs="Times New Roman"/>
        </w:rPr>
        <w:t xml:space="preserve"> dapat di simpulkan nilai MAPE ≤ 10% merupakan hasil peramalan terbaik atau ter akurat, sedangkan nilai 10% &lt; MAPE ≤ 20% dapat di katakan tingkat akurasinya baik, untuk nilai 20% &lt; MAPE ≤ 50% akurasi peramalannya </w:t>
      </w:r>
      <w:r w:rsidR="00863BE5" w:rsidRPr="006C5B14">
        <w:rPr>
          <w:rFonts w:cs="Times New Roman"/>
          <w:i/>
          <w:iCs/>
        </w:rPr>
        <w:t xml:space="preserve">Reasonable </w:t>
      </w:r>
      <w:r w:rsidR="00863BE5" w:rsidRPr="006C5B14">
        <w:rPr>
          <w:rFonts w:cs="Times New Roman"/>
        </w:rPr>
        <w:t>dan jika hasil MAPE &gt; 50% maka di katakana tingkat keakuratan peramalannya rendah.</w:t>
      </w:r>
    </w:p>
    <w:p w14:paraId="4A3D507C" w14:textId="59DE4A42" w:rsidR="009D6E6B" w:rsidRDefault="003858CD" w:rsidP="00041032">
      <w:pPr>
        <w:pStyle w:val="Heading3"/>
        <w:spacing w:line="360" w:lineRule="auto"/>
      </w:pPr>
      <w:bookmarkStart w:id="49" w:name="_Toc108890454"/>
      <w:r>
        <w:t xml:space="preserve">2.1.4 </w:t>
      </w:r>
      <w:r w:rsidR="007B0E49" w:rsidRPr="007B0E49">
        <w:t>Persedian</w:t>
      </w:r>
      <w:bookmarkEnd w:id="49"/>
    </w:p>
    <w:p w14:paraId="3FD3BC4A" w14:textId="4999A47F" w:rsidR="00CD737A" w:rsidRDefault="00CD737A" w:rsidP="00041032">
      <w:pPr>
        <w:pStyle w:val="ListParagraph"/>
        <w:numPr>
          <w:ilvl w:val="0"/>
          <w:numId w:val="24"/>
        </w:numPr>
        <w:spacing w:line="360" w:lineRule="auto"/>
        <w:ind w:left="1134" w:hanging="567"/>
      </w:pPr>
      <w:r>
        <w:t>Pengertian</w:t>
      </w:r>
    </w:p>
    <w:p w14:paraId="26488231" w14:textId="168A762A" w:rsidR="00386954" w:rsidRDefault="00386954" w:rsidP="00041032">
      <w:pPr>
        <w:spacing w:line="360" w:lineRule="auto"/>
        <w:ind w:left="1134" w:firstLine="567"/>
        <w:jc w:val="both"/>
      </w:pPr>
      <w:r>
        <w:t xml:space="preserve">Alexandri (2009:135)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menjelaskan persediaan merupakan </w:t>
      </w:r>
      <w:r w:rsidR="005E23BB">
        <w:t>aktiva yang mencangkup asett-aset perusahaan dengan tujuan akan di jual dalam suatu waktu yang sudah di tentukan. Atau merupakan bahan-bahan baku yang akan di gunakan sebagai bahan produksi ataupun barang-barang yang masih tengah berada dalam proses produksi itu sendiri</w:t>
      </w:r>
    </w:p>
    <w:p w14:paraId="235654CF" w14:textId="3674C845" w:rsidR="00CD737A" w:rsidRDefault="00CD737A" w:rsidP="00041032">
      <w:pPr>
        <w:pStyle w:val="ListParagraph"/>
        <w:numPr>
          <w:ilvl w:val="0"/>
          <w:numId w:val="24"/>
        </w:numPr>
        <w:spacing w:line="360" w:lineRule="auto"/>
        <w:ind w:left="1134" w:hanging="567"/>
        <w:jc w:val="both"/>
      </w:pPr>
      <w:r>
        <w:t>Jenis-Jenis</w:t>
      </w:r>
    </w:p>
    <w:p w14:paraId="15544B1C" w14:textId="1C3D5775" w:rsidR="00386954" w:rsidRDefault="00386954" w:rsidP="00041032">
      <w:pPr>
        <w:spacing w:line="360" w:lineRule="auto"/>
        <w:ind w:left="1134" w:firstLine="567"/>
        <w:jc w:val="both"/>
      </w:pPr>
      <w:r>
        <w:t xml:space="preserve">Menurut Heizer dan Render (2010:83)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r>
        <w:t>p</w:t>
      </w:r>
      <w:r w:rsidR="005E23BB">
        <w:t xml:space="preserve">ersediaan dapat dibagi menjadi beberapa </w:t>
      </w:r>
      <w:r w:rsidR="00915477">
        <w:t>macam menurut proses produksinya antara lain:</w:t>
      </w:r>
    </w:p>
    <w:p w14:paraId="26435473" w14:textId="52200AB8" w:rsidR="00915477" w:rsidRDefault="00915477" w:rsidP="00041032">
      <w:pPr>
        <w:pStyle w:val="ListParagraph"/>
        <w:numPr>
          <w:ilvl w:val="0"/>
          <w:numId w:val="25"/>
        </w:numPr>
        <w:spacing w:line="360" w:lineRule="auto"/>
        <w:ind w:left="1701" w:hanging="567"/>
        <w:jc w:val="both"/>
      </w:pPr>
      <w:r>
        <w:t xml:space="preserve">Persediaan bahan mentah atau </w:t>
      </w:r>
      <w:r w:rsidR="00AA1D51">
        <w:t>(</w:t>
      </w:r>
      <w:r w:rsidRPr="008D1D83">
        <w:rPr>
          <w:i/>
          <w:iCs/>
        </w:rPr>
        <w:t>raw material inventory</w:t>
      </w:r>
      <w:r w:rsidR="00AA1D51">
        <w:t>)</w:t>
      </w:r>
      <w:r>
        <w:t xml:space="preserve"> merupakan bahan-bahan yang sudah terlebih dahulu dibeli dan masih menunggu untuk diproses. Adapun bahan-bahan tersebut dapat di beli dari penjual atau </w:t>
      </w:r>
      <w:r w:rsidRPr="008D1D83">
        <w:rPr>
          <w:i/>
          <w:iCs/>
        </w:rPr>
        <w:t>supplier</w:t>
      </w:r>
      <w:r>
        <w:t>, ataupun dari sumber alam secara langsung.</w:t>
      </w:r>
    </w:p>
    <w:p w14:paraId="561835D8" w14:textId="14959CA6" w:rsidR="00915477" w:rsidRDefault="00915477" w:rsidP="00041032">
      <w:pPr>
        <w:pStyle w:val="ListParagraph"/>
        <w:numPr>
          <w:ilvl w:val="0"/>
          <w:numId w:val="25"/>
        </w:numPr>
        <w:spacing w:line="360" w:lineRule="auto"/>
        <w:ind w:left="1701" w:hanging="567"/>
        <w:jc w:val="both"/>
      </w:pPr>
      <w:r>
        <w:t xml:space="preserve">Persediaan barang setengah jadi atau </w:t>
      </w:r>
      <w:r w:rsidR="00AA1D51">
        <w:t>(</w:t>
      </w:r>
      <w:r w:rsidRPr="008D1D83">
        <w:rPr>
          <w:i/>
          <w:iCs/>
        </w:rPr>
        <w:t>work in process</w:t>
      </w:r>
      <w:r w:rsidR="00AA1D51">
        <w:t>)</w:t>
      </w:r>
      <w:r>
        <w:t xml:space="preserve"> merupakan barang yang telah melalui </w:t>
      </w:r>
      <w:r w:rsidR="00AA1D51">
        <w:t xml:space="preserve">suatu atau </w:t>
      </w:r>
      <w:r>
        <w:t>beberapa proses awal produksi</w:t>
      </w:r>
      <w:r w:rsidR="00AA1D51">
        <w:t>, namun masih belum masuk kedalam kategori barang sudah jadi atau selesai diproses.</w:t>
      </w:r>
    </w:p>
    <w:p w14:paraId="54CF9602" w14:textId="5DC2492C" w:rsidR="00AA1D51" w:rsidRDefault="00AA1D51" w:rsidP="00041032">
      <w:pPr>
        <w:pStyle w:val="ListParagraph"/>
        <w:numPr>
          <w:ilvl w:val="0"/>
          <w:numId w:val="25"/>
        </w:numPr>
        <w:spacing w:line="360" w:lineRule="auto"/>
        <w:ind w:left="1701" w:hanging="567"/>
        <w:jc w:val="both"/>
      </w:pPr>
      <w:r>
        <w:lastRenderedPageBreak/>
        <w:t>Persediaan pasokan pemeliharaan atau (</w:t>
      </w:r>
      <w:r w:rsidRPr="008D1D83">
        <w:rPr>
          <w:i/>
          <w:iCs/>
        </w:rPr>
        <w:t>maintenance, repair, operating</w:t>
      </w:r>
      <w:r>
        <w:t xml:space="preserve">) merupakan barang persediaan yang disiapkan untuk menjaga kestabilan dan keproduktifan mesin-mesin serta </w:t>
      </w:r>
      <w:r w:rsidR="008D1D83">
        <w:t xml:space="preserve">proses-proses dalam </w:t>
      </w:r>
      <w:r>
        <w:t>suatu kegiatan pemeliharaan, perbaikan dan operasional</w:t>
      </w:r>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r>
        <w:t>Persediaan barang jadi (</w:t>
      </w:r>
      <w:r w:rsidRPr="008D1D83">
        <w:rPr>
          <w:i/>
          <w:iCs/>
        </w:rPr>
        <w:t>finished good inventory</w:t>
      </w:r>
      <w:r>
        <w:t>) atau produk yang dikategorikan sudah jadi juga sudah melewati semua proses produk hingga selesai dan siap untuk dijual ke pembeli.</w:t>
      </w:r>
    </w:p>
    <w:p w14:paraId="5060B657" w14:textId="046FB0C4" w:rsidR="008D1D83" w:rsidRPr="008D1D83" w:rsidRDefault="007B0E49" w:rsidP="00041032">
      <w:pPr>
        <w:pStyle w:val="Heading3"/>
        <w:spacing w:line="360" w:lineRule="auto"/>
      </w:pPr>
      <w:bookmarkStart w:id="50" w:name="_Toc108890455"/>
      <w:r>
        <w:t>2.1.5</w:t>
      </w:r>
      <w:r w:rsidR="003858CD">
        <w:t xml:space="preserve"> </w:t>
      </w:r>
      <w:r w:rsidRPr="00C525BD">
        <w:rPr>
          <w:i/>
          <w:iCs/>
        </w:rPr>
        <w:t>Economic Order Quantity</w:t>
      </w:r>
      <w:r w:rsidRPr="007B0E49">
        <w:t xml:space="preserve"> (EOQ)</w:t>
      </w:r>
      <w:bookmarkEnd w:id="50"/>
    </w:p>
    <w:p w14:paraId="08D6EB39" w14:textId="6764151F" w:rsidR="00CD737A" w:rsidRDefault="008D1D83" w:rsidP="00041032">
      <w:pPr>
        <w:spacing w:line="360" w:lineRule="auto"/>
        <w:ind w:left="567" w:firstLine="567"/>
        <w:jc w:val="both"/>
      </w:pPr>
      <w:r>
        <w:t xml:space="preserve">Menurut Jay Heizer dan Barry Render (2010:92) dalam (18394-37125), menjelaskan bahwa terdapat suatu teknik yang dapat mengontrol total biaya pemesanan dan penyimpanan </w:t>
      </w:r>
      <w:r w:rsidR="00C525BD">
        <w:t>secara minimum, teknik tersebut dinamakan model kuantitas pesanan ekonomis atau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Adapun formula atau rumus perhitungan EOQ dapat di tulis sebagai beriku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2)</w:t>
      </w:r>
    </w:p>
    <w:p w14:paraId="5C260AB7" w14:textId="40441C3B" w:rsidR="0056104C" w:rsidRDefault="0056104C" w:rsidP="00041032">
      <w:pPr>
        <w:spacing w:line="360" w:lineRule="auto"/>
        <w:ind w:left="567" w:firstLine="567"/>
        <w:jc w:val="both"/>
      </w:pPr>
      <w:r>
        <w:t>Keterangan</w:t>
      </w:r>
      <w:r w:rsidR="002C3F8F">
        <w:t>:</w:t>
      </w:r>
      <w:r>
        <w:t xml:space="preserve"> </w:t>
      </w:r>
    </w:p>
    <w:p w14:paraId="1205BE30" w14:textId="77777777" w:rsidR="0056104C" w:rsidRDefault="0056104C" w:rsidP="00041032">
      <w:pPr>
        <w:spacing w:line="360" w:lineRule="auto"/>
        <w:ind w:left="567" w:firstLine="567"/>
        <w:jc w:val="both"/>
      </w:pPr>
      <w:r>
        <w:t>S = Biaya setiap kali pesan</w:t>
      </w:r>
    </w:p>
    <w:p w14:paraId="211F3618" w14:textId="77777777" w:rsidR="0056104C" w:rsidRDefault="0056104C" w:rsidP="00041032">
      <w:pPr>
        <w:spacing w:line="360" w:lineRule="auto"/>
        <w:ind w:left="567" w:firstLine="567"/>
        <w:jc w:val="both"/>
      </w:pPr>
      <w:r>
        <w:t xml:space="preserve">D = Jumlah kebutuhan bahan baku dalam satu periode </w:t>
      </w:r>
    </w:p>
    <w:p w14:paraId="00691114" w14:textId="0CBBF128" w:rsidR="0056104C" w:rsidRPr="0056104C" w:rsidRDefault="0056104C" w:rsidP="00041032">
      <w:pPr>
        <w:spacing w:line="360" w:lineRule="auto"/>
        <w:ind w:left="567" w:firstLine="567"/>
        <w:jc w:val="both"/>
        <w:rPr>
          <w:b/>
          <w:bCs/>
        </w:rPr>
      </w:pPr>
      <w:r>
        <w:t>H = Biaya penyimpanan dari persediaan rata-rata</w:t>
      </w:r>
    </w:p>
    <w:p w14:paraId="607B99F4" w14:textId="346BD9FA" w:rsidR="004C0678" w:rsidRPr="006C5B14" w:rsidRDefault="004F3DC5" w:rsidP="00041032">
      <w:pPr>
        <w:pStyle w:val="Heading3"/>
        <w:spacing w:line="360" w:lineRule="auto"/>
        <w:rPr>
          <w:rFonts w:cs="Times New Roman"/>
        </w:rPr>
      </w:pPr>
      <w:bookmarkStart w:id="51" w:name="_Toc108890456"/>
      <w:r w:rsidRPr="006C5B14">
        <w:rPr>
          <w:rFonts w:cs="Times New Roman"/>
        </w:rPr>
        <w:t>2.1.</w:t>
      </w:r>
      <w:r w:rsidR="007B0E49">
        <w:rPr>
          <w:rFonts w:cs="Times New Roman"/>
        </w:rPr>
        <w:t>6</w:t>
      </w:r>
      <w:r w:rsidRPr="006C5B14">
        <w:rPr>
          <w:rFonts w:cs="Times New Roman"/>
        </w:rPr>
        <w:t xml:space="preserve"> </w:t>
      </w:r>
      <w:r w:rsidR="00E06380" w:rsidRPr="00C525BD">
        <w:rPr>
          <w:rFonts w:cs="Times New Roman"/>
          <w:i/>
          <w:iCs/>
        </w:rPr>
        <w:t>Microsoft Excel</w:t>
      </w:r>
      <w:bookmarkEnd w:id="51"/>
    </w:p>
    <w:p w14:paraId="7123E813" w14:textId="50AC4679" w:rsidR="00B04D24" w:rsidRPr="006C5B14" w:rsidRDefault="00863BE5" w:rsidP="00041032">
      <w:pPr>
        <w:spacing w:line="360" w:lineRule="auto"/>
        <w:ind w:left="567" w:right="-1" w:firstLine="567"/>
        <w:jc w:val="both"/>
        <w:rPr>
          <w:rFonts w:cs="Times New Roman"/>
        </w:rPr>
      </w:pPr>
      <w:r w:rsidRPr="006C5B14">
        <w:rPr>
          <w:rFonts w:cs="Times New Roman"/>
        </w:rPr>
        <w:t>Dalam (Nita &amp; Ahmar, 2015: 182- 183) menjelaskan M</w:t>
      </w:r>
      <w:r w:rsidR="00B04D24" w:rsidRPr="006C5B14">
        <w:rPr>
          <w:rFonts w:cs="Times New Roman"/>
        </w:rPr>
        <w:t xml:space="preserve">icrosoft Excel atau sebutan lainnya Microsoft Office Excel merupakan sebuah aplikasi buatan Microsoft Corporation yang berbentuk aplikasi lembar kerja SpreadSheet untuk berbagai macam sistem operasi, salah satu contohnya yakni Microsoft Windows dan Mac OS. Program SpreadSheet ini banyak di adopsi dan digunakan oleh organisasi bisnis di berbagai macam pihak, dikarenakan </w:t>
      </w:r>
      <w:r w:rsidR="00E840C9" w:rsidRPr="006C5B14">
        <w:rPr>
          <w:rFonts w:cs="Times New Roman"/>
        </w:rPr>
        <w:t>strategi pemasaran tim marketing Microsoft yang baik</w:t>
      </w:r>
      <w:r w:rsidRPr="006C5B14">
        <w:rPr>
          <w:rFonts w:cs="Times New Roman"/>
        </w:rPr>
        <w:t xml:space="preserve"> </w:t>
      </w:r>
      <w:r w:rsidRPr="006C5B14">
        <w:rPr>
          <w:rFonts w:cs="Times New Roman"/>
        </w:rPr>
        <w:fldChar w:fldCharType="begin" w:fldLock="1"/>
      </w:r>
      <w:r w:rsidR="009A61BD" w:rsidRPr="006C5B14">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Pr="006C5B14">
        <w:rPr>
          <w:rFonts w:cs="Times New Roman"/>
          <w:noProof/>
        </w:rPr>
        <w:t xml:space="preserve">(dalam </w:t>
      </w:r>
      <w:r w:rsidRPr="006C5B14">
        <w:rPr>
          <w:rFonts w:cs="Times New Roman"/>
          <w:noProof/>
        </w:rPr>
        <w:lastRenderedPageBreak/>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Nursyafitri, G. D. ) menjelaskan f</w:t>
      </w:r>
      <w:r w:rsidR="00E840C9" w:rsidRPr="006C5B14">
        <w:rPr>
          <w:rFonts w:cs="Times New Roman"/>
        </w:rPr>
        <w:t>ungsi-fungsi utama yang di tawarkan antara lainnya</w:t>
      </w:r>
      <w:r w:rsidR="00791F5D">
        <w:rPr>
          <w:rFonts w:cs="Times New Roman"/>
        </w:rPr>
        <w:t>:</w:t>
      </w:r>
      <w:r w:rsidR="00E840C9" w:rsidRPr="006C5B14">
        <w:rPr>
          <w:rFonts w:cs="Times New Roman"/>
        </w:rPr>
        <w:t xml:space="preserve"> memiliki banyak fungsi dan formula perhitungan aritmatika hingga statistika, membantu memudahkan pembukuan database keuangan hingga dapat mempresentasikan hasil laporan dengan bentuk-bentuk menarik mulai dari table, grafik hingga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07618CE5" w:rsidR="005E5A63" w:rsidRPr="006C5B14" w:rsidRDefault="004F3DC5" w:rsidP="00041032">
      <w:pPr>
        <w:pStyle w:val="Heading3"/>
        <w:spacing w:line="360" w:lineRule="auto"/>
        <w:ind w:right="-1"/>
        <w:rPr>
          <w:rFonts w:cs="Times New Roman"/>
        </w:rPr>
      </w:pPr>
      <w:bookmarkStart w:id="52" w:name="_Toc108890457"/>
      <w:r w:rsidRPr="006C5B14">
        <w:rPr>
          <w:rFonts w:cs="Times New Roman"/>
        </w:rPr>
        <w:t>2.1.</w:t>
      </w:r>
      <w:r w:rsidR="007B0E49">
        <w:rPr>
          <w:rFonts w:cs="Times New Roman"/>
        </w:rPr>
        <w:t>7</w:t>
      </w:r>
      <w:r w:rsidRPr="006C5B14">
        <w:rPr>
          <w:rFonts w:cs="Times New Roman"/>
        </w:rPr>
        <w:t xml:space="preserve"> </w:t>
      </w:r>
      <w:r w:rsidR="005E5A63" w:rsidRPr="006C5B14">
        <w:rPr>
          <w:rFonts w:cs="Times New Roman"/>
        </w:rPr>
        <w:t>Usaha Dagang (UD) Toko Tiga Jaya Baru</w:t>
      </w:r>
      <w:bookmarkEnd w:id="52"/>
    </w:p>
    <w:p w14:paraId="5B4927CE" w14:textId="0AD87E93" w:rsidR="00DA644C" w:rsidRDefault="00DA644C" w:rsidP="00041032">
      <w:pPr>
        <w:spacing w:line="360" w:lineRule="auto"/>
        <w:ind w:left="567" w:right="-1" w:firstLine="567"/>
        <w:jc w:val="both"/>
        <w:rPr>
          <w:rFonts w:cs="Times New Roman"/>
        </w:rPr>
      </w:pPr>
      <w:r>
        <w:rPr>
          <w:rFonts w:cs="Times New Roman"/>
        </w:rPr>
        <w:t xml:space="preserve">Dimulai </w:t>
      </w:r>
      <w:r w:rsidR="00AB0E1A">
        <w:rPr>
          <w:rFonts w:cs="Times New Roman"/>
        </w:rPr>
        <w:t xml:space="preserve">si pemilik ketika muda </w:t>
      </w:r>
      <w:r>
        <w:rPr>
          <w:rFonts w:cs="Times New Roman"/>
        </w:rPr>
        <w:t>mengawali karirnya sebagai petani dan mengurus ternak di Nganjuk Jawa Timur</w:t>
      </w:r>
      <w:r w:rsidR="00AB0E1A">
        <w:rPr>
          <w:rFonts w:cs="Times New Roman"/>
        </w:rPr>
        <w:t xml:space="preserve"> milik orang tua. Namun merasa kurang dengan penghasilan yang didapat, bermodal nekat beliau ikut rombongan kapal untuk Transmigrasi ke Kalimantan demi kerja sebagai buruh bongkar barang kapal di</w:t>
      </w:r>
      <w:r w:rsidR="005B55E3">
        <w:rPr>
          <w:rFonts w:cs="Times New Roman"/>
        </w:rPr>
        <w:t xml:space="preserve"> </w:t>
      </w:r>
      <w:r w:rsidR="00AB0E1A">
        <w:rPr>
          <w:rFonts w:cs="Times New Roman"/>
        </w:rPr>
        <w:t>pelabuhan</w:t>
      </w:r>
      <w:r w:rsidR="005B55E3">
        <w:rPr>
          <w:rFonts w:cs="Times New Roman"/>
        </w:rPr>
        <w:t xml:space="preserve"> ditahun</w:t>
      </w:r>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r>
        <w:rPr>
          <w:rFonts w:cs="Times New Roman"/>
        </w:rPr>
        <w:t>Melihat banyak orang yang berlalu lalang di Pelabuhan, beliau mendapat ide untuk berjualan barang-barang kebutuhan sehari-hari di sekitar area Pelabuhan. Setelah memiliki modal yang dikumpulkan dari gaji pekerjaan, beliau mendatangkan barang dari Jawa dan menjualnya Kembali di sekitar area pelabuhan Tanjung Selor</w:t>
      </w:r>
      <w:r w:rsidR="005B55E3">
        <w:rPr>
          <w:rFonts w:cs="Times New Roman"/>
        </w:rPr>
        <w:t xml:space="preserve"> yang dimana masih menjadi bagian dari provinsi Kalimantan Timur pada saat itu.</w:t>
      </w:r>
    </w:p>
    <w:p w14:paraId="50DF95BD" w14:textId="081059DC" w:rsidR="00734703" w:rsidRPr="006C5B14" w:rsidRDefault="005B55E3" w:rsidP="00041032">
      <w:pPr>
        <w:spacing w:line="360" w:lineRule="auto"/>
        <w:ind w:left="567" w:right="-1" w:firstLine="567"/>
        <w:jc w:val="both"/>
        <w:rPr>
          <w:rFonts w:cs="Times New Roman"/>
        </w:rPr>
      </w:pPr>
      <w:r>
        <w:rPr>
          <w:rFonts w:cs="Times New Roman"/>
        </w:rPr>
        <w:t xml:space="preserve">Sekitar awal tahun 90-an itu beliau sudah mulai berjualan barang kelontongan kebutuhan sehari-hari secara berkeliling dengan gerobak. Setelah memiliki cukup modal, beliau memutuskan membeli rumah dan memindahkan dagangannya kesana. Nah dari saat itu hinga saat ini beliau memiliki lokasi tetap untuk berjualan. Dalam beberapa kesempatan beliau memiliki beberapa toko cabang di kota itu, namun karena beberapa alasan </w:t>
      </w:r>
      <w:r w:rsidR="00BE6119">
        <w:rPr>
          <w:rFonts w:cs="Times New Roman"/>
        </w:rPr>
        <w:t>beliau menutup toko cabang dan lebih fokus berjualan di toko utama beliau yang berada di rumahnya itu sendiri.</w:t>
      </w:r>
      <w:r w:rsidR="00734703" w:rsidRPr="006C5B14">
        <w:rPr>
          <w:rFonts w:cs="Times New Roman"/>
        </w:rPr>
        <w:t xml:space="preserve"> </w:t>
      </w:r>
    </w:p>
    <w:p w14:paraId="254D053D" w14:textId="6F752F83" w:rsidR="000F595A" w:rsidRPr="006C5B14" w:rsidRDefault="004F3DC5" w:rsidP="00041032">
      <w:pPr>
        <w:pStyle w:val="Heading2"/>
        <w:spacing w:before="0" w:after="160" w:line="360" w:lineRule="auto"/>
        <w:ind w:right="-1"/>
        <w:rPr>
          <w:rFonts w:cs="Times New Roman"/>
        </w:rPr>
      </w:pPr>
      <w:bookmarkStart w:id="53" w:name="_Toc108890458"/>
      <w:r w:rsidRPr="006C5B14">
        <w:rPr>
          <w:rFonts w:cs="Times New Roman"/>
        </w:rPr>
        <w:t xml:space="preserve">2.2 </w:t>
      </w:r>
      <w:r w:rsidR="009D15B8" w:rsidRPr="006C5B14">
        <w:rPr>
          <w:rFonts w:cs="Times New Roman"/>
        </w:rPr>
        <w:t>Penelitian Terdahulu</w:t>
      </w:r>
      <w:bookmarkEnd w:id="53"/>
    </w:p>
    <w:p w14:paraId="2A3EB223" w14:textId="13257FA7" w:rsidR="001E59FD" w:rsidRPr="006C5B14" w:rsidRDefault="0084131C" w:rsidP="0084131C">
      <w:pPr>
        <w:pStyle w:val="Caption"/>
        <w:rPr>
          <w:rFonts w:cs="Times New Roman"/>
        </w:rPr>
      </w:pPr>
      <w:bookmarkStart w:id="54" w:name="_Toc99627672"/>
      <w:bookmarkStart w:id="55" w:name="_Toc108890520"/>
      <w:r>
        <w:t xml:space="preserve">Tabel 2. </w:t>
      </w:r>
      <w:fldSimple w:instr=" SEQ Tabel_2. \* ARABIC ">
        <w:r>
          <w:rPr>
            <w:noProof/>
          </w:rPr>
          <w:t>2</w:t>
        </w:r>
      </w:fldSimple>
      <w:r>
        <w:t xml:space="preserve"> </w:t>
      </w:r>
      <w:r w:rsidR="001E59FD" w:rsidRPr="006C5B14">
        <w:rPr>
          <w:rFonts w:cs="Times New Roman"/>
        </w:rPr>
        <w:t>Penelitian Terdahulu</w:t>
      </w:r>
      <w:bookmarkEnd w:id="54"/>
      <w:bookmarkEnd w:id="55"/>
    </w:p>
    <w:tbl>
      <w:tblPr>
        <w:tblStyle w:val="TableGrid"/>
        <w:tblW w:w="0" w:type="auto"/>
        <w:jc w:val="center"/>
        <w:tblLook w:val="04A0" w:firstRow="1" w:lastRow="0" w:firstColumn="1" w:lastColumn="0" w:noHBand="0" w:noVBand="1"/>
      </w:tblPr>
      <w:tblGrid>
        <w:gridCol w:w="490"/>
        <w:gridCol w:w="1443"/>
        <w:gridCol w:w="1980"/>
        <w:gridCol w:w="1201"/>
        <w:gridCol w:w="2813"/>
      </w:tblGrid>
      <w:tr w:rsidR="00C745CC" w:rsidRPr="00CB6073" w14:paraId="2DF654F4" w14:textId="2ABF46C1" w:rsidTr="00716829">
        <w:trPr>
          <w:jc w:val="center"/>
        </w:trPr>
        <w:tc>
          <w:tcPr>
            <w:tcW w:w="475" w:type="dxa"/>
          </w:tcPr>
          <w:p w14:paraId="3818C06A" w14:textId="5752AEC0"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lastRenderedPageBreak/>
              <w:t>No</w:t>
            </w:r>
          </w:p>
        </w:tc>
        <w:tc>
          <w:tcPr>
            <w:tcW w:w="1647" w:type="dxa"/>
          </w:tcPr>
          <w:p w14:paraId="289A71DC" w14:textId="74AA149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Nama Penulis</w:t>
            </w:r>
          </w:p>
        </w:tc>
        <w:tc>
          <w:tcPr>
            <w:tcW w:w="1842" w:type="dxa"/>
          </w:tcPr>
          <w:p w14:paraId="480EC61C" w14:textId="2FC3658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Judul Karya Ilmiah</w:t>
            </w:r>
          </w:p>
        </w:tc>
        <w:tc>
          <w:tcPr>
            <w:tcW w:w="1560" w:type="dxa"/>
          </w:tcPr>
          <w:p w14:paraId="79D2FB0F" w14:textId="69B24777"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Tahun Terbit</w:t>
            </w:r>
          </w:p>
        </w:tc>
        <w:tc>
          <w:tcPr>
            <w:tcW w:w="3826" w:type="dxa"/>
          </w:tcPr>
          <w:p w14:paraId="070A1649" w14:textId="42D61A08" w:rsidR="002C00EE" w:rsidRPr="00CB6073" w:rsidRDefault="00FE5B59" w:rsidP="00041032">
            <w:pPr>
              <w:spacing w:after="160" w:line="360" w:lineRule="auto"/>
              <w:ind w:left="4" w:right="-1"/>
              <w:jc w:val="center"/>
              <w:rPr>
                <w:rFonts w:cs="Times New Roman"/>
                <w:sz w:val="22"/>
                <w:szCs w:val="20"/>
              </w:rPr>
            </w:pPr>
            <w:r w:rsidRPr="00CB6073">
              <w:rPr>
                <w:rFonts w:cs="Times New Roman"/>
                <w:sz w:val="22"/>
                <w:szCs w:val="20"/>
              </w:rPr>
              <w:t>Kesimpulan</w:t>
            </w:r>
          </w:p>
        </w:tc>
      </w:tr>
      <w:tr w:rsidR="00C745CC" w:rsidRPr="00CB6073" w14:paraId="000D6A05" w14:textId="77777777" w:rsidTr="00716829">
        <w:trPr>
          <w:jc w:val="center"/>
        </w:trPr>
        <w:tc>
          <w:tcPr>
            <w:tcW w:w="475" w:type="dxa"/>
          </w:tcPr>
          <w:p w14:paraId="05989FD0" w14:textId="2E76D44D"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 xml:space="preserve">Putro, Bossarito </w:t>
            </w:r>
          </w:p>
        </w:tc>
        <w:tc>
          <w:tcPr>
            <w:tcW w:w="1842" w:type="dxa"/>
          </w:tcPr>
          <w:p w14:paraId="747496D6"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041032">
            <w:pPr>
              <w:spacing w:after="160" w:line="360" w:lineRule="auto"/>
              <w:ind w:left="4" w:right="-1"/>
              <w:jc w:val="both"/>
              <w:rPr>
                <w:rFonts w:cs="Times New Roman"/>
                <w:sz w:val="22"/>
                <w:szCs w:val="20"/>
              </w:rPr>
            </w:pPr>
            <w:r w:rsidRPr="00CB6073">
              <w:rPr>
                <w:rFonts w:cs="Times New Roman"/>
                <w:sz w:val="22"/>
                <w:szCs w:val="20"/>
              </w:rPr>
              <w:t>Berdasarkan serangkaian tahapan yang telah dilakukan, yang dimulai dari</w:t>
            </w:r>
            <w:r w:rsidR="0084673E" w:rsidRPr="00CB6073">
              <w:rPr>
                <w:rFonts w:cs="Times New Roman"/>
                <w:sz w:val="22"/>
                <w:szCs w:val="20"/>
              </w:rPr>
              <w:t xml:space="preserve"> </w:t>
            </w:r>
            <w:r w:rsidRPr="00CB6073">
              <w:rPr>
                <w:rFonts w:cs="Times New Roman"/>
                <w:sz w:val="22"/>
                <w:szCs w:val="20"/>
              </w:rPr>
              <w:t>perancangan, implementasi dan pengujian, maka diperoleh beberapa kesimpulan</w:t>
            </w:r>
            <w:r w:rsidR="00716DA1" w:rsidRPr="00CB6073">
              <w:rPr>
                <w:rFonts w:cs="Times New Roman"/>
                <w:sz w:val="22"/>
                <w:szCs w:val="20"/>
              </w:rPr>
              <w:t xml:space="preserve"> </w:t>
            </w:r>
            <w:r w:rsidRPr="00CB6073">
              <w:rPr>
                <w:rFonts w:cs="Times New Roman"/>
                <w:sz w:val="22"/>
                <w:szCs w:val="20"/>
              </w:rPr>
              <w:t>diantaranya</w:t>
            </w:r>
            <w:r w:rsidR="00791F5D">
              <w:rPr>
                <w:rFonts w:cs="Times New Roman"/>
                <w:sz w:val="22"/>
                <w:szCs w:val="20"/>
              </w:rPr>
              <w:t>:</w:t>
            </w:r>
          </w:p>
          <w:p w14:paraId="35787367" w14:textId="77777777" w:rsidR="00D446BE" w:rsidRPr="00CB6073" w:rsidRDefault="00716DA1"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sz w:val="22"/>
                <w:szCs w:val="20"/>
              </w:rPr>
              <w:t>Penerapan metode</w:t>
            </w:r>
            <w:r w:rsidR="00FB0D4A" w:rsidRPr="00CB6073">
              <w:rPr>
                <w:rFonts w:cs="Times New Roman"/>
                <w:sz w:val="22"/>
                <w:szCs w:val="20"/>
              </w:rPr>
              <w:t xml:space="preserve"> </w:t>
            </w:r>
            <w:r w:rsidRPr="00CB6073">
              <w:rPr>
                <w:rFonts w:cs="Times New Roman"/>
                <w:i/>
                <w:sz w:val="22"/>
                <w:szCs w:val="20"/>
              </w:rPr>
              <w:t xml:space="preserve">Exponential  Smoothing  </w:t>
            </w:r>
            <w:r w:rsidRPr="00CB6073">
              <w:rPr>
                <w:rFonts w:cs="Times New Roman"/>
                <w:iCs/>
                <w:sz w:val="22"/>
                <w:szCs w:val="20"/>
              </w:rPr>
              <w:t xml:space="preserve">dengan 3 jenis metode yakni: </w:t>
            </w:r>
            <w:r w:rsidRPr="00CB6073">
              <w:rPr>
                <w:rFonts w:cs="Times New Roman"/>
                <w:i/>
                <w:iCs/>
                <w:sz w:val="22"/>
                <w:szCs w:val="20"/>
              </w:rPr>
              <w:t xml:space="preserve">Exponential Smoothing, </w:t>
            </w:r>
            <w:r w:rsidRPr="00CB6073">
              <w:rPr>
                <w:rFonts w:cs="Times New Roman"/>
                <w:iCs/>
                <w:sz w:val="22"/>
                <w:szCs w:val="20"/>
              </w:rPr>
              <w:t xml:space="preserve">yaitu: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7FAD468C" w:rsidR="002C00EE" w:rsidRPr="00CB6073" w:rsidRDefault="00D446BE"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iCs/>
                <w:sz w:val="22"/>
                <w:szCs w:val="20"/>
              </w:rPr>
              <w:t xml:space="preserve">Masing-masing metode sangat dipengaruhi oleh parameter pemulusan (nilai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metode memiliki langkah yang berbeda satu sama lainnya. Dan dalam kasus kali ini metode </w:t>
            </w:r>
            <w:r w:rsidRPr="00CB6073">
              <w:rPr>
                <w:rFonts w:cs="Times New Roman"/>
                <w:i/>
                <w:sz w:val="22"/>
                <w:szCs w:val="20"/>
              </w:rPr>
              <w:t>SES</w:t>
            </w:r>
            <w:r w:rsidRPr="00CB6073">
              <w:rPr>
                <w:rFonts w:cs="Times New Roman"/>
                <w:iCs/>
                <w:sz w:val="22"/>
                <w:szCs w:val="20"/>
              </w:rPr>
              <w:t xml:space="preserve"> dinilai lebik baik hasil prediksinya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p>
        </w:tc>
      </w:tr>
      <w:tr w:rsidR="00C745CC" w:rsidRPr="00CB6073" w14:paraId="31B4DABF" w14:textId="77777777" w:rsidTr="00716829">
        <w:trPr>
          <w:jc w:val="center"/>
        </w:trPr>
        <w:tc>
          <w:tcPr>
            <w:tcW w:w="475" w:type="dxa"/>
          </w:tcPr>
          <w:p w14:paraId="63BAF0B3" w14:textId="565BB344"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Nofitasari, Della </w:t>
            </w:r>
          </w:p>
        </w:tc>
        <w:tc>
          <w:tcPr>
            <w:tcW w:w="1842" w:type="dxa"/>
          </w:tcPr>
          <w:p w14:paraId="5A77F44B"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SISTEM  INFORMASI PERAMALAN PENJUALAN BIBIT PEPAYA </w:t>
            </w:r>
            <w:r w:rsidRPr="00CB6073">
              <w:rPr>
                <w:rFonts w:cs="Times New Roman"/>
                <w:sz w:val="22"/>
                <w:szCs w:val="20"/>
              </w:rPr>
              <w:lastRenderedPageBreak/>
              <w:t>MENGGUNAKAN METODE ADAPTIVE RESPONSE RATE</w:t>
            </w:r>
          </w:p>
          <w:p w14:paraId="2B7B766C" w14:textId="5AFF742A"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NGLE EXPONENTIAL SMOOTHING</w:t>
            </w:r>
          </w:p>
          <w:p w14:paraId="3A7AD458"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1E66C3">
            <w:pPr>
              <w:spacing w:after="160" w:line="360" w:lineRule="auto"/>
              <w:ind w:right="-1"/>
              <w:jc w:val="both"/>
              <w:rPr>
                <w:rFonts w:cs="Times New Roman"/>
                <w:sz w:val="22"/>
                <w:szCs w:val="20"/>
              </w:rPr>
            </w:pPr>
          </w:p>
        </w:tc>
        <w:tc>
          <w:tcPr>
            <w:tcW w:w="1560" w:type="dxa"/>
          </w:tcPr>
          <w:p w14:paraId="15BB320D" w14:textId="4F324563"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lastRenderedPageBreak/>
              <w:t>2020</w:t>
            </w:r>
          </w:p>
        </w:tc>
        <w:tc>
          <w:tcPr>
            <w:tcW w:w="3826" w:type="dxa"/>
          </w:tcPr>
          <w:p w14:paraId="0EE3FEBA" w14:textId="77777777" w:rsidR="002C00EE"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w:t>
            </w:r>
            <w:r w:rsidRPr="00CB6073">
              <w:rPr>
                <w:rFonts w:cs="Times New Roman"/>
                <w:i/>
                <w:sz w:val="22"/>
                <w:szCs w:val="20"/>
              </w:rPr>
              <w:lastRenderedPageBreak/>
              <w:t xml:space="preserve">Smoothing  </w:t>
            </w:r>
            <w:r w:rsidRPr="00CB6073">
              <w:rPr>
                <w:rFonts w:cs="Times New Roman"/>
                <w:sz w:val="22"/>
                <w:szCs w:val="20"/>
              </w:rPr>
              <w:t>(ARRSES)  diperlukan  beberapa tahapan  yaitu  mengumpulkan  data  riwayat  penjualan  dan  menentukan  jumlah periode yang akan digunakan dalam perhitungan peramalan.</w:t>
            </w:r>
          </w:p>
          <w:p w14:paraId="3043CDB4" w14:textId="77777777" w:rsidR="00C745CC"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Penelitian ini menghasilkan sistem peramalan penjualan bibit pepaya. Metode   </w:t>
            </w:r>
            <w:r w:rsidRPr="00CB6073">
              <w:rPr>
                <w:rFonts w:cs="Times New Roman"/>
                <w:i/>
                <w:sz w:val="22"/>
                <w:szCs w:val="20"/>
              </w:rPr>
              <w:t xml:space="preserve">Adaptive  Response   Rate  Single  Exponential   Smoothing   </w:t>
            </w:r>
            <w:r w:rsidRPr="00CB6073">
              <w:rPr>
                <w:rFonts w:cs="Times New Roman"/>
                <w:sz w:val="22"/>
                <w:szCs w:val="20"/>
              </w:rPr>
              <w:t>(ARRSES) digunakan  untuk meramalkan  penjualan  bibit pepaya pada periode  selanjutnya.</w:t>
            </w:r>
          </w:p>
          <w:p w14:paraId="497BE960" w14:textId="2544788F"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Metode </w:t>
            </w:r>
            <w:r w:rsidRPr="00CB6073">
              <w:rPr>
                <w:rFonts w:cs="Times New Roman"/>
                <w:i/>
                <w:sz w:val="22"/>
                <w:szCs w:val="20"/>
              </w:rPr>
              <w:t xml:space="preserve">Adaptive Response Rate Single Exponential Smoothing </w:t>
            </w:r>
            <w:r w:rsidRPr="00CB6073">
              <w:rPr>
                <w:rFonts w:cs="Times New Roman"/>
                <w:sz w:val="22"/>
                <w:szCs w:val="20"/>
              </w:rPr>
              <w:t>(ARRSES) digunakan untuk</w:t>
            </w:r>
            <w:r w:rsidR="0009481C">
              <w:rPr>
                <w:rFonts w:cs="Times New Roman"/>
                <w:sz w:val="22"/>
                <w:szCs w:val="20"/>
              </w:rPr>
              <w:t xml:space="preserve"> m</w:t>
            </w:r>
            <w:r w:rsidRPr="00CB6073">
              <w:rPr>
                <w:rFonts w:cs="Times New Roman"/>
                <w:sz w:val="22"/>
                <w:szCs w:val="20"/>
              </w:rPr>
              <w:t>era</w:t>
            </w:r>
            <w:r w:rsidR="0009481C">
              <w:rPr>
                <w:rFonts w:cs="Times New Roman"/>
                <w:sz w:val="22"/>
                <w:szCs w:val="20"/>
              </w:rPr>
              <w:t>m</w:t>
            </w:r>
            <w:r w:rsidRPr="00CB6073">
              <w:rPr>
                <w:rFonts w:cs="Times New Roman"/>
                <w:sz w:val="22"/>
                <w:szCs w:val="20"/>
              </w:rPr>
              <w:t>alkan penjualan  bibit pepaya  pada bulan januari 2020. Terdapat dua jenis bibit yaitu bibit pepaya California dan bibit pepaya Thailand. Dari hasil perhitungan,</w:t>
            </w:r>
            <w:r w:rsidR="0009481C">
              <w:rPr>
                <w:rFonts w:cs="Times New Roman"/>
                <w:sz w:val="22"/>
                <w:szCs w:val="20"/>
              </w:rPr>
              <w:t xml:space="preserve"> </w:t>
            </w:r>
            <w:r w:rsidRPr="00CB6073">
              <w:rPr>
                <w:rFonts w:cs="Times New Roman"/>
                <w:sz w:val="22"/>
                <w:szCs w:val="20"/>
              </w:rPr>
              <w:t>p</w:t>
            </w:r>
            <w:r w:rsidR="0009481C">
              <w:rPr>
                <w:rFonts w:cs="Times New Roman"/>
                <w:sz w:val="22"/>
                <w:szCs w:val="20"/>
              </w:rPr>
              <w:t>eramalan</w:t>
            </w:r>
            <w:r w:rsidRPr="00CB6073">
              <w:rPr>
                <w:rFonts w:cs="Times New Roman"/>
                <w:sz w:val="22"/>
                <w:szCs w:val="20"/>
              </w:rPr>
              <w:t xml:space="preserve">   bibit </w:t>
            </w:r>
            <w:r w:rsidR="0009481C">
              <w:rPr>
                <w:rFonts w:cs="Times New Roman"/>
                <w:sz w:val="22"/>
                <w:szCs w:val="20"/>
              </w:rPr>
              <w:t xml:space="preserve">papaya </w:t>
            </w:r>
            <w:r w:rsidRPr="00CB6073">
              <w:rPr>
                <w:rFonts w:cs="Times New Roman"/>
                <w:sz w:val="22"/>
                <w:szCs w:val="20"/>
              </w:rPr>
              <w:t xml:space="preserve">Thailand </w:t>
            </w:r>
            <w:r w:rsidR="0009481C">
              <w:rPr>
                <w:rFonts w:cs="Times New Roman"/>
                <w:sz w:val="22"/>
                <w:szCs w:val="20"/>
              </w:rPr>
              <w:t>m</w:t>
            </w:r>
            <w:r w:rsidRPr="00CB6073">
              <w:rPr>
                <w:rFonts w:cs="Times New Roman"/>
                <w:sz w:val="22"/>
                <w:szCs w:val="20"/>
              </w:rPr>
              <w:t xml:space="preserve">enghasilkan MAPE sebesar 9,23%, dan bibit </w:t>
            </w:r>
            <w:r w:rsidR="0009481C">
              <w:rPr>
                <w:rFonts w:cs="Times New Roman"/>
                <w:sz w:val="22"/>
                <w:szCs w:val="20"/>
              </w:rPr>
              <w:t xml:space="preserve">papaya </w:t>
            </w:r>
            <w:r w:rsidRPr="00CB6073">
              <w:rPr>
                <w:rFonts w:cs="Times New Roman"/>
                <w:sz w:val="22"/>
                <w:szCs w:val="20"/>
              </w:rPr>
              <w:t xml:space="preserve">California sebesar 8,21%.  Nilai MAPE pada perarnalan permintaan bibit pepaya Thailand dan California berada dibawah 10% yang </w:t>
            </w:r>
            <w:r w:rsidRPr="00CB6073">
              <w:rPr>
                <w:rFonts w:cs="Times New Roman"/>
                <w:sz w:val="22"/>
                <w:szCs w:val="20"/>
              </w:rPr>
              <w:lastRenderedPageBreak/>
              <w:t>berarti hasil perarnalan tersebut dikatakan tinggi.</w:t>
            </w:r>
          </w:p>
        </w:tc>
      </w:tr>
      <w:tr w:rsidR="00C745CC" w:rsidRPr="00CB6073" w14:paraId="6FD12CAF" w14:textId="77777777" w:rsidTr="00716829">
        <w:trPr>
          <w:jc w:val="center"/>
        </w:trPr>
        <w:tc>
          <w:tcPr>
            <w:tcW w:w="475" w:type="dxa"/>
          </w:tcPr>
          <w:p w14:paraId="1DDBF130" w14:textId="16F91105"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041032">
            <w:pPr>
              <w:spacing w:after="160" w:line="360" w:lineRule="auto"/>
              <w:ind w:left="4" w:right="-1"/>
              <w:jc w:val="both"/>
              <w:rPr>
                <w:rFonts w:cs="Times New Roman"/>
                <w:sz w:val="22"/>
                <w:szCs w:val="20"/>
              </w:rPr>
            </w:pPr>
            <w:r w:rsidRPr="00CB6073">
              <w:rPr>
                <w:rFonts w:cs="Times New Roman"/>
                <w:spacing w:val="-1"/>
                <w:sz w:val="22"/>
                <w:szCs w:val="20"/>
              </w:rPr>
              <w:t xml:space="preserve">Nurfawaid, </w:t>
            </w:r>
            <w:r w:rsidR="007F662A" w:rsidRPr="00CB6073">
              <w:rPr>
                <w:rFonts w:cs="Times New Roman"/>
                <w:spacing w:val="-1"/>
                <w:sz w:val="22"/>
                <w:szCs w:val="20"/>
              </w:rPr>
              <w:t>Ahmad</w:t>
            </w:r>
          </w:p>
        </w:tc>
        <w:tc>
          <w:tcPr>
            <w:tcW w:w="1842" w:type="dxa"/>
          </w:tcPr>
          <w:p w14:paraId="3D21497F"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diperlukan beberapa tahapan yaitu mengumpulkan riwayat data penjualan obat dan menentukan jumlah periode yang akan digunakan dalam perhitungan peramalan. Metode ini pun sangat dipengaruhi oleh parameter pemulusan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β) yang dipilih.</w:t>
            </w:r>
          </w:p>
          <w:p w14:paraId="23F7ADBF" w14:textId="77879316" w:rsidR="002C00EE" w:rsidRPr="00CB6073" w:rsidRDefault="00F2277F"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Berdasarkan pengujian yang telah dilakukan, didapat nilai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r w:rsidRPr="00CB6073">
              <w:rPr>
                <w:rFonts w:cs="Times New Roman"/>
                <w:sz w:val="22"/>
                <w:szCs w:val="20"/>
              </w:rPr>
              <w:t xml:space="preserve">terbaik yang berbeda tiap obat dengan </w:t>
            </w:r>
            <w:r w:rsidRPr="0009481C">
              <w:rPr>
                <w:rFonts w:cs="Times New Roman"/>
                <w:iCs/>
                <w:sz w:val="22"/>
                <w:szCs w:val="20"/>
              </w:rPr>
              <w:t>MAPE</w:t>
            </w:r>
            <w:r w:rsidR="0009481C">
              <w:rPr>
                <w:rFonts w:cs="Times New Roman"/>
                <w:i/>
                <w:iCs/>
                <w:sz w:val="22"/>
                <w:szCs w:val="20"/>
              </w:rPr>
              <w:t xml:space="preserve"> </w:t>
            </w:r>
            <w:r w:rsidRPr="00CB6073">
              <w:rPr>
                <w:rFonts w:cs="Times New Roman"/>
                <w:sz w:val="22"/>
                <w:szCs w:val="20"/>
              </w:rPr>
              <w:t xml:space="preserve">terendah yakni 7.50581% di obat Paracetamol 500mg dengan </w:t>
            </w:r>
            <w:r w:rsidRPr="00CB6073">
              <w:rPr>
                <w:rFonts w:cs="Times New Roman"/>
                <w:i/>
                <w:iCs/>
                <w:sz w:val="22"/>
                <w:szCs w:val="20"/>
              </w:rPr>
              <w:t xml:space="preserve">beta </w:t>
            </w:r>
            <w:r w:rsidRPr="00CB6073">
              <w:rPr>
                <w:rFonts w:cs="Times New Roman"/>
                <w:sz w:val="22"/>
                <w:szCs w:val="20"/>
              </w:rPr>
              <w:t>0.5.</w:t>
            </w:r>
          </w:p>
        </w:tc>
      </w:tr>
      <w:tr w:rsidR="00C745CC" w:rsidRPr="00CB6073" w14:paraId="4C76B72F" w14:textId="77777777" w:rsidTr="00716829">
        <w:trPr>
          <w:jc w:val="center"/>
        </w:trPr>
        <w:tc>
          <w:tcPr>
            <w:tcW w:w="475" w:type="dxa"/>
          </w:tcPr>
          <w:p w14:paraId="31DC0E17" w14:textId="015E646A"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041032">
            <w:pPr>
              <w:spacing w:after="160" w:line="360" w:lineRule="auto"/>
              <w:ind w:left="4" w:right="-1"/>
              <w:jc w:val="center"/>
              <w:rPr>
                <w:rFonts w:cs="Times New Roman"/>
                <w:bCs/>
                <w:sz w:val="22"/>
                <w:szCs w:val="20"/>
              </w:rPr>
            </w:pPr>
            <w:r w:rsidRPr="00CB6073">
              <w:rPr>
                <w:rFonts w:cs="Times New Roman"/>
                <w:bCs/>
                <w:sz w:val="22"/>
                <w:szCs w:val="20"/>
              </w:rPr>
              <w:t>Rizky Alfiansyah</w:t>
            </w:r>
          </w:p>
          <w:p w14:paraId="62155215" w14:textId="77777777" w:rsidR="0033402F" w:rsidRPr="00CB6073" w:rsidRDefault="0033402F" w:rsidP="00041032">
            <w:pPr>
              <w:spacing w:after="160" w:line="360" w:lineRule="auto"/>
              <w:ind w:left="4" w:right="-1"/>
              <w:jc w:val="both"/>
              <w:rPr>
                <w:rFonts w:cs="Times New Roman"/>
                <w:spacing w:val="-1"/>
                <w:sz w:val="22"/>
                <w:szCs w:val="20"/>
              </w:rPr>
            </w:pPr>
          </w:p>
        </w:tc>
        <w:tc>
          <w:tcPr>
            <w:tcW w:w="1842" w:type="dxa"/>
          </w:tcPr>
          <w:p w14:paraId="66FAE5A4" w14:textId="047DC897"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041032">
            <w:pPr>
              <w:pStyle w:val="ListParagraph"/>
              <w:numPr>
                <w:ilvl w:val="0"/>
                <w:numId w:val="10"/>
              </w:numPr>
              <w:spacing w:after="160" w:line="360" w:lineRule="auto"/>
              <w:ind w:left="4" w:right="-1"/>
              <w:jc w:val="both"/>
              <w:rPr>
                <w:rFonts w:cs="Times New Roman"/>
                <w:i/>
                <w:iCs/>
                <w:sz w:val="22"/>
                <w:szCs w:val="20"/>
              </w:rPr>
            </w:pPr>
            <w:r w:rsidRPr="00CB6073">
              <w:rPr>
                <w:rFonts w:cs="Times New Roman"/>
                <w:sz w:val="22"/>
                <w:szCs w:val="20"/>
              </w:rPr>
              <w:t xml:space="preserve">Berdasar data penjualan lokasi penelitian pada tahun 2015 – 2020 didapat </w:t>
            </w:r>
            <w:r w:rsidR="00C745CC" w:rsidRPr="00CB6073">
              <w:rPr>
                <w:rFonts w:cs="Times New Roman"/>
                <w:sz w:val="22"/>
                <w:szCs w:val="20"/>
              </w:rPr>
              <w:t>hasil peramalan pada peiode yang diramalkan akan terjual 4415 menu paket. Sedangkan.</w:t>
            </w:r>
            <w:r w:rsidRPr="00CB6073">
              <w:rPr>
                <w:rFonts w:cs="Times New Roman"/>
                <w:sz w:val="22"/>
                <w:szCs w:val="20"/>
              </w:rPr>
              <w:t xml:space="preserve">nilai </w:t>
            </w:r>
            <w:r w:rsidRPr="00CB6073">
              <w:rPr>
                <w:rFonts w:cs="Times New Roman"/>
                <w:i/>
                <w:iCs/>
                <w:sz w:val="22"/>
                <w:szCs w:val="20"/>
              </w:rPr>
              <w:t xml:space="preserve">MAPE </w:t>
            </w:r>
            <w:r w:rsidR="00C745CC" w:rsidRPr="00CB6073">
              <w:rPr>
                <w:rFonts w:cs="Times New Roman"/>
                <w:sz w:val="22"/>
                <w:szCs w:val="20"/>
              </w:rPr>
              <w:t>terkecil yang di hasilkan</w:t>
            </w:r>
            <w:r w:rsidRPr="00CB6073">
              <w:rPr>
                <w:rFonts w:cs="Times New Roman"/>
                <w:sz w:val="22"/>
                <w:szCs w:val="20"/>
              </w:rPr>
              <w:t xml:space="preserve"> yakni sebesar 12.9% </w:t>
            </w:r>
            <w:r w:rsidRPr="00CB6073">
              <w:rPr>
                <w:rFonts w:cs="Times New Roman"/>
                <w:sz w:val="22"/>
                <w:szCs w:val="20"/>
              </w:rPr>
              <w:lastRenderedPageBreak/>
              <w:t xml:space="preserve">dengan konstanta pemulusan </w:t>
            </w:r>
            <w:r w:rsidRPr="00CB6073">
              <w:rPr>
                <w:rFonts w:cs="Times New Roman"/>
                <w:i/>
                <w:iCs/>
                <w:sz w:val="22"/>
                <w:szCs w:val="20"/>
              </w:rPr>
              <w:t xml:space="preserve">alpha </w:t>
            </w:r>
            <w:r w:rsidRPr="00CB6073">
              <w:rPr>
                <w:rFonts w:cs="Times New Roman"/>
                <w:sz w:val="22"/>
                <w:szCs w:val="20"/>
              </w:rPr>
              <w:t xml:space="preserve">0.6. Hasil tersebut dikatakan akurat seuai dengan tabel kriteria nilai </w:t>
            </w:r>
            <w:r w:rsidRPr="00CB6073">
              <w:rPr>
                <w:rFonts w:cs="Times New Roman"/>
                <w:i/>
                <w:iCs/>
                <w:sz w:val="22"/>
                <w:szCs w:val="20"/>
              </w:rPr>
              <w:t>MAPE.</w:t>
            </w:r>
          </w:p>
          <w:p w14:paraId="776DDAFB" w14:textId="678477BC" w:rsidR="000A5DA6" w:rsidRPr="00CB6073" w:rsidRDefault="000A5DA6" w:rsidP="00041032">
            <w:pPr>
              <w:pStyle w:val="ListParagraph"/>
              <w:numPr>
                <w:ilvl w:val="0"/>
                <w:numId w:val="10"/>
              </w:numPr>
              <w:spacing w:after="160" w:line="360" w:lineRule="auto"/>
              <w:ind w:left="4" w:right="-1"/>
              <w:jc w:val="both"/>
              <w:rPr>
                <w:rFonts w:cs="Times New Roman"/>
                <w:i/>
                <w:iCs/>
                <w:sz w:val="22"/>
                <w:szCs w:val="20"/>
              </w:rPr>
            </w:pPr>
            <w:r w:rsidRPr="00CB6073">
              <w:rPr>
                <w:rFonts w:cs="Times New Roman"/>
                <w:sz w:val="22"/>
                <w:szCs w:val="20"/>
              </w:rPr>
              <w:t>Berdasarkan</w:t>
            </w:r>
            <w:r w:rsidR="0009481C">
              <w:rPr>
                <w:rFonts w:cs="Times New Roman"/>
                <w:sz w:val="22"/>
                <w:szCs w:val="20"/>
              </w:rPr>
              <w:t xml:space="preserve"> </w:t>
            </w:r>
            <w:r w:rsidRPr="00CB6073">
              <w:rPr>
                <w:rFonts w:cs="Times New Roman"/>
                <w:sz w:val="22"/>
                <w:szCs w:val="20"/>
              </w:rPr>
              <w:t xml:space="preserve">hasil perhitungan dengan rumus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maka di ramalkan bahan baku yang harus dibeli untuk periode berikutnya sebesar 719</w:t>
            </w:r>
            <w:r w:rsidR="008E714B">
              <w:rPr>
                <w:rFonts w:cs="Times New Roman"/>
                <w:sz w:val="22"/>
                <w:szCs w:val="20"/>
              </w:rPr>
              <w:t>kg</w:t>
            </w:r>
            <w:r w:rsidR="00C745CC" w:rsidRPr="00CB6073">
              <w:rPr>
                <w:rFonts w:cs="Times New Roman"/>
                <w:sz w:val="22"/>
                <w:szCs w:val="20"/>
              </w:rPr>
              <w:t xml:space="preserve"> bahan baku.</w:t>
            </w:r>
          </w:p>
        </w:tc>
      </w:tr>
    </w:tbl>
    <w:p w14:paraId="77C8DE1B" w14:textId="77777777" w:rsidR="006E0925" w:rsidRPr="006C5B14" w:rsidRDefault="006E0925" w:rsidP="00041032">
      <w:pPr>
        <w:pStyle w:val="Heading1"/>
        <w:spacing w:before="0" w:after="160" w:line="360" w:lineRule="auto"/>
        <w:ind w:right="-1"/>
        <w:rPr>
          <w:rFonts w:cs="Times New Roman"/>
        </w:rPr>
        <w:sectPr w:rsidR="006E0925" w:rsidRPr="006C5B14" w:rsidSect="00340CE1">
          <w:headerReference w:type="default" r:id="rId23"/>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before="0" w:after="160" w:line="360" w:lineRule="auto"/>
        <w:ind w:right="-1"/>
        <w:rPr>
          <w:rFonts w:cs="Times New Roman"/>
        </w:rPr>
      </w:pPr>
      <w:bookmarkStart w:id="56" w:name="_Toc108890459"/>
      <w:r w:rsidRPr="006C5B14">
        <w:rPr>
          <w:rFonts w:cs="Times New Roman"/>
          <w:caps w:val="0"/>
        </w:rPr>
        <w:lastRenderedPageBreak/>
        <w:t xml:space="preserve">BAB III </w:t>
      </w:r>
      <w:r w:rsidRPr="006C5B14">
        <w:rPr>
          <w:rFonts w:cs="Times New Roman"/>
          <w:caps w:val="0"/>
        </w:rPr>
        <w:br/>
        <w:t>METODE PENELITIAN</w:t>
      </w:r>
      <w:bookmarkEnd w:id="56"/>
    </w:p>
    <w:p w14:paraId="4BCC0F0E" w14:textId="25BE88A8" w:rsidR="00193E1F" w:rsidRPr="006C5B14" w:rsidRDefault="004F3DC5" w:rsidP="00041032">
      <w:pPr>
        <w:pStyle w:val="Heading2"/>
        <w:spacing w:before="0" w:after="160" w:line="360" w:lineRule="auto"/>
        <w:ind w:right="-1"/>
        <w:rPr>
          <w:rFonts w:cs="Times New Roman"/>
        </w:rPr>
      </w:pPr>
      <w:bookmarkStart w:id="57" w:name="_Toc108890460"/>
      <w:r w:rsidRPr="006C5B14">
        <w:rPr>
          <w:rFonts w:cs="Times New Roman"/>
        </w:rPr>
        <w:t xml:space="preserve">3.1 </w:t>
      </w:r>
      <w:r w:rsidR="009D15B8" w:rsidRPr="006C5B14">
        <w:rPr>
          <w:rFonts w:cs="Times New Roman"/>
        </w:rPr>
        <w:t>Desain Penelitian</w:t>
      </w:r>
      <w:bookmarkEnd w:id="57"/>
    </w:p>
    <w:p w14:paraId="4E0B380A" w14:textId="465986C4" w:rsidR="00193E1F" w:rsidRDefault="00EE2C64" w:rsidP="00041032">
      <w:pPr>
        <w:spacing w:line="360" w:lineRule="auto"/>
        <w:ind w:right="-1" w:firstLine="709"/>
        <w:jc w:val="both"/>
        <w:rPr>
          <w:rFonts w:cs="Times New Roman"/>
        </w:rPr>
      </w:pPr>
      <w:r w:rsidRPr="006C5B14">
        <w:rPr>
          <w:rFonts w:cs="Times New Roman"/>
        </w:rPr>
        <w:t xml:space="preserve">Menurut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Desain penelitian harus memiliki beberapa hal di antaranya sebagai berikut</w:t>
      </w:r>
      <w:r w:rsidR="00791F5D">
        <w:rPr>
          <w:rFonts w:cs="Times New Roman"/>
        </w:rPr>
        <w:t>:</w:t>
      </w:r>
      <w:r w:rsidRPr="006C5B14">
        <w:rPr>
          <w:rFonts w:cs="Times New Roman"/>
        </w:rPr>
        <w:t xml:space="preserve"> prosedur yang sesuai, teknik yang tepat maupun alat yang di gunakan harus di sesuaikan dengan metode penelitian yang sedang dilakukan. Maka daripada itu desain dan metode penelitian yang tepat dapat menghasilkan data yang lebih baik lagi.</w:t>
      </w:r>
    </w:p>
    <w:p w14:paraId="7393DF9F" w14:textId="3C932537" w:rsidR="00265499" w:rsidRPr="006C5B14" w:rsidRDefault="00E2249F" w:rsidP="00041032">
      <w:pPr>
        <w:spacing w:line="360" w:lineRule="auto"/>
        <w:ind w:right="-1" w:firstLine="709"/>
        <w:jc w:val="both"/>
        <w:rPr>
          <w:rFonts w:cs="Times New Roman"/>
        </w:rPr>
      </w:pPr>
      <w:r>
        <w:rPr>
          <w:rFonts w:cs="Times New Roman"/>
        </w:rPr>
        <w:t>Adapun desain penelitian yang digunakan adalah desain penelitian historis, yakni penelitian yang bertujuan menjawab permasalahan yang berhubungan dengan kejadian atau peristiwa yang terjadi di masa lalu. Jadi jika di simpulkan merupakan penelitian menggunakan data-data atau tren yang sudah ada untuk mengetahui kemungkinan yang akan terjadi saat ini hingga masa depan berdasarkan</w:t>
      </w:r>
      <w:r w:rsidR="0000797E">
        <w:rPr>
          <w:rFonts w:cs="Times New Roman"/>
        </w:rPr>
        <w:t xml:space="preserve"> model-model atau kejadian yang sudah terjadi di masa lampau (dalam metode penelitian kuantitatif).</w:t>
      </w:r>
    </w:p>
    <w:p w14:paraId="7363F0F3" w14:textId="45EED48A" w:rsidR="00405640" w:rsidRDefault="00265499" w:rsidP="00405640">
      <w:pPr>
        <w:spacing w:line="360" w:lineRule="auto"/>
        <w:ind w:right="-1" w:firstLine="709"/>
        <w:jc w:val="both"/>
        <w:rPr>
          <w:rFonts w:cs="Times New Roman"/>
        </w:rPr>
      </w:pPr>
      <w:r>
        <w:rPr>
          <w:rFonts w:cs="Times New Roman"/>
        </w:rPr>
        <w:t>Jenis metode</w:t>
      </w:r>
      <w:r w:rsidR="009E383E">
        <w:rPr>
          <w:rFonts w:cs="Times New Roman"/>
        </w:rPr>
        <w:t xml:space="preserve"> penelitian</w:t>
      </w:r>
      <w:r w:rsidR="005F7608" w:rsidRPr="006C5B14">
        <w:rPr>
          <w:rFonts w:cs="Times New Roman"/>
        </w:rPr>
        <w:t xml:space="preserve"> yang </w:t>
      </w:r>
      <w:r w:rsidR="0053604D" w:rsidRPr="006C5B14">
        <w:rPr>
          <w:rFonts w:cs="Times New Roman"/>
        </w:rPr>
        <w:t xml:space="preserve">digunakan penulis ialah metode peramalan </w:t>
      </w:r>
      <w:r w:rsidR="0053604D" w:rsidRPr="00AB1BC5">
        <w:rPr>
          <w:rFonts w:cs="Times New Roman"/>
          <w:i/>
          <w:iCs/>
        </w:rPr>
        <w:t xml:space="preserve">time series </w:t>
      </w:r>
      <w:r w:rsidR="0053604D" w:rsidRPr="006C5B14">
        <w:rPr>
          <w:rFonts w:cs="Times New Roman"/>
        </w:rPr>
        <w:t xml:space="preserve">yang merupakan salah satu dari dua </w:t>
      </w:r>
      <w:r w:rsidR="007579EB" w:rsidRPr="006C5B14">
        <w:rPr>
          <w:rFonts w:cs="Times New Roman"/>
        </w:rPr>
        <w:t xml:space="preserve">metode </w:t>
      </w:r>
      <w:r w:rsidR="007579EB" w:rsidRPr="00AB1BC5">
        <w:rPr>
          <w:rFonts w:cs="Times New Roman"/>
          <w:i/>
          <w:iCs/>
        </w:rPr>
        <w:t>forecasting</w:t>
      </w:r>
      <w:r w:rsidR="0053604D" w:rsidRPr="006C5B14">
        <w:rPr>
          <w:rFonts w:cs="Times New Roman"/>
        </w:rPr>
        <w:t>. Untuk urutan tahapan penelitiannya dimulai dari tahap</w:t>
      </w:r>
      <w:r w:rsidR="007579EB" w:rsidRPr="006C5B14">
        <w:rPr>
          <w:rFonts w:cs="Times New Roman"/>
        </w:rPr>
        <w:t xml:space="preserve"> </w:t>
      </w:r>
      <w:r>
        <w:rPr>
          <w:rFonts w:cs="Times New Roman"/>
        </w:rPr>
        <w:t>studi pustaka dan lapangan, perumusan masalah</w:t>
      </w:r>
      <w:r w:rsidR="007579EB" w:rsidRPr="006C5B14">
        <w:rPr>
          <w:rFonts w:cs="Times New Roman"/>
        </w:rPr>
        <w:t>,</w:t>
      </w:r>
      <w:r>
        <w:rPr>
          <w:rFonts w:cs="Times New Roman"/>
        </w:rPr>
        <w:t xml:space="preserve"> perumusan metode penelitian yang digunakan,</w:t>
      </w:r>
      <w:r w:rsidR="0053604D" w:rsidRPr="006C5B14">
        <w:rPr>
          <w:rFonts w:cs="Times New Roman"/>
        </w:rPr>
        <w:t xml:space="preserve"> pengumpulan data</w:t>
      </w:r>
      <w:r w:rsidR="005078B6" w:rsidRPr="006C5B14">
        <w:rPr>
          <w:rFonts w:cs="Times New Roman"/>
        </w:rPr>
        <w:t xml:space="preserve">, pengolahan data, </w:t>
      </w:r>
      <w:r>
        <w:rPr>
          <w:rFonts w:cs="Times New Roman"/>
        </w:rPr>
        <w:t xml:space="preserve">pengolahan dan penganalisisan data, </w:t>
      </w:r>
      <w:r w:rsidR="005078B6" w:rsidRPr="006C5B14">
        <w:rPr>
          <w:rFonts w:cs="Times New Roman"/>
        </w:rPr>
        <w:t>hingga ke tahap penyimpulan kesimpulan agar dapat membua</w:t>
      </w:r>
      <w:r>
        <w:rPr>
          <w:rFonts w:cs="Times New Roman"/>
        </w:rPr>
        <w:t xml:space="preserve"> </w:t>
      </w:r>
      <w:r w:rsidR="005078B6" w:rsidRPr="006C5B14">
        <w:rPr>
          <w:rFonts w:cs="Times New Roman"/>
        </w:rPr>
        <w:t>t</w:t>
      </w:r>
      <w:r>
        <w:rPr>
          <w:rFonts w:cs="Times New Roman"/>
        </w:rPr>
        <w:t>keputusan terbaik</w:t>
      </w:r>
      <w:r w:rsidR="005078B6" w:rsidRPr="006C5B14">
        <w:rPr>
          <w:rFonts w:cs="Times New Roman"/>
        </w:rPr>
        <w:t xml:space="preserve">. Adapun dalam tahap pengolahan dan perhitungan rumus di lakukan dengan mengimplementasikannya kedalam metod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r w:rsidR="005078B6" w:rsidRPr="006C5B14">
        <w:rPr>
          <w:rFonts w:cs="Times New Roman"/>
        </w:rPr>
        <w:t xml:space="preserve">dengan media software atau aplikasi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r w:rsidR="00464078">
        <w:rPr>
          <w:rFonts w:cs="Times New Roman"/>
        </w:rPr>
        <w:t>Berikut alur penelitian yang akan dilakukan dalam bentuk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8" w:name="_Toc108891060"/>
      <w:r>
        <w:t xml:space="preserve">Gambar 3. </w:t>
      </w:r>
      <w:fldSimple w:instr=" SEQ Gambar_3. \* ARABIC ">
        <w:r w:rsidR="0081666F">
          <w:rPr>
            <w:noProof/>
          </w:rPr>
          <w:t>1</w:t>
        </w:r>
      </w:fldSimple>
      <w:r>
        <w:t xml:space="preserve"> Diagram Flowchart alur penelitian</w:t>
      </w:r>
      <w:bookmarkEnd w:id="58"/>
    </w:p>
    <w:p w14:paraId="330E446C" w14:textId="50DB5A55" w:rsidR="000F595A" w:rsidRPr="006C5B14" w:rsidRDefault="004F3DC5" w:rsidP="00041032">
      <w:pPr>
        <w:pStyle w:val="Heading2"/>
        <w:spacing w:before="0" w:after="160" w:line="360" w:lineRule="auto"/>
        <w:ind w:right="-1"/>
        <w:rPr>
          <w:rFonts w:cs="Times New Roman"/>
        </w:rPr>
      </w:pPr>
      <w:bookmarkStart w:id="59" w:name="_Toc108890461"/>
      <w:r w:rsidRPr="006C5B14">
        <w:rPr>
          <w:rFonts w:cs="Times New Roman"/>
        </w:rPr>
        <w:t xml:space="preserve">3.2 </w:t>
      </w:r>
      <w:r w:rsidR="009D15B8" w:rsidRPr="006C5B14">
        <w:rPr>
          <w:rFonts w:cs="Times New Roman"/>
        </w:rPr>
        <w:t>Lokasi Penelitian</w:t>
      </w:r>
      <w:bookmarkEnd w:id="59"/>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pelaksanaan penelitian ini adalah sebuah </w:t>
      </w:r>
      <w:r w:rsidR="00461C60" w:rsidRPr="006C5B14">
        <w:rPr>
          <w:rFonts w:cs="Times New Roman"/>
        </w:rPr>
        <w:t xml:space="preserve">usaha dagang bernama Toko Tiga Jaya Baru yang menjual berbagai macam barang kebutuhan sehari-hari non sembako. Adapun lokasi dari tempat penelitian tersebut berlokasi di Jalan Semangka </w:t>
      </w:r>
      <w:r w:rsidR="00C932D2" w:rsidRPr="006C5B14">
        <w:rPr>
          <w:rFonts w:cs="Times New Roman"/>
        </w:rPr>
        <w:t>RT 10 RW 20 Tanjung Selor, Tanjung Selor Hilir, Bulungan,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60" w:name="_Toc108891061"/>
      <w:r>
        <w:t xml:space="preserve">Gambar 3. </w:t>
      </w:r>
      <w:fldSimple w:instr=" SEQ Gambar_3. \* ARABIC ">
        <w:r>
          <w:rPr>
            <w:noProof/>
          </w:rPr>
          <w:t>2</w:t>
        </w:r>
      </w:fldSimple>
      <w:r>
        <w:t xml:space="preserve"> Foto </w:t>
      </w:r>
      <w:r w:rsidRPr="0081666F">
        <w:rPr>
          <w:i/>
          <w:iCs w:val="0"/>
        </w:rPr>
        <w:t>landscape</w:t>
      </w:r>
      <w:r>
        <w:t xml:space="preserve"> UD Toko Tiga Jaya Baru dari </w:t>
      </w:r>
      <w:r>
        <w:rPr>
          <w:i/>
          <w:iCs w:val="0"/>
        </w:rPr>
        <w:t>Google Maps</w:t>
      </w:r>
      <w:bookmarkEnd w:id="60"/>
    </w:p>
    <w:p w14:paraId="735D7F20" w14:textId="0DD36E20" w:rsidR="0081666F" w:rsidRDefault="0081666F" w:rsidP="0081666F">
      <w:r>
        <w:t>Sumber: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1" w:name="_Toc108891062"/>
      <w:r>
        <w:t xml:space="preserve">Gambar 3. </w:t>
      </w:r>
      <w:fldSimple w:instr=" SEQ Gambar_3. \* ARABIC ">
        <w:r>
          <w:rPr>
            <w:noProof/>
          </w:rPr>
          <w:t>3</w:t>
        </w:r>
      </w:fldSimple>
      <w:r>
        <w:t xml:space="preserve"> Denah lokasi UD Toko Tiga Jaya Baru dari </w:t>
      </w:r>
      <w:r>
        <w:rPr>
          <w:i/>
          <w:iCs w:val="0"/>
        </w:rPr>
        <w:t>Google Maps</w:t>
      </w:r>
      <w:bookmarkStart w:id="62" w:name="_Hlk108889344"/>
      <w:bookmarkEnd w:id="61"/>
    </w:p>
    <w:p w14:paraId="42EAB62E" w14:textId="428E6DFD" w:rsidR="0081666F" w:rsidRDefault="0081666F" w:rsidP="0081666F">
      <w:r>
        <w:t>Sumber: Google Maps</w:t>
      </w:r>
    </w:p>
    <w:p w14:paraId="06253BDA" w14:textId="6450ECE1" w:rsidR="000F595A" w:rsidRPr="006C5B14" w:rsidRDefault="006343C1" w:rsidP="00041032">
      <w:pPr>
        <w:pStyle w:val="Heading2"/>
        <w:spacing w:before="0" w:after="160" w:line="360" w:lineRule="auto"/>
        <w:ind w:right="-1"/>
      </w:pPr>
      <w:bookmarkStart w:id="63" w:name="_Toc108890462"/>
      <w:r>
        <w:t>3.3</w:t>
      </w:r>
      <w:r w:rsidR="00CA4BC4">
        <w:t xml:space="preserve"> </w:t>
      </w:r>
      <w:r w:rsidR="00FD7361" w:rsidRPr="006C5B14">
        <w:t>P</w:t>
      </w:r>
      <w:r w:rsidR="000F595A" w:rsidRPr="006C5B14">
        <w:t>op</w:t>
      </w:r>
      <w:r w:rsidR="00FD7361" w:rsidRPr="006C5B14">
        <w:t xml:space="preserve">ulasi dan </w:t>
      </w:r>
      <w:r w:rsidR="008E708C">
        <w:t>S</w:t>
      </w:r>
      <w:r w:rsidR="00FD7361" w:rsidRPr="006C5B14">
        <w:t xml:space="preserve">ampel atau </w:t>
      </w:r>
      <w:r w:rsidR="008E708C">
        <w:t>O</w:t>
      </w:r>
      <w:r w:rsidR="00FD7361" w:rsidRPr="006C5B14">
        <w:t xml:space="preserve">byek </w:t>
      </w:r>
      <w:r w:rsidR="008E708C">
        <w:t>P</w:t>
      </w:r>
      <w:r w:rsidR="00FD7361" w:rsidRPr="006C5B14">
        <w:t>enelitian</w:t>
      </w:r>
      <w:bookmarkEnd w:id="63"/>
    </w:p>
    <w:p w14:paraId="6D6DBFA7" w14:textId="12D1E8D5" w:rsidR="00A65C09" w:rsidRPr="006C5B14" w:rsidRDefault="00A65C09" w:rsidP="00CA4BC4">
      <w:pPr>
        <w:spacing w:line="360" w:lineRule="auto"/>
        <w:ind w:left="567" w:right="-1"/>
        <w:rPr>
          <w:rFonts w:cs="Times New Roman"/>
        </w:rPr>
      </w:pPr>
      <w:r w:rsidRPr="006C5B14">
        <w:rPr>
          <w:rFonts w:cs="Times New Roman"/>
        </w:rPr>
        <w:t>Adapun data yang dibutuhkan untuk penelitian adalah</w:t>
      </w:r>
      <w:r w:rsidR="00791F5D">
        <w:rPr>
          <w:rFonts w:cs="Times New Roman"/>
        </w:rPr>
        <w:t>:</w:t>
      </w:r>
    </w:p>
    <w:p w14:paraId="139512B2" w14:textId="04EB3420"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gunakan merupakan data total penjualan </w:t>
      </w:r>
      <w:r w:rsidR="00614C77">
        <w:rPr>
          <w:rFonts w:cs="Times New Roman"/>
        </w:rPr>
        <w:t>atau total jumlah transaksi yang terjadi pada satu bulan.</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dapat dari hasil pembukuan secara fisik di lokasi penelitian mulai dari </w:t>
      </w:r>
      <w:r w:rsidR="00DB1982">
        <w:rPr>
          <w:rFonts w:cs="Times New Roman"/>
        </w:rPr>
        <w:t>Juni</w:t>
      </w:r>
      <w:r w:rsidRPr="00272B87">
        <w:rPr>
          <w:rFonts w:cs="Times New Roman"/>
        </w:rPr>
        <w:t xml:space="preserve"> 2021 hingga M</w:t>
      </w:r>
      <w:r w:rsidR="00DB1982">
        <w:rPr>
          <w:rFonts w:cs="Times New Roman"/>
        </w:rPr>
        <w:t>ei</w:t>
      </w:r>
      <w:r w:rsidRPr="00272B87">
        <w:rPr>
          <w:rFonts w:cs="Times New Roman"/>
        </w:rPr>
        <w:t xml:space="preserve"> 2022. </w:t>
      </w:r>
      <w:r w:rsidR="00067436" w:rsidRPr="00272B87">
        <w:rPr>
          <w:rFonts w:cs="Times New Roman"/>
        </w:rPr>
        <w:t>Data ini meliputi berbagai macam produk yang laku terjual dan terbukukan di dalam jangka waktu tersebut.</w:t>
      </w:r>
    </w:p>
    <w:p w14:paraId="783E1849" w14:textId="6476C105" w:rsidR="00FD7361" w:rsidRDefault="004F3DC5" w:rsidP="00041032">
      <w:pPr>
        <w:pStyle w:val="Heading2"/>
        <w:spacing w:before="0" w:after="160" w:line="360" w:lineRule="auto"/>
        <w:ind w:right="-1"/>
        <w:rPr>
          <w:rFonts w:cs="Times New Roman"/>
        </w:rPr>
      </w:pPr>
      <w:bookmarkStart w:id="64" w:name="_Toc108890463"/>
      <w:r w:rsidRPr="006C5B14">
        <w:rPr>
          <w:rFonts w:cs="Times New Roman"/>
        </w:rPr>
        <w:lastRenderedPageBreak/>
        <w:t>3.</w:t>
      </w:r>
      <w:r w:rsidR="006343C1">
        <w:rPr>
          <w:rFonts w:cs="Times New Roman"/>
        </w:rPr>
        <w:t>4</w:t>
      </w:r>
      <w:r w:rsidRPr="006C5B14">
        <w:rPr>
          <w:rFonts w:cs="Times New Roman"/>
        </w:rPr>
        <w:t xml:space="preserve"> </w:t>
      </w:r>
      <w:r w:rsidR="009D15B8" w:rsidRPr="006C5B14">
        <w:rPr>
          <w:rFonts w:cs="Times New Roman"/>
        </w:rPr>
        <w:t>Teknik Pengumpulan Data</w:t>
      </w:r>
      <w:bookmarkEnd w:id="64"/>
    </w:p>
    <w:p w14:paraId="3AD7D620" w14:textId="5351B233" w:rsidR="00BE4918" w:rsidRDefault="000221B6" w:rsidP="000221B6">
      <w:pPr>
        <w:pStyle w:val="Heading3"/>
        <w:ind w:left="567"/>
      </w:pPr>
      <w:bookmarkStart w:id="65" w:name="_Toc108890464"/>
      <w:r>
        <w:t xml:space="preserve">3.4.1 </w:t>
      </w:r>
      <w:r w:rsidR="00BE4918">
        <w:t>Wawancara</w:t>
      </w:r>
      <w:bookmarkEnd w:id="65"/>
      <w:r w:rsidR="00136948">
        <w:t xml:space="preserve"> </w:t>
      </w:r>
    </w:p>
    <w:p w14:paraId="442D4CBA" w14:textId="127B492C" w:rsidR="00BE4918" w:rsidRPr="00C87710" w:rsidRDefault="002250CB" w:rsidP="000221B6">
      <w:pPr>
        <w:spacing w:line="360" w:lineRule="auto"/>
        <w:ind w:left="567" w:firstLine="567"/>
        <w:jc w:val="both"/>
        <w:rPr>
          <w:u w:val="single"/>
        </w:rPr>
      </w:pPr>
      <w:r>
        <w:t xml:space="preserve">Dalam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menjelaskan bahwa i</w:t>
      </w:r>
      <w:r w:rsidR="00C87710">
        <w:t>nterview atau kerap di kenal dengan wawancara merupakan sebuah dialog yang terjadi antara dua pihak, yakni pewawancara (</w:t>
      </w:r>
      <w:r w:rsidR="00C87710">
        <w:rPr>
          <w:i/>
          <w:iCs/>
        </w:rPr>
        <w:t>interviewer</w:t>
      </w:r>
      <w:r w:rsidR="00C87710">
        <w:t>) dengan orang yang diwawancara (</w:t>
      </w:r>
      <w:r w:rsidR="00C87710">
        <w:rPr>
          <w:i/>
          <w:iCs/>
        </w:rPr>
        <w:t>interviewee</w:t>
      </w:r>
      <w:r w:rsidR="00C87710">
        <w:t>). Adapun tujuan kegiatan ini untuk memperoleh informasi dan data dengan bertanya langsung kepada responden oleh peneliti.</w:t>
      </w:r>
      <w:r w:rsidR="00041032">
        <w:t xml:space="preserve"> Dalam penelitian ini informasi yang dicari dan didapat ialah mengenai sejarah awal terbentuknya UD Toko Tiga Jaya Baru juga beberapa informasi tambahan lainnya demi kelangsungan penelitian.</w:t>
      </w:r>
    </w:p>
    <w:p w14:paraId="5E4619C9" w14:textId="1AC0F4C4" w:rsidR="002D3B57" w:rsidRDefault="000221B6" w:rsidP="000221B6">
      <w:pPr>
        <w:pStyle w:val="Heading3"/>
        <w:ind w:left="567"/>
        <w:jc w:val="both"/>
      </w:pPr>
      <w:bookmarkStart w:id="66" w:name="_Toc108890465"/>
      <w:r>
        <w:t xml:space="preserve">3.4.2 </w:t>
      </w:r>
      <w:r w:rsidR="002D3B57">
        <w:t>Dokumentasi</w:t>
      </w:r>
      <w:bookmarkEnd w:id="66"/>
    </w:p>
    <w:p w14:paraId="4C75B689" w14:textId="0A31C73F" w:rsidR="008518F3" w:rsidRPr="006C5B14" w:rsidRDefault="002D3B57" w:rsidP="000221B6">
      <w:pPr>
        <w:spacing w:line="360" w:lineRule="auto"/>
        <w:ind w:left="567" w:right="-1" w:firstLine="567"/>
        <w:jc w:val="both"/>
        <w:rPr>
          <w:rFonts w:cs="Times New Roman"/>
        </w:rPr>
      </w:pPr>
      <w:r>
        <w:rPr>
          <w:rFonts w:cs="Times New Roman"/>
        </w:rPr>
        <w:t>Menurut (Ulfatin, 2014) dokumentasi merupakan salah satu penelitian kualitatif dengan tujuan untuk menyempurnakan data-data yang sudah didapat dari hasil penelitian wawancara dan observasi terdahulu. Karya tulis, karya monumental hingga gambar merupakan beberapa contoh bentuk dokumentasi dalam penelitian kualitatif</w:t>
      </w:r>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r w:rsidR="003A1A68" w:rsidRPr="006C5B14">
        <w:rPr>
          <w:rFonts w:cs="Times New Roman"/>
        </w:rPr>
        <w:t xml:space="preserve">Dalam penelitian ini </w:t>
      </w:r>
      <w:r w:rsidR="00814E75">
        <w:rPr>
          <w:rFonts w:cs="Times New Roman"/>
        </w:rPr>
        <w:t>penulis</w:t>
      </w:r>
      <w:r w:rsidR="00C401CE" w:rsidRPr="006C5B14">
        <w:rPr>
          <w:rFonts w:cs="Times New Roman"/>
        </w:rPr>
        <w:t xml:space="preserve">menggunakan data yang di berikan oleh pemilik toko dalam bentuk buku pencatatan atau buku penjualan harian dari toko usaha dagang tersebut. Lingkup data yang di teliti ialah </w:t>
      </w:r>
      <w:r w:rsidR="00E67950">
        <w:rPr>
          <w:rFonts w:cs="Times New Roman"/>
        </w:rPr>
        <w:t xml:space="preserve">data total transaksi atau penjualan bulanan </w:t>
      </w:r>
      <w:r w:rsidR="00C401CE" w:rsidRPr="006C5B14">
        <w:rPr>
          <w:rFonts w:cs="Times New Roman"/>
        </w:rPr>
        <w:t xml:space="preserve">dalam kurun waktu </w:t>
      </w:r>
      <w:r w:rsidR="00E67950">
        <w:rPr>
          <w:rFonts w:cs="Times New Roman"/>
        </w:rPr>
        <w:t xml:space="preserve">mulai dari bulan </w:t>
      </w:r>
      <w:r w:rsidR="00215A8A">
        <w:rPr>
          <w:rFonts w:cs="Times New Roman"/>
        </w:rPr>
        <w:t xml:space="preserve">Juni </w:t>
      </w:r>
      <w:r w:rsidR="00C401CE" w:rsidRPr="006C5B14">
        <w:rPr>
          <w:rFonts w:cs="Times New Roman"/>
        </w:rPr>
        <w:t>2021 hingga M</w:t>
      </w:r>
      <w:r w:rsidR="00215A8A">
        <w:rPr>
          <w:rFonts w:cs="Times New Roman"/>
        </w:rPr>
        <w:t>ei</w:t>
      </w:r>
      <w:r w:rsidR="00C401CE" w:rsidRPr="006C5B14">
        <w:rPr>
          <w:rFonts w:cs="Times New Roman"/>
        </w:rPr>
        <w:t xml:space="preserve"> 2022</w:t>
      </w:r>
      <w:r w:rsidR="00DC5C1B">
        <w:rPr>
          <w:rFonts w:cs="Times New Roman"/>
        </w:rPr>
        <w:t>.</w:t>
      </w:r>
    </w:p>
    <w:p w14:paraId="1BAB2682" w14:textId="57DFDDF6" w:rsidR="00FD7361" w:rsidRPr="006C5B14" w:rsidRDefault="004F3DC5" w:rsidP="00041032">
      <w:pPr>
        <w:pStyle w:val="Heading2"/>
        <w:spacing w:before="0" w:after="160" w:line="360" w:lineRule="auto"/>
        <w:ind w:right="-1"/>
        <w:rPr>
          <w:rFonts w:cs="Times New Roman"/>
        </w:rPr>
      </w:pPr>
      <w:bookmarkStart w:id="67" w:name="_Toc108890466"/>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Teknik Analisis Data</w:t>
      </w:r>
      <w:bookmarkEnd w:id="67"/>
    </w:p>
    <w:p w14:paraId="00C7D7B8" w14:textId="640C5D6D" w:rsidR="00FD7361" w:rsidRPr="006C5B14" w:rsidRDefault="009D15B8" w:rsidP="00041032">
      <w:pPr>
        <w:spacing w:line="360" w:lineRule="auto"/>
        <w:ind w:right="-1" w:firstLine="567"/>
        <w:jc w:val="both"/>
        <w:rPr>
          <w:rFonts w:cs="Times New Roman"/>
        </w:rPr>
      </w:pPr>
      <w:r w:rsidRPr="006C5B14">
        <w:rPr>
          <w:rFonts w:cs="Times New Roman"/>
        </w:rPr>
        <w:t>T</w:t>
      </w:r>
      <w:r w:rsidR="00BB0CBE" w:rsidRPr="006C5B14">
        <w:rPr>
          <w:rFonts w:cs="Times New Roman"/>
        </w:rPr>
        <w:t>eknis analisis data yang di gunakan ialah</w:t>
      </w:r>
      <w:r w:rsidR="00BB0CBE" w:rsidRPr="006C5B14">
        <w:rPr>
          <w:rFonts w:cs="Times New Roman"/>
          <w:i/>
          <w:iCs/>
        </w:rPr>
        <w:t xml:space="preserve"> Adaptive Response Rate Single Exponential</w:t>
      </w:r>
      <w:r w:rsidR="00BB0CBE" w:rsidRPr="006C5B14">
        <w:rPr>
          <w:rFonts w:cs="Times New Roman"/>
        </w:rPr>
        <w:t xml:space="preserve"> dengan tujuan akhir dapat mengetahui ukuran kesalahan atau keakuratan metode tersebut. Pengujian metode dilakukan dengan meramalkan periode yang akan datang </w:t>
      </w:r>
      <w:r w:rsidR="00590623" w:rsidRPr="006C5B14">
        <w:rPr>
          <w:rFonts w:cs="Times New Roman"/>
        </w:rPr>
        <w:t xml:space="preserve">dengan menggunakan data actual sebelum periode yang di ramalkan. Setelah itu menghitung </w:t>
      </w:r>
      <w:r w:rsidR="003C094D" w:rsidRPr="006C5B14">
        <w:rPr>
          <w:rFonts w:cs="Times New Roman"/>
        </w:rPr>
        <w:t>MA</w:t>
      </w:r>
      <w:r w:rsidR="007C5659" w:rsidRPr="006C5B14">
        <w:rPr>
          <w:rFonts w:cs="Times New Roman"/>
        </w:rPr>
        <w:t>D</w:t>
      </w:r>
      <w:r w:rsidR="00590623" w:rsidRPr="006C5B14">
        <w:rPr>
          <w:rFonts w:cs="Times New Roman"/>
        </w:rPr>
        <w:t xml:space="preserve"> dan MAPE yang akan di gunakan sebagai permbanding tingkat keakuratan peramalan yang di hasilkan. Peramalan akan menggunakan nilai </w:t>
      </w:r>
      <w:r w:rsidR="002A12C0" w:rsidRPr="006C5B14">
        <w:rPr>
          <w:rFonts w:cs="Times New Roman"/>
        </w:rPr>
        <w:t>parameter beta yang berbeda, mulai dari nilai 0,1 hingga 0,9. Setelah mendapat beta dengan tingkat MAPE terkecil, maka hasil peramalan dengan beta tersebut akan dijadikan patokan dalam pembuatan kesimpulan.</w:t>
      </w:r>
    </w:p>
    <w:p w14:paraId="5122E4E6" w14:textId="38875E3D" w:rsidR="00FD7361" w:rsidRDefault="00FD7361" w:rsidP="00041032">
      <w:pPr>
        <w:spacing w:line="360" w:lineRule="auto"/>
        <w:ind w:right="-1"/>
        <w:rPr>
          <w:rFonts w:cs="Times New Roman"/>
        </w:rPr>
      </w:pPr>
      <w:r w:rsidRPr="006C5B14">
        <w:rPr>
          <w:rFonts w:cs="Times New Roman"/>
        </w:rPr>
        <w:lastRenderedPageBreak/>
        <w:br w:type="page"/>
      </w:r>
    </w:p>
    <w:p w14:paraId="5188615E" w14:textId="582F5BC3" w:rsidR="002250CB" w:rsidRDefault="002250CB" w:rsidP="00B41EBA">
      <w:pPr>
        <w:pStyle w:val="Heading1"/>
        <w:spacing w:line="360" w:lineRule="auto"/>
      </w:pPr>
      <w:bookmarkStart w:id="68" w:name="_Toc108890467"/>
      <w:r>
        <w:lastRenderedPageBreak/>
        <w:t xml:space="preserve">BAB IV </w:t>
      </w:r>
      <w:r>
        <w:br/>
        <w:t>HASIL DAN PEMBAHASAN</w:t>
      </w:r>
      <w:bookmarkEnd w:id="68"/>
    </w:p>
    <w:p w14:paraId="34A61C23" w14:textId="2A8EB3DB" w:rsidR="003069AA" w:rsidRDefault="003069AA" w:rsidP="00B41EBA">
      <w:pPr>
        <w:pStyle w:val="Heading2"/>
        <w:spacing w:line="360" w:lineRule="auto"/>
      </w:pPr>
      <w:bookmarkStart w:id="69" w:name="_Toc108890468"/>
      <w:r>
        <w:t>4.1 Hasil Penelitian</w:t>
      </w:r>
      <w:bookmarkEnd w:id="69"/>
    </w:p>
    <w:p w14:paraId="3F969387" w14:textId="04F22F54" w:rsidR="003069AA" w:rsidRDefault="003069AA" w:rsidP="00B41EBA">
      <w:pPr>
        <w:pStyle w:val="Heading3"/>
        <w:spacing w:line="360" w:lineRule="auto"/>
        <w:ind w:left="567"/>
      </w:pPr>
      <w:bookmarkStart w:id="70" w:name="_Toc108890469"/>
      <w:r>
        <w:t>4.1.1 Pengumpulan Data</w:t>
      </w:r>
      <w:bookmarkEnd w:id="70"/>
    </w:p>
    <w:p w14:paraId="5A0E5A4B" w14:textId="4FDC4670" w:rsidR="003069AA" w:rsidRDefault="003069AA" w:rsidP="00B41EBA">
      <w:pPr>
        <w:spacing w:line="360" w:lineRule="auto"/>
        <w:ind w:left="567" w:firstLine="567"/>
        <w:jc w:val="both"/>
      </w:pPr>
      <w:r>
        <w:t>Pengumpulan data di lakukan di Usaha Dagang (UD) Toko Tiga Jaya Baru yang merupakan salah satu usaha dagang yang menjual berbagai macam alat perabotan dan kebutuhan rumah tangga mulai dari sendok, garpu, piring, mangkok</w:t>
      </w:r>
      <w:r w:rsidR="00306795">
        <w:t>, kursi, meja hingga karpet. Pada penelitian ini data yang diambil sebagai bahan penelitian merupakan data jumlah penjualan atau transaksi bulanan dari bulan Juni 2021 hingga bulan Mei 2022. Data-data tersebut dapat dilihat dan disajikan dalam tabel dan grafik berikut:</w:t>
      </w:r>
    </w:p>
    <w:p w14:paraId="7226D8C3" w14:textId="0652B2CF" w:rsidR="002A414C" w:rsidRDefault="007D46B3" w:rsidP="007C0050">
      <w:pPr>
        <w:pStyle w:val="Caption"/>
        <w:ind w:left="567"/>
        <w:rPr>
          <w:rFonts w:asciiTheme="minorHAnsi" w:hAnsiTheme="minorHAnsi"/>
          <w:sz w:val="22"/>
        </w:rPr>
      </w:pPr>
      <w:bookmarkStart w:id="71" w:name="_Toc108890773"/>
      <w:r>
        <w:t xml:space="preserve">Tabel 4. </w:t>
      </w:r>
      <w:fldSimple w:instr=" SEQ Tabel_4. \* ARABIC ">
        <w:r w:rsidR="000E2ACA">
          <w:rPr>
            <w:noProof/>
          </w:rPr>
          <w:t>1</w:t>
        </w:r>
      </w:fldSimple>
      <w:r>
        <w:t xml:space="preserve"> Data </w:t>
      </w:r>
      <w:r w:rsidR="00841345">
        <w:t>Total Penjualan Bulanan di UD Toko Tiga Jaya Baru</w:t>
      </w:r>
      <w:bookmarkEnd w:id="71"/>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Tahun</w:t>
            </w:r>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Bulan</w:t>
            </w:r>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 xml:space="preserve">Jumlah </w:t>
            </w:r>
            <w:r w:rsidR="00B631B7">
              <w:rPr>
                <w:rFonts w:ascii="Calibri" w:eastAsia="Times New Roman" w:hAnsi="Calibri" w:cs="Calibri"/>
                <w:b/>
                <w:bCs/>
                <w:color w:val="FFFFFF"/>
                <w:sz w:val="22"/>
              </w:rPr>
              <w:t>Barang</w:t>
            </w:r>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r w:rsidR="002C3F8F">
        <w:t>Sumber: Data diambil dari hasil penelitian penelitit dari buku catatan pemasukan UD Toko Tiga Jaya Baru</w:t>
      </w:r>
    </w:p>
    <w:p w14:paraId="4BE9A398" w14:textId="5D760934" w:rsidR="00037B38" w:rsidRDefault="00037B38" w:rsidP="00B41EBA">
      <w:pPr>
        <w:spacing w:line="360" w:lineRule="auto"/>
        <w:ind w:left="567" w:firstLine="567"/>
      </w:pPr>
      <w:r>
        <w:t>Berikut gambar grafik total penjualan bulanan di UD Toko Tiga Jaya Baru:</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2" w:name="_Toc108891105"/>
      <w:r>
        <w:t xml:space="preserve">Gambar 4. </w:t>
      </w:r>
      <w:fldSimple w:instr=" SEQ Gambar_4. \* ARABIC ">
        <w:r w:rsidR="00402D9E">
          <w:rPr>
            <w:noProof/>
          </w:rPr>
          <w:t>2</w:t>
        </w:r>
      </w:fldSimple>
      <w:r>
        <w:t xml:space="preserve"> Grafik </w:t>
      </w:r>
      <w:r w:rsidR="003A6F38">
        <w:t xml:space="preserve">total penjualan bulanan di </w:t>
      </w:r>
      <w:r w:rsidR="006C0B58">
        <w:t>UD</w:t>
      </w:r>
      <w:r w:rsidR="003A6F38">
        <w:t xml:space="preserve"> </w:t>
      </w:r>
      <w:r w:rsidR="006C0B58">
        <w:t>Toko Tiga Jaya Baru</w:t>
      </w:r>
      <w:bookmarkEnd w:id="72"/>
    </w:p>
    <w:p w14:paraId="1D262B42" w14:textId="7C50954C" w:rsidR="002C3F8F" w:rsidRPr="002C3F8F" w:rsidRDefault="00494F12" w:rsidP="007C0050">
      <w:pPr>
        <w:spacing w:line="240" w:lineRule="auto"/>
        <w:ind w:left="567"/>
        <w:rPr>
          <w:i/>
          <w:iCs/>
        </w:rPr>
      </w:pPr>
      <w:r>
        <w:t xml:space="preserve">Sumber: Hasil pengolahan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Pada Gambar diatas dapat dilihat bahwa data jumlah penjualan atau transaksi bulanan pada UD Toko Tiga Jaya Baru mengalami kenaikan dan penurunan di setahun kebelakang ini. Bahkan ada beberapa bulan yang total penjualannya di bawah rata-rata</w:t>
      </w:r>
      <w:r w:rsidR="008326CF">
        <w:t xml:space="preserve"> dan ada yang di atas nya</w:t>
      </w:r>
      <w:r>
        <w:t>. Dan dapat dilihat juga bulan Desember men</w:t>
      </w:r>
      <w:r w:rsidR="008326CF">
        <w:t>jadi puncak penjualan setahun ini mungkin karena dipengaruhi tingginya trafik jual beli di akhir tahun.</w:t>
      </w:r>
    </w:p>
    <w:p w14:paraId="7C060AA4" w14:textId="00AD3153" w:rsidR="008326CF" w:rsidRDefault="008326CF" w:rsidP="00B41EBA">
      <w:pPr>
        <w:pStyle w:val="Heading3"/>
        <w:spacing w:line="360" w:lineRule="auto"/>
        <w:ind w:left="567"/>
        <w:rPr>
          <w:i/>
          <w:iCs/>
        </w:rPr>
      </w:pPr>
      <w:bookmarkStart w:id="73" w:name="_Toc108890470"/>
      <w:r>
        <w:t xml:space="preserve">4.1.2 Analisis </w:t>
      </w:r>
      <w:r w:rsidR="002E10CA">
        <w:rPr>
          <w:i/>
          <w:iCs/>
        </w:rPr>
        <w:t xml:space="preserve">Forecasting </w:t>
      </w:r>
      <w:r w:rsidR="002E10CA">
        <w:t xml:space="preserve">Dengan Metode </w:t>
      </w:r>
      <w:r w:rsidRPr="008326CF">
        <w:rPr>
          <w:i/>
          <w:iCs/>
        </w:rPr>
        <w:t>Single Exponential Smoothing Adaptive Parameter</w:t>
      </w:r>
      <w:bookmarkEnd w:id="73"/>
    </w:p>
    <w:p w14:paraId="60B71D00" w14:textId="0A0F69CE" w:rsidR="008326CF" w:rsidRDefault="00A82A31" w:rsidP="00B41EBA">
      <w:pPr>
        <w:spacing w:line="360" w:lineRule="auto"/>
        <w:ind w:left="567" w:firstLine="567"/>
        <w:jc w:val="both"/>
      </w:pPr>
      <w:r>
        <w:t xml:space="preserve">Dikarenakan </w:t>
      </w:r>
      <w:r w:rsidR="003876D5">
        <w:t xml:space="preserve">nilai </w:t>
      </w:r>
      <w:r>
        <w:t xml:space="preserve">parameter pemulusan </w:t>
      </w:r>
      <w:r w:rsidRPr="00A82A31">
        <w:rPr>
          <w:rFonts w:ascii="Cambria Math" w:hAnsi="Cambria Math" w:cs="Cambria Math"/>
        </w:rPr>
        <w:t>𝛼</w:t>
      </w:r>
      <w:r>
        <w:t xml:space="preserve"> (</w:t>
      </w:r>
      <w:r w:rsidRPr="00A82A31">
        <w:rPr>
          <w:i/>
          <w:iCs/>
        </w:rPr>
        <w:t>alpha</w:t>
      </w:r>
      <w:r>
        <w:t>) yang beruba</w:t>
      </w:r>
      <w:r w:rsidR="003876D5">
        <w:t>h</w:t>
      </w:r>
      <w:r>
        <w:t>-ubah mengikuti perubaha</w:t>
      </w:r>
      <w:r w:rsidR="003876D5">
        <w:t>n pola data,</w:t>
      </w:r>
      <w:r w:rsidR="005B1B7F">
        <w:t xml:space="preserve"> </w:t>
      </w:r>
      <w:r w:rsidR="003876D5">
        <w:t>maka l</w:t>
      </w:r>
      <w:r w:rsidRPr="00A82A31">
        <w:t>angkah</w:t>
      </w:r>
      <w:r w:rsidR="005B1B7F">
        <w:t xml:space="preserve"> pertama</w:t>
      </w:r>
      <w:r>
        <w:t xml:space="preserve"> yang perlu di lakukan dalam melakukan Analisis </w:t>
      </w:r>
      <w:r w:rsidRPr="008326CF">
        <w:rPr>
          <w:i/>
          <w:iCs/>
        </w:rPr>
        <w:t>Single Exponential Smoothing Adaptive Parameter</w:t>
      </w:r>
      <w:r>
        <w:rPr>
          <w:i/>
          <w:iCs/>
        </w:rPr>
        <w:t xml:space="preserve"> </w:t>
      </w:r>
      <w:r w:rsidR="003876D5">
        <w:t xml:space="preserve">bukanlah menentukan nilai pemulusan </w:t>
      </w:r>
      <w:r w:rsidR="003876D5" w:rsidRPr="00A82A31">
        <w:rPr>
          <w:rFonts w:ascii="Cambria Math" w:hAnsi="Cambria Math" w:cs="Cambria Math"/>
        </w:rPr>
        <w:t>𝛼</w:t>
      </w:r>
      <w:r w:rsidR="003876D5">
        <w:t xml:space="preserve"> (</w:t>
      </w:r>
      <w:r w:rsidR="003876D5" w:rsidRPr="00A82A31">
        <w:rPr>
          <w:i/>
          <w:iCs/>
        </w:rPr>
        <w:t>alpha</w:t>
      </w:r>
      <w:r w:rsidR="003876D5">
        <w:t xml:space="preserve">) tetapi </w:t>
      </w:r>
      <w:r w:rsidR="005B1B7F">
        <w:t xml:space="preserve">menentukan nilai pemulusan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besarnya nilai </w:t>
      </w:r>
      <w:r w:rsidR="005B1B7F" w:rsidRPr="00A10E84">
        <w:sym w:font="Symbol" w:char="F062"/>
      </w:r>
      <w:r w:rsidR="005B1B7F" w:rsidRPr="00A10E84">
        <w:t xml:space="preserve"> </w:t>
      </w:r>
      <w:r w:rsidR="005B1B7F">
        <w:t>(</w:t>
      </w:r>
      <w:r w:rsidR="005B1B7F" w:rsidRPr="006C5B14">
        <w:rPr>
          <w:rFonts w:cs="Times New Roman"/>
          <w:i/>
          <w:iCs/>
        </w:rPr>
        <w:t>beta</w:t>
      </w:r>
      <w:r w:rsidR="005B1B7F">
        <w:t>) ialah antara 0 sampai dengan 1.</w:t>
      </w:r>
    </w:p>
    <w:p w14:paraId="78917CC6" w14:textId="2112B4B7" w:rsidR="00DF3AB7" w:rsidRPr="00F76786" w:rsidRDefault="00DF3AB7" w:rsidP="00B41EBA">
      <w:pPr>
        <w:pStyle w:val="ListParagraph"/>
        <w:numPr>
          <w:ilvl w:val="0"/>
          <w:numId w:val="26"/>
        </w:numPr>
        <w:spacing w:line="360" w:lineRule="auto"/>
        <w:ind w:left="1134" w:hanging="567"/>
        <w:rPr>
          <w:i/>
          <w:iCs/>
        </w:rPr>
      </w:pPr>
      <w:r>
        <w:t xml:space="preserve">Analisis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r>
        <w:t xml:space="preserve">ini akan di terapkan pada data total penjualan atau transaksi bulanan sebelumnya untuk dilakukan perhitungan peramalan </w:t>
      </w:r>
      <w:r w:rsidR="00B42748">
        <w:t xml:space="preserve">total penjualan untuk bulan berikutnya. Adapun Rumus yang digunakan untuk perhitungan </w:t>
      </w:r>
      <w:r w:rsidR="00B42748" w:rsidRPr="00DF3AB7">
        <w:rPr>
          <w:i/>
          <w:iCs/>
        </w:rPr>
        <w:t>Single Exponential Smoothing Adaptive Parameter</w:t>
      </w:r>
      <w:r w:rsidR="00B42748">
        <w:rPr>
          <w:i/>
          <w:iCs/>
        </w:rPr>
        <w:t xml:space="preserve"> </w:t>
      </w:r>
      <w:r w:rsidR="00B42748">
        <w:t>dapat dilihat pada persamaan (1)</w:t>
      </w:r>
      <w:r w:rsidR="000E13D5">
        <w:t xml:space="preserve"> sebelumnya.</w:t>
      </w:r>
      <w:r w:rsidR="00CF47BB">
        <w:t xml:space="preserve"> </w:t>
      </w:r>
      <w:r w:rsidR="000E13D5">
        <w:t xml:space="preserve">Dalam peramalan ini, </w:t>
      </w:r>
      <w:r w:rsidR="00814E75">
        <w:t>penulis</w:t>
      </w:r>
      <w:r w:rsidR="000E13D5">
        <w:t xml:space="preserve">akan menggunakan nilai </w:t>
      </w:r>
      <w:r w:rsidR="000E13D5" w:rsidRPr="005B1B7F">
        <w:rPr>
          <w:i/>
          <w:iCs/>
        </w:rPr>
        <w:sym w:font="Symbol" w:char="F062"/>
      </w:r>
      <w:r w:rsidR="000E13D5">
        <w:t xml:space="preserve"> (</w:t>
      </w:r>
      <w:r w:rsidR="000E13D5" w:rsidRPr="006C5B14">
        <w:rPr>
          <w:rFonts w:cs="Times New Roman"/>
          <w:i/>
          <w:iCs/>
        </w:rPr>
        <w:t>beta</w:t>
      </w:r>
      <w:r w:rsidR="000E13D5">
        <w:t>) mulai dari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r>
        <w:t xml:space="preserve">Perhitungan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r>
        <w:t xml:space="preserve">Berikut tabel perhitungan untuk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4" w:name="_Hlk108554995"/>
            <w:r w:rsidRPr="00F95C23">
              <w:rPr>
                <w:rFonts w:cs="Times New Roman"/>
                <w:b/>
                <w:bCs/>
                <w:color w:val="FFFFFF" w:themeColor="background1"/>
                <w:sz w:val="22"/>
              </w:rPr>
              <w:t>Tahun</w:t>
            </w:r>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r w:rsidRPr="00F95C23">
              <w:rPr>
                <w:rFonts w:cs="Times New Roman"/>
                <w:b/>
                <w:bCs/>
                <w:color w:val="FFFFFF" w:themeColor="background1"/>
                <w:sz w:val="22"/>
              </w:rPr>
              <w:t>Bulan</w:t>
            </w:r>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r w:rsidRPr="00F95C23">
              <w:rPr>
                <w:rFonts w:cs="Times New Roman"/>
                <w:b/>
                <w:bCs/>
                <w:color w:val="FFFFFF" w:themeColor="background1"/>
                <w:sz w:val="22"/>
              </w:rPr>
              <w:t>Aktual</w:t>
            </w:r>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4E1555CF" w:rsidR="00194DA6" w:rsidRDefault="00841345" w:rsidP="007C0050">
      <w:pPr>
        <w:pStyle w:val="Caption"/>
        <w:ind w:left="1134"/>
      </w:pPr>
      <w:bookmarkStart w:id="75" w:name="_Toc108890774"/>
      <w:bookmarkEnd w:id="74"/>
      <w:r>
        <w:t xml:space="preserve">Tabel 4. </w:t>
      </w:r>
      <w:fldSimple w:instr=" SEQ Tabel_4. \* ARABIC ">
        <w:r w:rsidR="000E2ACA">
          <w:rPr>
            <w:noProof/>
          </w:rPr>
          <w:t>2</w:t>
        </w:r>
      </w:fldSimple>
      <w:r w:rsidR="00194DA6">
        <w:t xml:space="preserve"> Hasil Peramalan UD Toko Tiga Jaya Baru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5"/>
    </w:p>
    <w:p w14:paraId="0375A83A" w14:textId="4EAEBBAC" w:rsidR="000C76BA"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tabel 4.2 tersebut dapat dilihat bahwa hasil peramalan pada bulan </w:t>
      </w:r>
      <w:r w:rsidR="00945F64">
        <w:t>Juni 2022</w:t>
      </w:r>
      <w:r>
        <w:t xml:space="preserve"> dengan nilai pemulusan </w:t>
      </w:r>
      <w:r>
        <w:sym w:font="Symbol" w:char="F062"/>
      </w:r>
      <w:r>
        <w:t xml:space="preserve"> (</w:t>
      </w:r>
      <w:r>
        <w:rPr>
          <w:i/>
          <w:iCs/>
        </w:rPr>
        <w:t>beta</w:t>
      </w:r>
      <w:r>
        <w:t xml:space="preserve">) 0,1 ialah </w:t>
      </w:r>
      <w:r w:rsidR="00CF615E">
        <w:t>267,9</w:t>
      </w:r>
      <w:r>
        <w:t xml:space="preserve"> atau dibulatkan menjadi 2</w:t>
      </w:r>
      <w:r w:rsidR="00CF615E">
        <w:t>68</w:t>
      </w:r>
      <w:r>
        <w:t>. Sedangkan untuk</w:t>
      </w:r>
      <w:r w:rsidRPr="00194DA6">
        <w:t xml:space="preserve"> </w:t>
      </w:r>
      <w:r>
        <w:t xml:space="preserve">nilai pemulusan </w:t>
      </w:r>
      <w:r>
        <w:sym w:font="Symbol" w:char="F062"/>
      </w:r>
      <w:r>
        <w:t xml:space="preserve"> (</w:t>
      </w:r>
      <w:r>
        <w:rPr>
          <w:i/>
          <w:iCs/>
        </w:rPr>
        <w:t>beta</w:t>
      </w:r>
      <w:r>
        <w:t xml:space="preserve">) 0,2 </w:t>
      </w:r>
      <w:r w:rsidR="00361228">
        <w:t xml:space="preserve">mendapatkan hasil ramalan </w:t>
      </w:r>
      <w:r w:rsidR="00CF615E">
        <w:t>262,6</w:t>
      </w:r>
      <w:r w:rsidR="00361228">
        <w:t xml:space="preserve"> atau dibulatkan menjai 26</w:t>
      </w:r>
      <w:r w:rsidR="00CF615E">
        <w:t>3</w:t>
      </w:r>
      <w:r w:rsidR="00361228">
        <w:t xml:space="preserve">. Dan </w:t>
      </w:r>
      <w:r w:rsidR="00361228">
        <w:lastRenderedPageBreak/>
        <w:t xml:space="preserve">untuk nilai pemulusan </w:t>
      </w:r>
      <w:r w:rsidR="00361228">
        <w:sym w:font="Symbol" w:char="F062"/>
      </w:r>
      <w:r w:rsidR="00361228">
        <w:t xml:space="preserve"> (</w:t>
      </w:r>
      <w:r w:rsidR="00361228">
        <w:rPr>
          <w:i/>
          <w:iCs/>
        </w:rPr>
        <w:t>beta</w:t>
      </w:r>
      <w:r w:rsidR="00361228">
        <w:t xml:space="preserve">) 0,3 hasil peramalannya ialah </w:t>
      </w:r>
      <w:r w:rsidR="00CF615E">
        <w:t>258,0</w:t>
      </w:r>
      <w:r w:rsidR="00361228">
        <w:t xml:space="preserve"> atau 2</w:t>
      </w:r>
      <w:r w:rsidR="00CF615E">
        <w:t>58</w:t>
      </w:r>
      <w:r w:rsidR="00361228">
        <w:t xml:space="preserve"> jika dibulatkan. </w:t>
      </w:r>
    </w:p>
    <w:p w14:paraId="4957C1FD" w14:textId="0CD28252" w:rsidR="000B5CEE" w:rsidRPr="00194DA6"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61A178" w14:textId="5FB15C6D" w:rsidR="00361228" w:rsidRDefault="00361228" w:rsidP="007C0050">
      <w:pPr>
        <w:pStyle w:val="Caption"/>
        <w:ind w:left="1134"/>
      </w:pPr>
      <w:bookmarkStart w:id="76" w:name="_Toc108891106"/>
      <w:r>
        <w:t xml:space="preserve">Gambar 4. </w:t>
      </w:r>
      <w:fldSimple w:instr=" SEQ Gambar_4. \* ARABIC ">
        <w:r w:rsidR="00402D9E">
          <w:rPr>
            <w:noProof/>
          </w:rPr>
          <w:t>3</w:t>
        </w:r>
      </w:fldSimple>
      <w:r>
        <w:t xml:space="preserve"> Grafik </w:t>
      </w:r>
      <w:r w:rsidR="00945F64">
        <w:t xml:space="preserve">hasil peramalan untuk nilai pemulusan </w:t>
      </w:r>
      <w:r>
        <w:sym w:font="Symbol" w:char="F062"/>
      </w:r>
      <w:r>
        <w:t xml:space="preserve"> = 0,1</w:t>
      </w:r>
      <w:bookmarkEnd w:id="76"/>
    </w:p>
    <w:p w14:paraId="42CF6806" w14:textId="77777777" w:rsidR="003A6F38" w:rsidRDefault="003A6F38" w:rsidP="007C0050">
      <w:pPr>
        <w:spacing w:line="240" w:lineRule="auto"/>
        <w:ind w:left="1134"/>
        <w:rPr>
          <w:i/>
          <w:iCs/>
        </w:rPr>
      </w:pPr>
      <w:r>
        <w:t xml:space="preserve">Sumber: Hasil pengolahan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828501" w14:textId="7078AC2B" w:rsidR="00B1081F" w:rsidRDefault="000B5CEE" w:rsidP="007C0050">
      <w:pPr>
        <w:spacing w:line="240" w:lineRule="auto"/>
        <w:ind w:left="1134"/>
      </w:pPr>
      <w:bookmarkStart w:id="77" w:name="_Toc108891107"/>
      <w:r>
        <w:t xml:space="preserve">Gambar 4. </w:t>
      </w:r>
      <w:fldSimple w:instr=" SEQ Gambar_4. \* ARABIC ">
        <w:r w:rsidR="00402D9E">
          <w:rPr>
            <w:noProof/>
          </w:rPr>
          <w:t>4</w:t>
        </w:r>
      </w:fldSimple>
      <w:r w:rsidRPr="000B5CEE">
        <w:t xml:space="preserve"> </w:t>
      </w:r>
      <w:r>
        <w:t xml:space="preserve">Grafik </w:t>
      </w:r>
      <w:r w:rsidR="00945F64">
        <w:t xml:space="preserve">hasil peramalan untuk nilai pemulusan </w:t>
      </w:r>
      <w:r>
        <w:sym w:font="Symbol" w:char="F062"/>
      </w:r>
      <w:r>
        <w:t xml:space="preserve"> = 0,2</w:t>
      </w:r>
      <w:bookmarkEnd w:id="77"/>
    </w:p>
    <w:p w14:paraId="018A9976"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AF0011F" w14:textId="6336BFC5" w:rsidR="00B1081F" w:rsidRDefault="000B5CEE" w:rsidP="007C0050">
      <w:pPr>
        <w:pStyle w:val="Caption"/>
        <w:ind w:left="1134"/>
      </w:pPr>
      <w:bookmarkStart w:id="78" w:name="_Toc108891108"/>
      <w:r>
        <w:t xml:space="preserve">Gambar 4. </w:t>
      </w:r>
      <w:fldSimple w:instr=" SEQ Gambar_4. \* ARABIC ">
        <w:r w:rsidR="00402D9E">
          <w:rPr>
            <w:noProof/>
          </w:rPr>
          <w:t>5</w:t>
        </w:r>
      </w:fldSimple>
      <w:r w:rsidRPr="000B5CEE">
        <w:t xml:space="preserve"> </w:t>
      </w:r>
      <w:r>
        <w:t xml:space="preserve">Grafik </w:t>
      </w:r>
      <w:r w:rsidR="00945F64">
        <w:t xml:space="preserve">hasil peramalan untuk nilai pemulusan </w:t>
      </w:r>
      <w:r>
        <w:sym w:font="Symbol" w:char="F062"/>
      </w:r>
      <w:r>
        <w:t xml:space="preserve"> = 0,3</w:t>
      </w:r>
      <w:bookmarkEnd w:id="78"/>
    </w:p>
    <w:p w14:paraId="62DFC71F"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r>
        <w:t xml:space="preserve">Berikut tabel perhitungan untuk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760124F9" w:rsidR="00EF5A42" w:rsidRDefault="00215497" w:rsidP="007C0050">
      <w:pPr>
        <w:pStyle w:val="Caption"/>
        <w:ind w:left="1134" w:firstLine="567"/>
        <w:jc w:val="both"/>
      </w:pPr>
      <w:bookmarkStart w:id="79" w:name="_Toc108890775"/>
      <w:r>
        <w:t xml:space="preserve">Tabel 4. </w:t>
      </w:r>
      <w:fldSimple w:instr=" SEQ Tabel_4. \* ARABIC ">
        <w:r w:rsidR="000E2ACA">
          <w:rPr>
            <w:noProof/>
          </w:rPr>
          <w:t>3</w:t>
        </w:r>
      </w:fldSimple>
      <w:r w:rsidRPr="00215497">
        <w:t xml:space="preserve"> </w:t>
      </w:r>
      <w:r>
        <w:t>Hasil Peramalan UD Toko Tiga Jaya Baru (</w:t>
      </w:r>
      <w:r>
        <w:sym w:font="Symbol" w:char="F062"/>
      </w:r>
      <w:r>
        <w:t xml:space="preserve"> = 0,4. </w:t>
      </w:r>
      <w:r>
        <w:sym w:font="Symbol" w:char="F062"/>
      </w:r>
      <w:r>
        <w:t xml:space="preserve"> = 0,5. </w:t>
      </w:r>
      <w:r>
        <w:sym w:font="Symbol" w:char="F062"/>
      </w:r>
      <w:r>
        <w:t xml:space="preserve"> = 0,6)</w:t>
      </w:r>
      <w:bookmarkEnd w:id="79"/>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80" w:name="_Hlk108608466"/>
            <w:r w:rsidRPr="00332B4D">
              <w:rPr>
                <w:b/>
                <w:bCs/>
                <w:color w:val="FFFFFF" w:themeColor="background1"/>
                <w:sz w:val="22"/>
                <w:szCs w:val="20"/>
              </w:rPr>
              <w:t>Tahun</w:t>
            </w:r>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80"/>
    <w:p w14:paraId="10004562" w14:textId="536B69DC" w:rsidR="002A176B"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tabel 4.3 tersebut dapat dilihat bahwa hasil peramalan pada bulan </w:t>
      </w:r>
      <w:r w:rsidR="00945F64">
        <w:t>Juni 2022</w:t>
      </w:r>
      <w:r>
        <w:t xml:space="preserve"> dengan nilai pemulusan </w:t>
      </w:r>
      <w:r>
        <w:sym w:font="Symbol" w:char="F062"/>
      </w:r>
      <w:r>
        <w:t xml:space="preserve"> (</w:t>
      </w:r>
      <w:r>
        <w:rPr>
          <w:i/>
          <w:iCs/>
        </w:rPr>
        <w:t>beta</w:t>
      </w:r>
      <w:r>
        <w:t>) 0,4 ialah 25</w:t>
      </w:r>
      <w:r w:rsidR="002B4D57">
        <w:t>1</w:t>
      </w:r>
      <w:r>
        <w:t>,0 atau dibulatkan menjadi 25</w:t>
      </w:r>
      <w:r w:rsidR="002B4D57">
        <w:t>1</w:t>
      </w:r>
      <w:r>
        <w:t>. Sedangkan untuk</w:t>
      </w:r>
      <w:r w:rsidRPr="00194DA6">
        <w:t xml:space="preserve"> </w:t>
      </w:r>
      <w:r>
        <w:t xml:space="preserve">nilai pemulusan </w:t>
      </w:r>
      <w:r>
        <w:sym w:font="Symbol" w:char="F062"/>
      </w:r>
      <w:r>
        <w:t xml:space="preserve"> (</w:t>
      </w:r>
      <w:r>
        <w:rPr>
          <w:i/>
          <w:iCs/>
        </w:rPr>
        <w:t>beta</w:t>
      </w:r>
      <w:r>
        <w:t>) 0,5 mendapatkan hasil ramalan 2</w:t>
      </w:r>
      <w:r w:rsidR="002B4D57">
        <w:t>38,9</w:t>
      </w:r>
      <w:r>
        <w:t xml:space="preserve"> atau dibulatkan menjai 2</w:t>
      </w:r>
      <w:r w:rsidR="002B4D57">
        <w:t>29</w:t>
      </w:r>
      <w:r>
        <w:t xml:space="preserve">. Dan untuk nilai pemulusan </w:t>
      </w:r>
      <w:r>
        <w:sym w:font="Symbol" w:char="F062"/>
      </w:r>
      <w:r>
        <w:t xml:space="preserve"> (</w:t>
      </w:r>
      <w:r>
        <w:rPr>
          <w:i/>
          <w:iCs/>
        </w:rPr>
        <w:t>beta</w:t>
      </w:r>
      <w:r>
        <w:t>) 0,6 hasil peramalannya ialah 24</w:t>
      </w:r>
      <w:r w:rsidR="002B4D57">
        <w:t xml:space="preserve">4,9 </w:t>
      </w:r>
      <w:r>
        <w:t>atau 2</w:t>
      </w:r>
      <w:r w:rsidR="002B4D57">
        <w:t>45</w:t>
      </w:r>
      <w:r w:rsidR="00082153">
        <w:t xml:space="preserve"> </w:t>
      </w:r>
      <w:r>
        <w:t xml:space="preserve">jika dibulatkan. </w:t>
      </w:r>
    </w:p>
    <w:p w14:paraId="5E5FF5D5" w14:textId="0E6163D9"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D5A554" w14:textId="006617F3" w:rsidR="00082153" w:rsidRDefault="00082153" w:rsidP="007C0050">
      <w:pPr>
        <w:pStyle w:val="Caption"/>
        <w:ind w:left="1134"/>
      </w:pPr>
      <w:bookmarkStart w:id="81" w:name="_Toc108891109"/>
      <w:r>
        <w:t xml:space="preserve">Gambar 4. </w:t>
      </w:r>
      <w:fldSimple w:instr=" SEQ Gambar_4. \* ARABIC ">
        <w:r w:rsidR="00402D9E">
          <w:rPr>
            <w:noProof/>
          </w:rPr>
          <w:t>6</w:t>
        </w:r>
      </w:fldSimple>
      <w:r w:rsidRPr="00082153">
        <w:t xml:space="preserve"> </w:t>
      </w:r>
      <w:r>
        <w:t xml:space="preserve">Grafik </w:t>
      </w:r>
      <w:r w:rsidR="00945F64">
        <w:t xml:space="preserve">hasil peramalan untuk nilai pemulusan </w:t>
      </w:r>
      <w:r>
        <w:sym w:font="Symbol" w:char="F062"/>
      </w:r>
      <w:r>
        <w:t xml:space="preserve"> = 0,4</w:t>
      </w:r>
      <w:bookmarkEnd w:id="81"/>
    </w:p>
    <w:p w14:paraId="2BB002B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792EDFC" w14:textId="49AEF995" w:rsidR="00DE4F74" w:rsidRDefault="00082153" w:rsidP="007C0050">
      <w:pPr>
        <w:pStyle w:val="Caption"/>
        <w:ind w:left="1134"/>
      </w:pPr>
      <w:bookmarkStart w:id="82" w:name="_Toc108891110"/>
      <w:r>
        <w:t xml:space="preserve">Gambar 4. </w:t>
      </w:r>
      <w:fldSimple w:instr=" SEQ Gambar_4. \* ARABIC ">
        <w:r w:rsidR="00402D9E">
          <w:rPr>
            <w:noProof/>
          </w:rPr>
          <w:t>7</w:t>
        </w:r>
      </w:fldSimple>
      <w:r w:rsidRPr="00082153">
        <w:t xml:space="preserve"> </w:t>
      </w:r>
      <w:r>
        <w:t xml:space="preserve">Grafik </w:t>
      </w:r>
      <w:r w:rsidR="00945F64">
        <w:t xml:space="preserve">hasil peramalan untuk nilai pemulusan </w:t>
      </w:r>
      <w:r>
        <w:sym w:font="Symbol" w:char="F062"/>
      </w:r>
      <w:r>
        <w:t xml:space="preserve"> = 0,5</w:t>
      </w:r>
      <w:bookmarkEnd w:id="82"/>
    </w:p>
    <w:p w14:paraId="714918A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1EAB2C" w14:textId="1BDFF420" w:rsidR="002A176B" w:rsidRDefault="00082153" w:rsidP="007C0050">
      <w:pPr>
        <w:pStyle w:val="Caption"/>
        <w:ind w:left="1134"/>
      </w:pPr>
      <w:bookmarkStart w:id="83" w:name="_Toc108891111"/>
      <w:r>
        <w:t xml:space="preserve">Gambar 4. </w:t>
      </w:r>
      <w:fldSimple w:instr=" SEQ Gambar_4. \* ARABIC ">
        <w:r w:rsidR="00402D9E">
          <w:rPr>
            <w:noProof/>
          </w:rPr>
          <w:t>8</w:t>
        </w:r>
      </w:fldSimple>
      <w:r w:rsidRPr="00082153">
        <w:t xml:space="preserve"> </w:t>
      </w:r>
      <w:r>
        <w:t xml:space="preserve">Grafik </w:t>
      </w:r>
      <w:r w:rsidR="00945F64">
        <w:t xml:space="preserve">hasil peramalan untuk nilai pemulusan </w:t>
      </w:r>
      <w:r>
        <w:sym w:font="Symbol" w:char="F062"/>
      </w:r>
      <w:r>
        <w:t xml:space="preserve"> = 0,6</w:t>
      </w:r>
      <w:bookmarkEnd w:id="83"/>
    </w:p>
    <w:p w14:paraId="3816C14D"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r>
        <w:t xml:space="preserve">Berikut tabel perhitungan untuk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5098B7FE" w:rsidR="002A176B" w:rsidRDefault="00082153" w:rsidP="007C0050">
      <w:pPr>
        <w:pStyle w:val="Caption"/>
        <w:ind w:left="1134" w:firstLine="567"/>
        <w:jc w:val="both"/>
      </w:pPr>
      <w:bookmarkStart w:id="84" w:name="_Toc108890776"/>
      <w:r>
        <w:t xml:space="preserve">Tabel 4. </w:t>
      </w:r>
      <w:fldSimple w:instr=" SEQ Tabel_4. \* ARABIC ">
        <w:r w:rsidR="000E2ACA">
          <w:rPr>
            <w:noProof/>
          </w:rPr>
          <w:t>4</w:t>
        </w:r>
      </w:fldSimple>
      <w:r w:rsidRPr="00082153">
        <w:t xml:space="preserve"> </w:t>
      </w:r>
      <w:r>
        <w:t>Hasil Peramalan UD Toko Tiga Jaya Baru (</w:t>
      </w:r>
      <w:r>
        <w:sym w:font="Symbol" w:char="F062"/>
      </w:r>
      <w:r>
        <w:t xml:space="preserve"> = 0,7. </w:t>
      </w:r>
      <w:r>
        <w:sym w:font="Symbol" w:char="F062"/>
      </w:r>
      <w:r>
        <w:t xml:space="preserve"> = 0,8. </w:t>
      </w:r>
      <w:r>
        <w:sym w:font="Symbol" w:char="F062"/>
      </w:r>
      <w:r>
        <w:t xml:space="preserve"> = 0,9)</w:t>
      </w:r>
      <w:bookmarkEnd w:id="84"/>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r w:rsidRPr="00332B4D">
              <w:rPr>
                <w:b/>
                <w:bCs/>
                <w:color w:val="FFFFFF" w:themeColor="background1"/>
                <w:sz w:val="22"/>
                <w:szCs w:val="20"/>
              </w:rPr>
              <w:lastRenderedPageBreak/>
              <w:t>Tahun</w:t>
            </w:r>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r>
        <w:t xml:space="preserve">Sumber: Hasil pengolahan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tabel 4.4 tersebut dapat dilihat bahwa hasil peramalan pada bulan Juni 2022 dengan nilai pemulusan </w:t>
      </w:r>
      <w:r>
        <w:sym w:font="Symbol" w:char="F062"/>
      </w:r>
      <w:r>
        <w:t xml:space="preserve"> (</w:t>
      </w:r>
      <w:r>
        <w:rPr>
          <w:i/>
          <w:iCs/>
        </w:rPr>
        <w:t>beta</w:t>
      </w:r>
      <w:r>
        <w:t>) 0,7 ialah 25</w:t>
      </w:r>
      <w:r w:rsidR="006622AE">
        <w:t>4,0</w:t>
      </w:r>
      <w:r>
        <w:t xml:space="preserve"> atau dibulatkan menjadi 25</w:t>
      </w:r>
      <w:r w:rsidR="006622AE">
        <w:t>4</w:t>
      </w:r>
      <w:r>
        <w:t xml:space="preserve">. Sedangkan untuk nilai pemulusan </w:t>
      </w:r>
      <w:r>
        <w:sym w:font="Symbol" w:char="F062"/>
      </w:r>
      <w:r>
        <w:t xml:space="preserve"> (</w:t>
      </w:r>
      <w:r>
        <w:rPr>
          <w:i/>
          <w:iCs/>
        </w:rPr>
        <w:t>beta</w:t>
      </w:r>
      <w:r>
        <w:t>) 0,8 mendapatkan hasil ramalan 26</w:t>
      </w:r>
      <w:r w:rsidR="006622AE">
        <w:t>7,0</w:t>
      </w:r>
      <w:r>
        <w:t xml:space="preserve"> atau dibulatkan menjai 2</w:t>
      </w:r>
      <w:r w:rsidR="006622AE">
        <w:t>67</w:t>
      </w:r>
      <w:r>
        <w:t xml:space="preserve">. Dan untuk nilai pemulusan </w:t>
      </w:r>
      <w:r>
        <w:sym w:font="Symbol" w:char="F062"/>
      </w:r>
      <w:r>
        <w:t xml:space="preserve"> (</w:t>
      </w:r>
      <w:r>
        <w:rPr>
          <w:i/>
          <w:iCs/>
        </w:rPr>
        <w:t>beta</w:t>
      </w:r>
      <w:r>
        <w:t>) 0,</w:t>
      </w:r>
      <w:r w:rsidR="006622AE">
        <w:t>9</w:t>
      </w:r>
      <w:r>
        <w:t xml:space="preserve"> hasil peramalannya ialah </w:t>
      </w:r>
      <w:r w:rsidR="00730A2F">
        <w:t>2</w:t>
      </w:r>
      <w:r w:rsidR="006622AE">
        <w:t>65</w:t>
      </w:r>
      <w:r w:rsidR="00730A2F">
        <w:t>,</w:t>
      </w:r>
      <w:r w:rsidR="006622AE">
        <w:t>5</w:t>
      </w:r>
      <w:r>
        <w:t xml:space="preserve"> atau</w:t>
      </w:r>
      <w:r w:rsidR="00730A2F">
        <w:t xml:space="preserve"> 26</w:t>
      </w:r>
      <w:r w:rsidR="006622AE">
        <w:t>6</w:t>
      </w:r>
      <w:r>
        <w:t xml:space="preserve"> jika dibulatkan. </w:t>
      </w:r>
    </w:p>
    <w:p w14:paraId="2C506C00" w14:textId="783B0211" w:rsidR="0078683D" w:rsidRDefault="0078683D" w:rsidP="00055E05">
      <w:pPr>
        <w:ind w:left="1134" w:firstLine="567"/>
        <w:jc w:val="both"/>
      </w:pPr>
      <w:r>
        <w:t xml:space="preserve">Berikut </w:t>
      </w:r>
      <w:r w:rsidR="00945F64">
        <w:t xml:space="preserve">grafik hasil peramalan untuk nilai pemulusan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1297B1" w14:textId="42954927" w:rsidR="00DE4F74" w:rsidRDefault="0078683D" w:rsidP="007C0050">
      <w:pPr>
        <w:pStyle w:val="Caption"/>
        <w:ind w:left="1134"/>
      </w:pPr>
      <w:bookmarkStart w:id="85" w:name="_Toc108891112"/>
      <w:r>
        <w:t xml:space="preserve">Gambar 4. </w:t>
      </w:r>
      <w:fldSimple w:instr=" SEQ Gambar_4. \* ARABIC ">
        <w:r w:rsidR="00402D9E">
          <w:rPr>
            <w:noProof/>
          </w:rPr>
          <w:t>9</w:t>
        </w:r>
      </w:fldSimple>
      <w:r w:rsidRPr="0078683D">
        <w:t xml:space="preserve"> </w:t>
      </w:r>
      <w:r>
        <w:t xml:space="preserve">Grafik </w:t>
      </w:r>
      <w:r w:rsidR="00945F64">
        <w:t>hasil</w:t>
      </w:r>
      <w:r>
        <w:t xml:space="preserve"> </w:t>
      </w:r>
      <w:r w:rsidR="00945F64">
        <w:t xml:space="preserve">peramalan untuk nilai pemulusan </w:t>
      </w:r>
      <w:r>
        <w:sym w:font="Symbol" w:char="F062"/>
      </w:r>
      <w:r>
        <w:t xml:space="preserve"> = 0,7</w:t>
      </w:r>
      <w:bookmarkEnd w:id="85"/>
    </w:p>
    <w:p w14:paraId="2CFE4033" w14:textId="77777777" w:rsidR="006E1098" w:rsidRDefault="006E1098" w:rsidP="007C0050">
      <w:pPr>
        <w:spacing w:line="240" w:lineRule="auto"/>
        <w:ind w:left="1134"/>
        <w:rPr>
          <w:i/>
          <w:iCs/>
        </w:rPr>
      </w:pPr>
      <w:r>
        <w:lastRenderedPageBreak/>
        <w:t xml:space="preserve">Sumber: Hasil pengolahan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02870C" w14:textId="263002E1" w:rsidR="00DE4F74" w:rsidRDefault="0078683D" w:rsidP="007C0050">
      <w:pPr>
        <w:pStyle w:val="Caption"/>
        <w:ind w:left="1134"/>
      </w:pPr>
      <w:bookmarkStart w:id="86" w:name="_Toc108891113"/>
      <w:r>
        <w:t xml:space="preserve">Gambar 4. </w:t>
      </w:r>
      <w:fldSimple w:instr=" SEQ Gambar_4. \* ARABIC ">
        <w:r w:rsidR="00402D9E">
          <w:rPr>
            <w:noProof/>
          </w:rPr>
          <w:t>10</w:t>
        </w:r>
      </w:fldSimple>
      <w:r w:rsidRPr="0078683D">
        <w:t xml:space="preserve"> </w:t>
      </w:r>
      <w:r>
        <w:t xml:space="preserve">Grafik </w:t>
      </w:r>
      <w:r w:rsidR="00945F64">
        <w:t xml:space="preserve">hasil peramalan untuk nilai pemulusan </w:t>
      </w:r>
      <w:r>
        <w:sym w:font="Symbol" w:char="F062"/>
      </w:r>
      <w:r>
        <w:t xml:space="preserve"> = 0,8</w:t>
      </w:r>
      <w:bookmarkEnd w:id="86"/>
    </w:p>
    <w:p w14:paraId="41CA5A3E"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FCF7FF8" w14:textId="38B46A8B" w:rsidR="00DE4F74" w:rsidRDefault="0078683D" w:rsidP="007C0050">
      <w:pPr>
        <w:pStyle w:val="Caption"/>
        <w:ind w:left="1134"/>
      </w:pPr>
      <w:bookmarkStart w:id="87" w:name="_Toc108891114"/>
      <w:r>
        <w:t xml:space="preserve">Gambar 4. </w:t>
      </w:r>
      <w:fldSimple w:instr=" SEQ Gambar_4. \* ARABIC ">
        <w:r w:rsidR="00402D9E">
          <w:rPr>
            <w:noProof/>
          </w:rPr>
          <w:t>11</w:t>
        </w:r>
      </w:fldSimple>
      <w:r w:rsidRPr="0078683D">
        <w:t xml:space="preserve"> </w:t>
      </w:r>
      <w:r>
        <w:t xml:space="preserve">Grafik </w:t>
      </w:r>
      <w:r w:rsidR="00945F64">
        <w:t xml:space="preserve">hasil peramalan untuk nilai pemulusan </w:t>
      </w:r>
      <w:r>
        <w:sym w:font="Symbol" w:char="F062"/>
      </w:r>
      <w:r>
        <w:t xml:space="preserve"> = 0,9</w:t>
      </w:r>
      <w:bookmarkEnd w:id="87"/>
    </w:p>
    <w:p w14:paraId="1CEB2F73"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423EEE80" w14:textId="74F56D01" w:rsidR="001E42DD" w:rsidRDefault="001E42DD" w:rsidP="00B41EBA">
      <w:pPr>
        <w:pStyle w:val="Heading3"/>
        <w:spacing w:line="360" w:lineRule="auto"/>
        <w:ind w:left="567"/>
        <w:rPr>
          <w:rFonts w:cs="Times New Roman"/>
        </w:rPr>
      </w:pPr>
      <w:bookmarkStart w:id="88" w:name="_Toc108890471"/>
      <w:r>
        <w:lastRenderedPageBreak/>
        <w:t>4.1.3 Men</w:t>
      </w:r>
      <w:r w:rsidR="009834F3">
        <w:t>g</w:t>
      </w:r>
      <w:r>
        <w:t xml:space="preserve">hitung </w:t>
      </w:r>
      <w:r w:rsidR="0009372E">
        <w:rPr>
          <w:rFonts w:cs="Times New Roman"/>
        </w:rPr>
        <w:t>Tingkat Keakuratan Hasil Peramalan Menggunakan MAD dan MAPE</w:t>
      </w:r>
      <w:bookmarkEnd w:id="88"/>
    </w:p>
    <w:p w14:paraId="6AFC9DD6" w14:textId="77362C3C" w:rsidR="00037B38" w:rsidRDefault="00037B38" w:rsidP="00B41EBA">
      <w:pPr>
        <w:spacing w:line="360" w:lineRule="auto"/>
        <w:ind w:left="567" w:firstLine="567"/>
        <w:jc w:val="both"/>
      </w:pPr>
      <w:r>
        <w:t xml:space="preserve">Langkah berikutnya setelah melakukan proses analisa peramalan dengan metode </w:t>
      </w:r>
      <w:r w:rsidRPr="008326CF">
        <w:rPr>
          <w:i/>
          <w:iCs/>
        </w:rPr>
        <w:t>Single Exponential Smoothing Adaptive Parameter</w:t>
      </w:r>
      <w:r>
        <w:rPr>
          <w:i/>
          <w:iCs/>
        </w:rPr>
        <w:t xml:space="preserve"> </w:t>
      </w:r>
      <w:r>
        <w:t xml:space="preserve">menggunakan konstanta pemulusa </w:t>
      </w:r>
      <w:r>
        <w:sym w:font="Symbol" w:char="F062"/>
      </w:r>
      <w:r>
        <w:t xml:space="preserve"> (</w:t>
      </w:r>
      <w:r>
        <w:rPr>
          <w:i/>
          <w:iCs/>
        </w:rPr>
        <w:t>beta</w:t>
      </w:r>
      <w:r>
        <w:t xml:space="preserve">) 0,1 hingga </w:t>
      </w:r>
      <w:r>
        <w:sym w:font="Symbol" w:char="F062"/>
      </w:r>
      <w:r>
        <w:t xml:space="preserve"> (</w:t>
      </w:r>
      <w:r>
        <w:rPr>
          <w:i/>
          <w:iCs/>
        </w:rPr>
        <w:t>beta</w:t>
      </w:r>
      <w:r>
        <w:t xml:space="preserve">) 0,9 yakni melakukan </w:t>
      </w:r>
      <w:r w:rsidR="00390348">
        <w:t xml:space="preserve">perhitungan tingkat keakuratan peramalan atau </w:t>
      </w:r>
      <w:r w:rsidR="00390348">
        <w:rPr>
          <w:i/>
          <w:iCs/>
        </w:rPr>
        <w:t>forecast error</w:t>
      </w:r>
      <w:r w:rsidR="00390348">
        <w:t xml:space="preserve"> menggunakan dua parameter</w:t>
      </w:r>
      <w:r w:rsidR="009834F3">
        <w:t xml:space="preserve"> acuan</w:t>
      </w:r>
      <w:r w:rsidR="00390348">
        <w:t xml:space="preserve">, yaitu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mendapat nilai MAD kita dapat menentukan parameter </w:t>
      </w:r>
      <w:r w:rsidR="000A536D">
        <w:t>MAPE</w:t>
      </w:r>
      <w:r w:rsidR="009834F3">
        <w:t xml:space="preserve"> </w:t>
      </w:r>
      <w:r w:rsidR="00F51B9D">
        <w:t xml:space="preserve">dengan nilai terendah dan diambil </w:t>
      </w:r>
      <w:r w:rsidR="009834F3">
        <w:t>untuk menentukan seberapa akurat hasil peramalan yang dilakukan</w:t>
      </w:r>
      <w:r w:rsidR="00F51B9D">
        <w:t>,</w:t>
      </w:r>
      <w:r w:rsidR="009834F3">
        <w:t xml:space="preserve"> </w:t>
      </w:r>
      <w:r w:rsidR="00F51B9D">
        <w:t>serta dijadikan acuan untuk menghitung berapa jumlah persediaan yang harus disiapkan dengan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r>
        <w:t xml:space="preserve">Rumus untuk menentukan nilai </w:t>
      </w:r>
      <w:r>
        <w:rPr>
          <w:i/>
          <w:iCs/>
        </w:rPr>
        <w:t xml:space="preserve">mean absolute devitation </w:t>
      </w:r>
      <w:r>
        <w:t>yang dicari dapat di lihat pada persamaan (9)</w:t>
      </w:r>
      <w:r w:rsidR="00F17DB2">
        <w:t>. Apabila dijelaskan rumus untuk menghitu</w:t>
      </w:r>
      <w:r w:rsidR="007C0050">
        <w:t>n</w:t>
      </w:r>
      <w:r w:rsidR="00F17DB2">
        <w:t xml:space="preserve">g MAD ialah mengurangi nilai </w:t>
      </w:r>
      <w:r w:rsidR="00F17DB2" w:rsidRPr="00F17DB2">
        <w:rPr>
          <w:i/>
          <w:iCs/>
        </w:rPr>
        <w:t>actual</w:t>
      </w:r>
      <w:r w:rsidR="00F17DB2">
        <w:t xml:space="preserve"> dengan nilai </w:t>
      </w:r>
      <w:r w:rsidR="00F17DB2" w:rsidRPr="00F17DB2">
        <w:rPr>
          <w:i/>
          <w:iCs/>
        </w:rPr>
        <w:t>forecast</w:t>
      </w:r>
      <w:r w:rsidR="00F17DB2">
        <w:t xml:space="preserve"> dibagi banyaknya periode ramalan lalu di absolutkan.</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r>
        <w:t xml:space="preserve">Rumus untuk menentukan nilai </w:t>
      </w:r>
      <w:r>
        <w:rPr>
          <w:i/>
          <w:iCs/>
        </w:rPr>
        <w:t xml:space="preserve">mean absolute percentage error </w:t>
      </w:r>
      <w:r>
        <w:t xml:space="preserve">dapat ditemukan dalam persamaan (11). Namun jika dijelaskan cara menghitung MAPE adalah </w:t>
      </w:r>
      <w:r w:rsidR="00B274F0">
        <w:t xml:space="preserve">nilai </w:t>
      </w:r>
      <w:r w:rsidR="00B274F0" w:rsidRPr="00B274F0">
        <w:rPr>
          <w:i/>
          <w:iCs/>
        </w:rPr>
        <w:t>actual</w:t>
      </w:r>
      <w:r w:rsidR="00B274F0">
        <w:t xml:space="preserve"> dikurangi nilai </w:t>
      </w:r>
      <w:r w:rsidR="00B274F0">
        <w:rPr>
          <w:i/>
          <w:iCs/>
        </w:rPr>
        <w:t>forecast</w:t>
      </w:r>
      <w:r w:rsidR="00B274F0">
        <w:t xml:space="preserve"> dibagi dengan nilai </w:t>
      </w:r>
      <w:r w:rsidR="00B274F0">
        <w:rPr>
          <w:i/>
          <w:iCs/>
        </w:rPr>
        <w:t>actual</w:t>
      </w:r>
      <w:r w:rsidR="00B274F0">
        <w:t xml:space="preserve">, lalu dijadikan absolut dan dikalikan dengan 100 agar menjadi format bilangan persen. </w:t>
      </w:r>
    </w:p>
    <w:p w14:paraId="4CDC5AE7" w14:textId="7EFD1C51" w:rsidR="002B0267" w:rsidRDefault="00794F69" w:rsidP="007C0050">
      <w:pPr>
        <w:pStyle w:val="Caption"/>
        <w:ind w:left="1134"/>
      </w:pPr>
      <w:bookmarkStart w:id="89" w:name="_Toc108890777"/>
      <w:r>
        <w:t xml:space="preserve">Tabel 4. </w:t>
      </w:r>
      <w:fldSimple w:instr=" SEQ Tabel_4. \* ARABIC ">
        <w:r w:rsidR="000E2ACA">
          <w:rPr>
            <w:noProof/>
          </w:rPr>
          <w:t>5</w:t>
        </w:r>
      </w:fldSimple>
      <w:r>
        <w:t xml:space="preserve"> Hasil Perhitungan Nilai MAD dan MAPE untuk </w:t>
      </w:r>
      <w:r>
        <w:sym w:font="Symbol" w:char="F062"/>
      </w:r>
      <w:r>
        <w:t xml:space="preserve"> (</w:t>
      </w:r>
      <w:r>
        <w:rPr>
          <w:i/>
          <w:iCs w:val="0"/>
        </w:rPr>
        <w:t>beta</w:t>
      </w:r>
      <w:r>
        <w:t>) = 0,1</w:t>
      </w:r>
      <w:bookmarkEnd w:id="89"/>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90" w:name="_Hlk108611140"/>
            <w:r w:rsidRPr="002B0267">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90"/>
    <w:p w14:paraId="15D9820E" w14:textId="022FD57A" w:rsidR="00446151"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Tabel 4.5 dapat diketahui </w:t>
      </w:r>
      <w:r w:rsidR="00DE19EE">
        <w:t xml:space="preserve">bahwa hasil perhitungan </w:t>
      </w:r>
      <w:r w:rsidR="00DE19EE">
        <w:sym w:font="Symbol" w:char="F062"/>
      </w:r>
      <w:r w:rsidR="00DE19EE">
        <w:t xml:space="preserve"> (</w:t>
      </w:r>
      <w:r w:rsidR="00DE19EE">
        <w:rPr>
          <w:i/>
          <w:iCs/>
        </w:rPr>
        <w:t>beta</w:t>
      </w:r>
      <w:r w:rsidR="00DE19EE">
        <w:t>) 0,1 pada perhitungan MAD menghasilkan nilai 4</w:t>
      </w:r>
      <w:r w:rsidR="00BB243D">
        <w:t xml:space="preserve">5,3 </w:t>
      </w:r>
      <w:r w:rsidR="00DE19EE">
        <w:t>dan untuk MAPEnya menghasilkan nilai 17</w:t>
      </w:r>
      <w:r w:rsidR="00BB243D">
        <w:t>,314</w:t>
      </w:r>
      <w:r w:rsidR="00DE19EE">
        <w:t>%.</w:t>
      </w:r>
    </w:p>
    <w:p w14:paraId="29E541C9" w14:textId="1D43088A" w:rsidR="00BA21C0" w:rsidRDefault="00DE19EE" w:rsidP="007C0050">
      <w:pPr>
        <w:pStyle w:val="Caption"/>
        <w:ind w:left="1134"/>
      </w:pPr>
      <w:bookmarkStart w:id="91" w:name="_Toc108890778"/>
      <w:r>
        <w:t xml:space="preserve">Tabel 4. </w:t>
      </w:r>
      <w:fldSimple w:instr=" SEQ Tabel_4. \* ARABIC ">
        <w:r w:rsidR="000E2ACA">
          <w:rPr>
            <w:noProof/>
          </w:rPr>
          <w:t>6</w:t>
        </w:r>
      </w:fldSimple>
      <w:r w:rsidRPr="00DE19EE">
        <w:t xml:space="preserve"> </w:t>
      </w:r>
      <w:r>
        <w:t xml:space="preserve">Hasil Perhitungan Nilai MAD dan MAPE untuk </w:t>
      </w:r>
      <w:r>
        <w:sym w:font="Symbol" w:char="F062"/>
      </w:r>
      <w:r>
        <w:t xml:space="preserve"> (</w:t>
      </w:r>
      <w:r>
        <w:rPr>
          <w:i/>
          <w:iCs w:val="0"/>
        </w:rPr>
        <w:t>beta</w:t>
      </w:r>
      <w:r>
        <w:t>) = 0,2</w:t>
      </w:r>
      <w:bookmarkEnd w:id="91"/>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r>
        <w:t xml:space="preserve">Sumber: Hasil pengolahan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Tabel 4.6 dapat diketahui bahwa hasil perhitungan </w:t>
      </w:r>
      <w:r>
        <w:sym w:font="Symbol" w:char="F062"/>
      </w:r>
      <w:r>
        <w:t xml:space="preserve"> (</w:t>
      </w:r>
      <w:r>
        <w:rPr>
          <w:i/>
          <w:iCs/>
        </w:rPr>
        <w:t>beta</w:t>
      </w:r>
      <w:r>
        <w:t xml:space="preserve">) 0,2 pada perhitungan MAD menghasilkan nilai </w:t>
      </w:r>
      <w:r w:rsidR="00BB243D">
        <w:t>46,0</w:t>
      </w:r>
      <w:r>
        <w:t xml:space="preserve"> dan untuk MAPEnya menghasilkan nilai 17,</w:t>
      </w:r>
      <w:r w:rsidR="00BB243D">
        <w:t>512</w:t>
      </w:r>
      <w:r>
        <w:t>%.</w:t>
      </w:r>
    </w:p>
    <w:p w14:paraId="128BE226" w14:textId="2EF3EC26" w:rsidR="00BA21C0" w:rsidRDefault="00F9400D" w:rsidP="007C0050">
      <w:pPr>
        <w:pStyle w:val="Caption"/>
        <w:ind w:left="1134"/>
      </w:pPr>
      <w:bookmarkStart w:id="92" w:name="_Toc108890779"/>
      <w:r>
        <w:t xml:space="preserve">Tabel 4. </w:t>
      </w:r>
      <w:fldSimple w:instr=" SEQ Tabel_4. \* ARABIC ">
        <w:r w:rsidR="000E2ACA">
          <w:rPr>
            <w:noProof/>
          </w:rPr>
          <w:t>7</w:t>
        </w:r>
      </w:fldSimple>
      <w:r w:rsidRPr="00F9400D">
        <w:t xml:space="preserve"> </w:t>
      </w:r>
      <w:r>
        <w:t xml:space="preserve">Hasil Perhitungan Nilai MAD dan MAPE untuk </w:t>
      </w:r>
      <w:r>
        <w:sym w:font="Symbol" w:char="F062"/>
      </w:r>
      <w:r>
        <w:t xml:space="preserve"> (</w:t>
      </w:r>
      <w:r>
        <w:rPr>
          <w:i/>
          <w:iCs w:val="0"/>
        </w:rPr>
        <w:t>beta</w:t>
      </w:r>
      <w:r>
        <w:t>) = 0,3</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Dari Tabel 4.</w:t>
      </w:r>
      <w:r w:rsidR="0062153F">
        <w:t>7</w:t>
      </w:r>
      <w:r>
        <w:t xml:space="preserve"> dapat diketahui bahwa hasil perhitungan </w:t>
      </w:r>
      <w:r>
        <w:sym w:font="Symbol" w:char="F062"/>
      </w:r>
      <w:r>
        <w:t xml:space="preserve"> (</w:t>
      </w:r>
      <w:r>
        <w:rPr>
          <w:i/>
          <w:iCs/>
        </w:rPr>
        <w:t>beta</w:t>
      </w:r>
      <w:r>
        <w:t>) 0,</w:t>
      </w:r>
      <w:r w:rsidR="0062153F">
        <w:t>3</w:t>
      </w:r>
      <w:r>
        <w:t xml:space="preserve"> pada perhitungan MAD menghasilkan nilai </w:t>
      </w:r>
      <w:r w:rsidR="0062153F">
        <w:t>46,</w:t>
      </w:r>
      <w:r w:rsidR="00BB243D">
        <w:t>7</w:t>
      </w:r>
      <w:r w:rsidR="0062153F">
        <w:t xml:space="preserve"> </w:t>
      </w:r>
      <w:r>
        <w:t xml:space="preserve">dan untuk MAPEnya menghasilkan nilai </w:t>
      </w:r>
      <w:r w:rsidR="0062153F">
        <w:t>17,</w:t>
      </w:r>
      <w:r w:rsidR="00BB243D">
        <w:t>703</w:t>
      </w:r>
      <w:r>
        <w:t>%.</w:t>
      </w:r>
    </w:p>
    <w:p w14:paraId="40E767F8" w14:textId="500385AD" w:rsidR="00C87E98" w:rsidRDefault="005C24B5" w:rsidP="007C0050">
      <w:pPr>
        <w:pStyle w:val="Caption"/>
        <w:ind w:left="1134"/>
      </w:pPr>
      <w:bookmarkStart w:id="93" w:name="_Toc108890780"/>
      <w:r>
        <w:t xml:space="preserve">Tabel 4. </w:t>
      </w:r>
      <w:fldSimple w:instr=" SEQ Tabel_4. \* ARABIC ">
        <w:r w:rsidR="000E2ACA">
          <w:rPr>
            <w:noProof/>
          </w:rPr>
          <w:t>8</w:t>
        </w:r>
      </w:fldSimple>
      <w:r>
        <w:t xml:space="preserve"> Hasil Perhitungan Nilai MAD dan MAPE untuk </w:t>
      </w:r>
      <w:r>
        <w:sym w:font="Symbol" w:char="F062"/>
      </w:r>
      <w:r>
        <w:t xml:space="preserve"> (</w:t>
      </w:r>
      <w:r>
        <w:rPr>
          <w:i/>
          <w:iCs w:val="0"/>
        </w:rPr>
        <w:t>beta</w:t>
      </w:r>
      <w:r>
        <w:t>) = 0,4</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Tabel 4.8 dapat diketahui bahwa hasil perhitungan </w:t>
      </w:r>
      <w:r>
        <w:sym w:font="Symbol" w:char="F062"/>
      </w:r>
      <w:r>
        <w:t xml:space="preserve"> (</w:t>
      </w:r>
      <w:r>
        <w:rPr>
          <w:i/>
          <w:iCs/>
        </w:rPr>
        <w:t>beta</w:t>
      </w:r>
      <w:r>
        <w:t>) 0,4 pada perhitungan MAD menghasilkan nilai 48,1 dan untuk MAPEnya menghasilkan nilai 18,1</w:t>
      </w:r>
      <w:r w:rsidR="00BB243D">
        <w:t>78</w:t>
      </w:r>
      <w:r>
        <w:t>%.</w:t>
      </w:r>
    </w:p>
    <w:p w14:paraId="60D6AD85" w14:textId="4277F60E" w:rsidR="00C87E98" w:rsidRDefault="005C24B5" w:rsidP="007C0050">
      <w:pPr>
        <w:pStyle w:val="Caption"/>
        <w:ind w:left="1134"/>
      </w:pPr>
      <w:bookmarkStart w:id="94" w:name="_Toc108890781"/>
      <w:r>
        <w:t xml:space="preserve">Tabel 4. </w:t>
      </w:r>
      <w:fldSimple w:instr=" SEQ Tabel_4. \* ARABIC ">
        <w:r w:rsidR="000E2ACA">
          <w:rPr>
            <w:noProof/>
          </w:rPr>
          <w:t>9</w:t>
        </w:r>
      </w:fldSimple>
      <w:r w:rsidRPr="005C24B5">
        <w:t xml:space="preserve"> </w:t>
      </w:r>
      <w:r>
        <w:t xml:space="preserve">Hasil Perhitungan Nilai MAD dan MAPE untuk </w:t>
      </w:r>
      <w:r>
        <w:sym w:font="Symbol" w:char="F062"/>
      </w:r>
      <w:r>
        <w:t xml:space="preserve"> (</w:t>
      </w:r>
      <w:r>
        <w:rPr>
          <w:i/>
          <w:iCs w:val="0"/>
        </w:rPr>
        <w:t>beta</w:t>
      </w:r>
      <w:r>
        <w:t>) = 0,5</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Dari Tabel 4.</w:t>
      </w:r>
      <w:r w:rsidR="00C710E3">
        <w:t>9</w:t>
      </w:r>
      <w:r>
        <w:t xml:space="preserve"> dapat diketahui bahwa hasil perhitungan </w:t>
      </w:r>
      <w:r>
        <w:sym w:font="Symbol" w:char="F062"/>
      </w:r>
      <w:r>
        <w:t xml:space="preserve"> (</w:t>
      </w:r>
      <w:r>
        <w:rPr>
          <w:i/>
          <w:iCs/>
        </w:rPr>
        <w:t>beta</w:t>
      </w:r>
      <w:r>
        <w:t>) 0,</w:t>
      </w:r>
      <w:r w:rsidR="00494F12">
        <w:t>5</w:t>
      </w:r>
      <w:r>
        <w:t xml:space="preserve"> pada perhitungan MAD menghasilkan nilai </w:t>
      </w:r>
      <w:r w:rsidR="00494F12">
        <w:t>49,</w:t>
      </w:r>
      <w:r w:rsidR="00BB243D">
        <w:t>6</w:t>
      </w:r>
      <w:r w:rsidR="00494F12">
        <w:t xml:space="preserve"> </w:t>
      </w:r>
      <w:r>
        <w:t xml:space="preserve">dan untuk MAPEnya menghasilkan nilai </w:t>
      </w:r>
      <w:r w:rsidR="00494F12">
        <w:t>18,</w:t>
      </w:r>
      <w:r w:rsidR="00BB243D">
        <w:t>608</w:t>
      </w:r>
      <w:r>
        <w:t>%.</w:t>
      </w:r>
    </w:p>
    <w:p w14:paraId="5BA6D6C8" w14:textId="2B02D7F0" w:rsidR="00D1377C" w:rsidRDefault="00494F12" w:rsidP="007C0050">
      <w:pPr>
        <w:pStyle w:val="Caption"/>
        <w:ind w:left="1134"/>
      </w:pPr>
      <w:bookmarkStart w:id="95" w:name="_Toc108890782"/>
      <w:r>
        <w:t xml:space="preserve">Tabel 4. </w:t>
      </w:r>
      <w:fldSimple w:instr=" SEQ Tabel_4. \* ARABIC ">
        <w:r w:rsidR="000E2ACA">
          <w:rPr>
            <w:noProof/>
          </w:rPr>
          <w:t>10</w:t>
        </w:r>
      </w:fldSimple>
      <w:r w:rsidRPr="00494F12">
        <w:t xml:space="preserve"> </w:t>
      </w:r>
      <w:r>
        <w:t xml:space="preserve">Hasil Perhitungan Nilai MAD dan MAPE untuk </w:t>
      </w:r>
      <w:r>
        <w:sym w:font="Symbol" w:char="F062"/>
      </w:r>
      <w:r>
        <w:t xml:space="preserve"> (</w:t>
      </w:r>
      <w:r>
        <w:rPr>
          <w:i/>
          <w:iCs w:val="0"/>
        </w:rPr>
        <w:t>beta</w:t>
      </w:r>
      <w:r>
        <w:t>) = 0,6</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Tabel 4.10 dapat diketahui bahwa hasil perhitungan </w:t>
      </w:r>
      <w:r>
        <w:sym w:font="Symbol" w:char="F062"/>
      </w:r>
      <w:r>
        <w:t xml:space="preserve"> (</w:t>
      </w:r>
      <w:r>
        <w:rPr>
          <w:i/>
          <w:iCs/>
        </w:rPr>
        <w:t>beta</w:t>
      </w:r>
      <w:r>
        <w:t>) 0,6 pada perhitungan MAD menghasilkan nilai 49,</w:t>
      </w:r>
      <w:r w:rsidR="00BB243D">
        <w:t>3</w:t>
      </w:r>
      <w:r>
        <w:t xml:space="preserve"> dan untuk MAPEnya menghasilkan nilai 18,</w:t>
      </w:r>
      <w:r w:rsidR="00BB243D">
        <w:t>280</w:t>
      </w:r>
      <w:r>
        <w:t>%.</w:t>
      </w:r>
    </w:p>
    <w:p w14:paraId="25345781" w14:textId="6D1D7B7F" w:rsidR="00D1377C" w:rsidRDefault="00C710E3" w:rsidP="007C0050">
      <w:pPr>
        <w:pStyle w:val="Caption"/>
        <w:ind w:left="1134"/>
      </w:pPr>
      <w:bookmarkStart w:id="96" w:name="_Toc108890783"/>
      <w:r>
        <w:t xml:space="preserve">Tabel 4. </w:t>
      </w:r>
      <w:fldSimple w:instr=" SEQ Tabel_4. \* ARABIC ">
        <w:r w:rsidR="000E2ACA">
          <w:rPr>
            <w:noProof/>
          </w:rPr>
          <w:t>11</w:t>
        </w:r>
      </w:fldSimple>
      <w:r w:rsidRPr="00C710E3">
        <w:t xml:space="preserve"> </w:t>
      </w:r>
      <w:r>
        <w:t xml:space="preserve">Hasil Perhitungan Nilai MAD dan MAPE untuk </w:t>
      </w:r>
      <w:r>
        <w:sym w:font="Symbol" w:char="F062"/>
      </w:r>
      <w:r>
        <w:t xml:space="preserve"> (</w:t>
      </w:r>
      <w:r>
        <w:rPr>
          <w:i/>
          <w:iCs w:val="0"/>
        </w:rPr>
        <w:t>beta</w:t>
      </w:r>
      <w:r>
        <w:t>) = 0,7</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Tabel 4.11 dapat diketahui bahwa hasil perhitungan </w:t>
      </w:r>
      <w:r>
        <w:sym w:font="Symbol" w:char="F062"/>
      </w:r>
      <w:r>
        <w:t xml:space="preserve"> (</w:t>
      </w:r>
      <w:r>
        <w:rPr>
          <w:i/>
          <w:iCs/>
        </w:rPr>
        <w:t>beta</w:t>
      </w:r>
      <w:r>
        <w:t>) 0,7 pada perhitungan MAD menghasilkan nilai 47,</w:t>
      </w:r>
      <w:r w:rsidR="00BB243D">
        <w:t>3</w:t>
      </w:r>
      <w:r>
        <w:t xml:space="preserve"> dan untuk MAPEnya menghasilkan nilai 17,</w:t>
      </w:r>
      <w:r w:rsidR="00BB243D">
        <w:t>290</w:t>
      </w:r>
      <w:r>
        <w:t>%.</w:t>
      </w:r>
    </w:p>
    <w:p w14:paraId="7B6824F4" w14:textId="4B8AFE48" w:rsidR="00D1377C" w:rsidRDefault="00C710E3" w:rsidP="007C0050">
      <w:pPr>
        <w:pStyle w:val="Caption"/>
        <w:ind w:left="1134"/>
      </w:pPr>
      <w:bookmarkStart w:id="97" w:name="_Toc108890784"/>
      <w:r>
        <w:t xml:space="preserve">Tabel 4. </w:t>
      </w:r>
      <w:fldSimple w:instr=" SEQ Tabel_4. \* ARABIC ">
        <w:r w:rsidR="000E2ACA">
          <w:rPr>
            <w:noProof/>
          </w:rPr>
          <w:t>12</w:t>
        </w:r>
      </w:fldSimple>
      <w:r w:rsidRPr="00C710E3">
        <w:t xml:space="preserve"> </w:t>
      </w:r>
      <w:r>
        <w:t xml:space="preserve">Hasil Perhitungan Nilai MAD dan MAPE untuk </w:t>
      </w:r>
      <w:r>
        <w:sym w:font="Symbol" w:char="F062"/>
      </w:r>
      <w:r>
        <w:t xml:space="preserve"> (</w:t>
      </w:r>
      <w:r>
        <w:rPr>
          <w:i/>
          <w:iCs w:val="0"/>
        </w:rPr>
        <w:t>beta</w:t>
      </w:r>
      <w:r>
        <w:t>) = 0,8</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r>
        <w:t>Sumber: Hasil</w:t>
      </w:r>
      <w:r w:rsidR="00C710E3">
        <w:t xml:space="preserve"> pengolahan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Tabel 4.12 dapat diketahui bahwa hasil perhitungan </w:t>
      </w:r>
      <w:r>
        <w:sym w:font="Symbol" w:char="F062"/>
      </w:r>
      <w:r>
        <w:t xml:space="preserve"> (</w:t>
      </w:r>
      <w:r>
        <w:rPr>
          <w:i/>
          <w:iCs/>
        </w:rPr>
        <w:t>beta</w:t>
      </w:r>
      <w:r>
        <w:t>) 0,8 pada perhitungan MAD menghasilkan nilai 47,8 dan untuk MAPEnya 17,3 menghasilkan nilai 17,</w:t>
      </w:r>
      <w:r w:rsidR="00BB243D">
        <w:t>289</w:t>
      </w:r>
      <w:r>
        <w:t>%.</w:t>
      </w:r>
    </w:p>
    <w:p w14:paraId="7A76A92E" w14:textId="41AA3496" w:rsidR="00D1377C" w:rsidRDefault="00C710E3" w:rsidP="007C0050">
      <w:pPr>
        <w:pStyle w:val="Caption"/>
        <w:ind w:left="1134"/>
      </w:pPr>
      <w:bookmarkStart w:id="98" w:name="_Toc108890785"/>
      <w:r>
        <w:t xml:space="preserve">Tabel 4. </w:t>
      </w:r>
      <w:fldSimple w:instr=" SEQ Tabel_4. \* ARABIC ">
        <w:r w:rsidR="000E2ACA">
          <w:rPr>
            <w:noProof/>
          </w:rPr>
          <w:t>13</w:t>
        </w:r>
      </w:fldSimple>
      <w:r w:rsidR="00A100EF" w:rsidRPr="00A100EF">
        <w:t xml:space="preserve"> </w:t>
      </w:r>
      <w:r w:rsidR="00A100EF">
        <w:t xml:space="preserve">Hasil Perhitungan Nilai MAD dan MAPE untuk </w:t>
      </w:r>
      <w:r w:rsidR="00A100EF">
        <w:sym w:font="Symbol" w:char="F062"/>
      </w:r>
      <w:r w:rsidR="00A100EF">
        <w:t xml:space="preserve"> (</w:t>
      </w:r>
      <w:r w:rsidR="00A100EF">
        <w:rPr>
          <w:i/>
          <w:iCs w:val="0"/>
        </w:rPr>
        <w:t>beta</w:t>
      </w:r>
      <w:r w:rsidR="00A100EF">
        <w:t>) = 0,9</w:t>
      </w:r>
      <w:bookmarkEnd w:id="98"/>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r>
        <w:t>Sumber: Hasil</w:t>
      </w:r>
      <w:r w:rsidR="00A100EF">
        <w:t xml:space="preserve"> pengolahan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Dari Tabel 4.</w:t>
      </w:r>
      <w:r w:rsidR="00ED540D">
        <w:t>13</w:t>
      </w:r>
      <w:r>
        <w:t xml:space="preserve"> dapat diketahui bahwa hasil perhitungan </w:t>
      </w:r>
      <w:r>
        <w:sym w:font="Symbol" w:char="F062"/>
      </w:r>
      <w:r>
        <w:t xml:space="preserve"> (</w:t>
      </w:r>
      <w:r>
        <w:rPr>
          <w:i/>
          <w:iCs/>
        </w:rPr>
        <w:t>beta</w:t>
      </w:r>
      <w:r>
        <w:t>) 0,9 pada perhitungan MAD menghasilkan nilai 49,</w:t>
      </w:r>
      <w:r w:rsidR="00BB243D">
        <w:t>1</w:t>
      </w:r>
      <w:r>
        <w:t xml:space="preserve"> dan untuk MAPEnya menghasilkan nilai 17,</w:t>
      </w:r>
      <w:r w:rsidR="00BB243D">
        <w:t>597</w:t>
      </w:r>
      <w:r>
        <w:t>%.</w:t>
      </w:r>
    </w:p>
    <w:p w14:paraId="7CC3A6DA" w14:textId="77777777" w:rsidR="00F97076" w:rsidRDefault="005476E5" w:rsidP="00B41EBA">
      <w:pPr>
        <w:pStyle w:val="Heading3"/>
        <w:spacing w:line="360" w:lineRule="auto"/>
        <w:ind w:left="567"/>
      </w:pPr>
      <w:bookmarkStart w:id="99" w:name="_Toc108890472"/>
      <w:r>
        <w:t xml:space="preserve">4.1.4 Implementasi Hasil </w:t>
      </w:r>
      <w:r w:rsidR="00F97076">
        <w:t>Peramalan</w:t>
      </w:r>
      <w:bookmarkEnd w:id="99"/>
    </w:p>
    <w:p w14:paraId="6BD868FC" w14:textId="39FF10F1" w:rsidR="00DE19EE" w:rsidRDefault="00F97076" w:rsidP="00B41EBA">
      <w:pPr>
        <w:pStyle w:val="Caption"/>
        <w:spacing w:line="360" w:lineRule="auto"/>
        <w:ind w:left="1134" w:firstLine="567"/>
        <w:jc w:val="both"/>
      </w:pPr>
      <w:r>
        <w:t xml:space="preserve">Hasil perhitungan </w:t>
      </w:r>
      <w:r>
        <w:rPr>
          <w:i/>
          <w:iCs w:val="0"/>
        </w:rPr>
        <w:t xml:space="preserve">Single Exponential Smoothing Adaptive Parameter </w:t>
      </w:r>
      <w:r>
        <w:t xml:space="preserve">tadi menghasilkan peramalan dengan nilai MAPE terkecil dengan konstanta pemulusan </w:t>
      </w:r>
      <w:r>
        <w:sym w:font="Symbol" w:char="F062"/>
      </w:r>
      <w:r>
        <w:t xml:space="preserve"> (</w:t>
      </w:r>
      <w:r>
        <w:rPr>
          <w:i/>
          <w:iCs w:val="0"/>
        </w:rPr>
        <w:t>beta</w:t>
      </w:r>
      <w:r>
        <w:t xml:space="preserve">) </w:t>
      </w:r>
      <w:r w:rsidR="000F51D3">
        <w:t>0</w:t>
      </w:r>
      <w:r w:rsidR="00D60C7A">
        <w:t>,8</w:t>
      </w:r>
      <w:r w:rsidR="006E6B51">
        <w:t>,</w:t>
      </w:r>
      <w:r w:rsidR="000F51D3">
        <w:t xml:space="preserve"> menghasilkan nilai sebesar 17</w:t>
      </w:r>
      <w:r w:rsidR="00D60C7A">
        <w:t>,289</w:t>
      </w:r>
      <w:r w:rsidR="000F51D3">
        <w:t xml:space="preserve">% </w:t>
      </w:r>
      <w:r w:rsidR="006E6B51">
        <w:t>dan total peramalan sebesar</w:t>
      </w:r>
      <w:r w:rsidR="009A2A5B">
        <w:t xml:space="preserve"> </w:t>
      </w:r>
      <w:r w:rsidR="00864583">
        <w:t>26</w:t>
      </w:r>
      <w:r w:rsidR="009E768C">
        <w:t>7,0</w:t>
      </w:r>
      <w:r w:rsidR="00FA7FED">
        <w:t xml:space="preserve"> atau dibulatkan menjadi 26</w:t>
      </w:r>
      <w:r w:rsidR="009E768C">
        <w:t>7</w:t>
      </w:r>
      <w:r w:rsidR="009A2A5B">
        <w:t xml:space="preserve"> </w:t>
      </w:r>
      <w:r w:rsidR="00114031">
        <w:t>item</w:t>
      </w:r>
      <w:r w:rsidR="009A2A5B">
        <w:t>.</w:t>
      </w:r>
      <w:r w:rsidR="00114031">
        <w:t>untuk periode yang diramalkan</w:t>
      </w:r>
      <w:r w:rsidR="009A2A5B">
        <w:t xml:space="preserve"> Peramalan ini dapat dilakukan hanya untuk satu periode beri</w:t>
      </w:r>
      <w:r w:rsidR="00114031">
        <w:t>k</w:t>
      </w:r>
      <w:r w:rsidR="009A2A5B">
        <w:t>utnya</w:t>
      </w:r>
      <w:r w:rsidR="00114031">
        <w:t xml:space="preserve"> saja</w:t>
      </w:r>
      <w:r w:rsidR="009A2A5B">
        <w:t xml:space="preserve"> karen</w:t>
      </w:r>
      <w:r w:rsidR="00A219D0">
        <w:t>a</w:t>
      </w:r>
      <w:r w:rsidR="009A2A5B">
        <w:t xml:space="preserve"> metode </w:t>
      </w:r>
      <w:r w:rsidR="009A2A5B">
        <w:rPr>
          <w:i/>
          <w:iCs w:val="0"/>
        </w:rPr>
        <w:t xml:space="preserve">Single </w:t>
      </w:r>
      <w:r w:rsidR="009A2A5B">
        <w:rPr>
          <w:i/>
          <w:iCs w:val="0"/>
        </w:rPr>
        <w:lastRenderedPageBreak/>
        <w:t xml:space="preserve">Exponential Smoothing Adaptive Parameter </w:t>
      </w:r>
      <w:r w:rsidR="009A2A5B">
        <w:t xml:space="preserve">ini termasuk metode peramalan yang diperuntukkan untuk jangka pendek dalam kurun kurang dari tiga bulan. </w:t>
      </w:r>
      <w:r w:rsidR="006E6B51">
        <w:t>Hasil peramalan akan di implementasikan kedalam pengambilan keputusan untuk menetapkan pemesanan stok persediaan di periode berikutnya yaitu bulan Juni 2021.</w:t>
      </w:r>
    </w:p>
    <w:p w14:paraId="2F818A66" w14:textId="2C35A7CA" w:rsidR="00D06587" w:rsidRPr="00D06587" w:rsidRDefault="00D06587" w:rsidP="00B41EBA">
      <w:pPr>
        <w:pStyle w:val="ListParagraph"/>
        <w:numPr>
          <w:ilvl w:val="0"/>
          <w:numId w:val="31"/>
        </w:numPr>
        <w:spacing w:line="360" w:lineRule="auto"/>
        <w:ind w:left="1701" w:hanging="567"/>
      </w:pPr>
      <w:r>
        <w:t>Membagi Hasil Ramalan Berdasarkan Kategorinya</w:t>
      </w:r>
    </w:p>
    <w:p w14:paraId="63A1EE1F" w14:textId="32DDE0A7" w:rsidR="009A2A5B" w:rsidRDefault="00B57A01" w:rsidP="00B41EBA">
      <w:pPr>
        <w:spacing w:line="360" w:lineRule="auto"/>
        <w:ind w:left="1701" w:firstLine="567"/>
        <w:jc w:val="both"/>
      </w:pPr>
      <w:r>
        <w:t xml:space="preserve">Dikarenakan banyaknya jenis dan merek barang dagangan yang ada, maka </w:t>
      </w:r>
      <w:r w:rsidR="009A2A5B">
        <w:t>hasil peramalan tersebut akan dipecah menjadi dua kategori</w:t>
      </w:r>
      <w:r>
        <w:t xml:space="preserve"> umum yakni</w:t>
      </w:r>
      <w:r w:rsidR="009A2A5B">
        <w:t xml:space="preserve"> </w:t>
      </w:r>
      <w:r w:rsidR="009A2A5B" w:rsidRPr="009A2A5B">
        <w:t>Perlengkapan Makan / Masak / Dapur</w:t>
      </w:r>
      <w:r>
        <w:t xml:space="preserve"> dan </w:t>
      </w:r>
      <w:r w:rsidRPr="00B57A01">
        <w:t>Perlengkapan Rumah Tangga Umum</w:t>
      </w:r>
      <w:r>
        <w:t xml:space="preserve">. </w:t>
      </w:r>
      <w:r w:rsidR="00BA3C59">
        <w:t xml:space="preserve">Karena dalam perhitungan EOQ ini </w:t>
      </w:r>
      <w:r w:rsidR="00814E75">
        <w:t>penulis</w:t>
      </w:r>
      <w:r w:rsidR="00BA3C59">
        <w:t xml:space="preserve">mendapat info dari pemilik toko bahwa mereka membayar </w:t>
      </w:r>
      <w:r w:rsidR="000371D5">
        <w:t xml:space="preserve">biaya ongkos kirim berdasarkan berat tiap itemnya dalam setiap pengiriman. Maka </w:t>
      </w:r>
      <w:r w:rsidR="00814E75">
        <w:t>penulis</w:t>
      </w:r>
      <w:r w:rsidR="000371D5">
        <w:t xml:space="preserve">berasumsi bahwa tidak mungkin semua barang di toko pemilik memiliki berat yang sama, maka daripada itu </w:t>
      </w:r>
      <w:r w:rsidR="00814E75">
        <w:t>penulis</w:t>
      </w:r>
      <w:r w:rsidR="000371D5">
        <w:t>membaginya menjadi dua kategori supaya lebih mudah menentukan berat rata-rata dari barang yang di jual di UD Toko Tiga Jaya Baru.</w:t>
      </w:r>
    </w:p>
    <w:p w14:paraId="691BC16D" w14:textId="72C7DEB7" w:rsidR="004D6076" w:rsidRDefault="004D6076" w:rsidP="00D06587">
      <w:pPr>
        <w:ind w:left="1701" w:firstLine="567"/>
        <w:jc w:val="both"/>
      </w:pPr>
      <w:r>
        <w:t xml:space="preserve">Adapun untuk pembagian kategorinya </w:t>
      </w:r>
      <w:r w:rsidR="00814E75">
        <w:t>penulis</w:t>
      </w:r>
      <w:r>
        <w:t xml:space="preserve">menggunakan </w:t>
      </w:r>
      <w:r w:rsidR="003A6F38">
        <w:t>membaginya seperti gambar di bawah ini:</w:t>
      </w:r>
    </w:p>
    <w:p w14:paraId="52678AE5" w14:textId="03527212" w:rsidR="003A6F38" w:rsidRDefault="003A6F38" w:rsidP="005B21AF">
      <w:pPr>
        <w:spacing w:line="240" w:lineRule="auto"/>
        <w:ind w:left="1701"/>
        <w:jc w:val="both"/>
      </w:pPr>
      <w:r w:rsidRPr="003A6F38">
        <w:rPr>
          <w:noProof/>
        </w:rPr>
        <w:lastRenderedPageBreak/>
        <w:drawing>
          <wp:inline distT="0" distB="0" distL="0" distR="0" wp14:anchorId="63E3AA20" wp14:editId="57359863">
            <wp:extent cx="3877945" cy="366585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7945" cy="3665855"/>
                    </a:xfrm>
                    <a:prstGeom prst="rect">
                      <a:avLst/>
                    </a:prstGeom>
                    <a:noFill/>
                    <a:ln>
                      <a:noFill/>
                    </a:ln>
                  </pic:spPr>
                </pic:pic>
              </a:graphicData>
            </a:graphic>
          </wp:inline>
        </w:drawing>
      </w:r>
    </w:p>
    <w:p w14:paraId="1C8E1243" w14:textId="544192B3" w:rsidR="0051613E" w:rsidRDefault="003A6F38" w:rsidP="005B21AF">
      <w:pPr>
        <w:spacing w:line="240" w:lineRule="auto"/>
        <w:ind w:left="1701"/>
        <w:jc w:val="center"/>
      </w:pPr>
      <w:bookmarkStart w:id="100" w:name="_Toc108891115"/>
      <w:r>
        <w:t xml:space="preserve">Gambar 4. </w:t>
      </w:r>
      <w:fldSimple w:instr=" SEQ Gambar_4. \* ARABIC ">
        <w:r w:rsidR="00402D9E">
          <w:rPr>
            <w:noProof/>
          </w:rPr>
          <w:t>12</w:t>
        </w:r>
      </w:fldSimple>
      <w:r>
        <w:t xml:space="preserve"> Sebagian tabel pembagian kategori barang dagangan </w:t>
      </w:r>
      <w:r w:rsidR="000371D5">
        <w:t xml:space="preserve">di </w:t>
      </w:r>
      <w:r>
        <w:t>UD Toko Tiga Jaya Baru</w:t>
      </w:r>
      <w:bookmarkEnd w:id="100"/>
      <w:r>
        <w:t xml:space="preserve"> </w:t>
      </w:r>
    </w:p>
    <w:p w14:paraId="0EB1B881" w14:textId="2172ACA1" w:rsidR="0051613E" w:rsidRDefault="0051613E" w:rsidP="005B21AF">
      <w:pPr>
        <w:spacing w:line="240" w:lineRule="auto"/>
        <w:ind w:left="1701"/>
      </w:pPr>
      <w:r>
        <w:t xml:space="preserve">Sumber: Hasil pengolahan data </w:t>
      </w:r>
      <w:r>
        <w:rPr>
          <w:i/>
          <w:iCs/>
        </w:rPr>
        <w:t>Microsoft Excel LTSC Professional Plus</w:t>
      </w:r>
      <w:r>
        <w:t xml:space="preserve"> 2021</w:t>
      </w:r>
    </w:p>
    <w:p w14:paraId="47555176" w14:textId="6ECAA968" w:rsidR="00D06587" w:rsidRDefault="00D06587" w:rsidP="00B41EBA">
      <w:pPr>
        <w:pStyle w:val="ListParagraph"/>
        <w:numPr>
          <w:ilvl w:val="0"/>
          <w:numId w:val="31"/>
        </w:numPr>
        <w:spacing w:line="360" w:lineRule="auto"/>
        <w:ind w:left="1701" w:hanging="567"/>
      </w:pPr>
      <w:r>
        <w:t xml:space="preserve">Membagi Hasil Ramalan Berdasarkan Persentase </w:t>
      </w:r>
      <w:r w:rsidR="005E1E11">
        <w:t>Tiap Kategori</w:t>
      </w:r>
    </w:p>
    <w:p w14:paraId="3A1EBB37" w14:textId="66335733" w:rsidR="00401356" w:rsidRDefault="00F833B5" w:rsidP="00B41EBA">
      <w:pPr>
        <w:spacing w:line="360" w:lineRule="auto"/>
        <w:ind w:left="1701" w:firstLine="567"/>
        <w:jc w:val="both"/>
      </w:pPr>
      <w:r>
        <w:t xml:space="preserve">Lalu </w:t>
      </w:r>
      <w:r w:rsidR="00307900">
        <w:t xml:space="preserve">hasil peramalan pada </w:t>
      </w:r>
      <w:r>
        <w:t xml:space="preserve">tabel </w:t>
      </w:r>
      <w:r w:rsidR="00D81209">
        <w:t>4.1</w:t>
      </w:r>
      <w:r w:rsidR="00307900">
        <w:t>2</w:t>
      </w:r>
      <w:r w:rsidR="00D81209">
        <w:t xml:space="preserve"> </w:t>
      </w:r>
      <w:r w:rsidR="00114031">
        <w:t xml:space="preserve">dengan nilai 269 item </w:t>
      </w:r>
      <w:r w:rsidR="00D81209">
        <w:t xml:space="preserve">akan di bagi berdasarkan kategori di gambar 4.11 menggunakan salah satu fitur di </w:t>
      </w:r>
      <w:r w:rsidR="00D81209">
        <w:rPr>
          <w:i/>
          <w:iCs/>
        </w:rPr>
        <w:t>Microsoft Excel LTSC Professional Plus</w:t>
      </w:r>
      <w:r w:rsidR="00D81209">
        <w:t xml:space="preserve"> 2021 yakni </w:t>
      </w:r>
      <w:r w:rsidR="00D81209">
        <w:rPr>
          <w:i/>
          <w:iCs/>
        </w:rPr>
        <w:t xml:space="preserve">Pivot </w:t>
      </w:r>
      <w:r w:rsidR="00D81209" w:rsidRPr="00D81209">
        <w:t>Table</w:t>
      </w:r>
      <w:r w:rsidR="00D81209">
        <w:t xml:space="preserve">. </w:t>
      </w:r>
      <w:r w:rsidR="00401356">
        <w:t>Lalu setelah mendapat total penjualan berdasarkan kategori</w:t>
      </w:r>
      <w:r w:rsidR="009A0F5B">
        <w:t xml:space="preserve">, selanjutnya data </w:t>
      </w:r>
      <w:r w:rsidR="00401356">
        <w:t xml:space="preserve">akan diubah secara otomatis oleh </w:t>
      </w:r>
      <w:r w:rsidR="00401356">
        <w:rPr>
          <w:i/>
          <w:iCs/>
        </w:rPr>
        <w:t xml:space="preserve">Pivot </w:t>
      </w:r>
      <w:r w:rsidR="00401356" w:rsidRPr="00401356">
        <w:rPr>
          <w:i/>
          <w:iCs/>
        </w:rPr>
        <w:t>Table</w:t>
      </w:r>
      <w:r w:rsidR="00401356">
        <w:rPr>
          <w:i/>
          <w:iCs/>
        </w:rPr>
        <w:t xml:space="preserve"> </w:t>
      </w:r>
      <w:r w:rsidR="00401356">
        <w:t>menjadi persentase dari total</w:t>
      </w:r>
      <w:r w:rsidR="009A0F5B">
        <w:t xml:space="preserve"> penjualan</w:t>
      </w:r>
      <w:r w:rsidR="00BA3C59">
        <w:t xml:space="preserve"> aktual</w:t>
      </w:r>
      <w:r w:rsidR="009A0F5B">
        <w:t xml:space="preserve"> bulanannya</w:t>
      </w:r>
      <w:r w:rsidR="00401356">
        <w:t xml:space="preserve">. </w:t>
      </w:r>
      <w:r w:rsidR="00401356" w:rsidRPr="00401356">
        <w:t>Adapun</w:t>
      </w:r>
      <w:r w:rsidR="00401356">
        <w:t xml:space="preserve"> hasil </w:t>
      </w:r>
      <w:r w:rsidR="00741434">
        <w:t>data setelah diubah menjadi persentase dari total bulanannya</w:t>
      </w:r>
      <w:r w:rsidR="00401356">
        <w:t xml:space="preserve"> </w:t>
      </w:r>
      <w:r w:rsidR="00741434">
        <w:t xml:space="preserve">oleh </w:t>
      </w:r>
      <w:r w:rsidR="00401356">
        <w:rPr>
          <w:i/>
          <w:iCs/>
        </w:rPr>
        <w:t xml:space="preserve">Pivot Table </w:t>
      </w:r>
      <w:r w:rsidR="00401356">
        <w:t xml:space="preserve">akan </w:t>
      </w:r>
      <w:r w:rsidR="00D81209">
        <w:t xml:space="preserve">menjadi seperti pada </w:t>
      </w:r>
      <w:r w:rsidR="009F7F44">
        <w:t xml:space="preserve">gambar </w:t>
      </w:r>
      <w:r w:rsidR="00D81209">
        <w:t xml:space="preserve">tabel berikut ini: </w:t>
      </w:r>
    </w:p>
    <w:p w14:paraId="74D031AF" w14:textId="153485A9" w:rsidR="00401356" w:rsidRDefault="00307900" w:rsidP="005B21AF">
      <w:pPr>
        <w:spacing w:line="240" w:lineRule="auto"/>
        <w:ind w:left="1701"/>
      </w:pPr>
      <w:r w:rsidRPr="00307900">
        <w:rPr>
          <w:noProof/>
        </w:rPr>
        <w:lastRenderedPageBreak/>
        <w:drawing>
          <wp:inline distT="0" distB="0" distL="0" distR="0" wp14:anchorId="69B30318" wp14:editId="4A3D3CAF">
            <wp:extent cx="3961523" cy="25812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8605" cy="2605437"/>
                    </a:xfrm>
                    <a:prstGeom prst="rect">
                      <a:avLst/>
                    </a:prstGeom>
                    <a:noFill/>
                    <a:ln>
                      <a:noFill/>
                    </a:ln>
                  </pic:spPr>
                </pic:pic>
              </a:graphicData>
            </a:graphic>
          </wp:inline>
        </w:drawing>
      </w:r>
    </w:p>
    <w:p w14:paraId="2C33F45E" w14:textId="138AD49D" w:rsidR="00962D90" w:rsidRDefault="00741434" w:rsidP="005B21AF">
      <w:pPr>
        <w:pStyle w:val="Caption"/>
        <w:spacing w:after="160"/>
        <w:ind w:left="1701"/>
      </w:pPr>
      <w:bookmarkStart w:id="101" w:name="_Toc108891116"/>
      <w:r>
        <w:t xml:space="preserve">Gambar 4. </w:t>
      </w:r>
      <w:fldSimple w:instr=" SEQ Gambar_4. \* ARABIC ">
        <w:r w:rsidR="00402D9E">
          <w:rPr>
            <w:noProof/>
          </w:rPr>
          <w:t>13</w:t>
        </w:r>
      </w:fldSimple>
      <w:r>
        <w:t xml:space="preserve"> </w:t>
      </w:r>
      <w:r>
        <w:rPr>
          <w:i/>
          <w:iCs w:val="0"/>
        </w:rPr>
        <w:t>Pivot Table</w:t>
      </w:r>
      <w:r>
        <w:t xml:space="preserve"> persentase data penjualan berdasar </w:t>
      </w:r>
      <w:r w:rsidR="00962D90">
        <w:t>kategori</w:t>
      </w:r>
      <w:bookmarkEnd w:id="101"/>
      <w:r w:rsidR="00962D90">
        <w:t xml:space="preserve"> </w:t>
      </w:r>
    </w:p>
    <w:p w14:paraId="7A8DC30B" w14:textId="20509C5C" w:rsidR="00962D90" w:rsidRDefault="00962D90" w:rsidP="005B21AF">
      <w:pPr>
        <w:spacing w:line="240" w:lineRule="auto"/>
        <w:ind w:left="1701"/>
        <w:rPr>
          <w:i/>
          <w:iCs/>
        </w:rPr>
      </w:pPr>
      <w:r>
        <w:t xml:space="preserve">Sumber: Hasil pengolahan data </w:t>
      </w:r>
      <w:r>
        <w:rPr>
          <w:i/>
          <w:iCs/>
        </w:rPr>
        <w:t>Microsoft Excel LTSC Professional Plus</w:t>
      </w:r>
      <w:r>
        <w:t xml:space="preserve"> 2021</w:t>
      </w:r>
    </w:p>
    <w:p w14:paraId="03D264E6" w14:textId="215328E6" w:rsidR="00962D90" w:rsidRDefault="00D60C7A" w:rsidP="00B41EBA">
      <w:pPr>
        <w:spacing w:line="360" w:lineRule="auto"/>
        <w:ind w:left="1701" w:firstLine="567"/>
        <w:jc w:val="both"/>
      </w:pPr>
      <w:r>
        <w:t>Langkah selanjutnya</w:t>
      </w:r>
      <w:r w:rsidR="00864583">
        <w:t xml:space="preserve"> membagi hasil peramalan yang sudah didapat tadi, yakni 267,0 </w:t>
      </w:r>
      <w:r w:rsidR="006E6B51">
        <w:t xml:space="preserve">kedalam dua kategori yang sudah ditentukan dengan besarannya sesuai rata-rata persentasi dari perhitungan </w:t>
      </w:r>
      <w:r w:rsidR="00307900">
        <w:t>pada gambar 4.12. Adapun pembagiannya akan menjadi seperti berikut</w:t>
      </w:r>
    </w:p>
    <w:p w14:paraId="669CE61B" w14:textId="6763A6A2" w:rsidR="00DD3BE7" w:rsidRDefault="00DD3BE7" w:rsidP="00B41EBA">
      <w:pPr>
        <w:spacing w:line="360" w:lineRule="auto"/>
        <w:ind w:left="1701" w:firstLine="567"/>
      </w:pPr>
      <w:r>
        <w:t>Diketahui:</w:t>
      </w:r>
    </w:p>
    <w:p w14:paraId="1D510C24" w14:textId="07080B7F" w:rsidR="00307900" w:rsidRDefault="00307900" w:rsidP="00B41EBA">
      <w:pPr>
        <w:spacing w:line="360" w:lineRule="auto"/>
        <w:ind w:left="1701" w:firstLine="567"/>
      </w:pPr>
      <w:r>
        <w:t>D = 26</w:t>
      </w:r>
      <w:r w:rsidR="009E768C">
        <w:t>7</w:t>
      </w:r>
      <w:r>
        <w:t xml:space="preserve"> </w:t>
      </w:r>
      <w:bookmarkStart w:id="102" w:name="_Hlk108779094"/>
      <w:r w:rsidR="00114031">
        <w:t>item</w:t>
      </w:r>
      <w:r w:rsidR="00BF6046">
        <w:tab/>
      </w:r>
      <w:r w:rsidR="00BF6046">
        <w:tab/>
      </w:r>
      <w:r w:rsidR="000850EE">
        <w:tab/>
      </w:r>
      <w:r w:rsidR="000850EE">
        <w:tab/>
      </w:r>
      <w:r w:rsidR="000850EE">
        <w:tab/>
        <w:t>Persamaan (13)</w:t>
      </w:r>
      <w:bookmarkEnd w:id="102"/>
    </w:p>
    <w:p w14:paraId="668C9BBA" w14:textId="225AC2A5" w:rsidR="000850EE" w:rsidRDefault="000850EE" w:rsidP="00B41EBA">
      <w:pPr>
        <w:spacing w:line="360" w:lineRule="auto"/>
        <w:ind w:left="1701" w:firstLine="567"/>
      </w:pPr>
      <w:r>
        <w:t xml:space="preserve">DK1 = 22% </w:t>
      </w:r>
      <w:r w:rsidR="00242B40">
        <w:t>*</w:t>
      </w:r>
      <w:r>
        <w:t xml:space="preserve"> D </w:t>
      </w:r>
      <w:r>
        <w:tab/>
      </w:r>
      <w:r>
        <w:tab/>
      </w:r>
      <w:r>
        <w:tab/>
      </w:r>
      <w:r>
        <w:tab/>
      </w:r>
      <w:r w:rsidR="00242B40">
        <w:tab/>
      </w:r>
      <w:r>
        <w:t>Persamaan (14)</w:t>
      </w:r>
    </w:p>
    <w:p w14:paraId="0F618ED2" w14:textId="0EEA082A" w:rsidR="000850EE" w:rsidRDefault="000850EE" w:rsidP="00B41EBA">
      <w:pPr>
        <w:spacing w:line="360" w:lineRule="auto"/>
        <w:ind w:left="1701" w:firstLine="567"/>
      </w:pPr>
      <w:r>
        <w:t xml:space="preserve">DK2 = 78% </w:t>
      </w:r>
      <w:r w:rsidR="00242B40">
        <w:t>*</w:t>
      </w:r>
      <w:r>
        <w:t xml:space="preserve"> D</w:t>
      </w:r>
      <w:r>
        <w:tab/>
      </w:r>
      <w:r>
        <w:tab/>
      </w:r>
      <w:r>
        <w:tab/>
      </w:r>
      <w:r>
        <w:tab/>
      </w:r>
      <w:r w:rsidR="00242B40">
        <w:tab/>
      </w:r>
      <w:r>
        <w:t>Persamaan (15)</w:t>
      </w:r>
    </w:p>
    <w:p w14:paraId="1717A0F8" w14:textId="1F8D583C" w:rsidR="00DD3BE7" w:rsidRDefault="00DD3BE7" w:rsidP="00B41EBA">
      <w:pPr>
        <w:spacing w:line="360" w:lineRule="auto"/>
        <w:ind w:left="1701" w:firstLine="567"/>
      </w:pPr>
      <w:r>
        <w:t>Maka:</w:t>
      </w:r>
    </w:p>
    <w:p w14:paraId="50D24F7B" w14:textId="26CAE7A5" w:rsidR="00307900" w:rsidRDefault="000850EE" w:rsidP="00B41EBA">
      <w:pPr>
        <w:spacing w:line="360" w:lineRule="auto"/>
        <w:ind w:left="1701" w:firstLine="567"/>
      </w:pPr>
      <w:r>
        <w:t>DK1</w:t>
      </w:r>
      <w:r w:rsidR="00307900">
        <w:t xml:space="preserve"> = 22% * D</w:t>
      </w:r>
    </w:p>
    <w:p w14:paraId="144F6DC3" w14:textId="33DA1210" w:rsidR="00DD3BE7" w:rsidRDefault="000850EE" w:rsidP="00B41EBA">
      <w:pPr>
        <w:spacing w:line="360" w:lineRule="auto"/>
        <w:ind w:left="1701" w:firstLine="567"/>
      </w:pPr>
      <w:r>
        <w:t xml:space="preserve">DK1 </w:t>
      </w:r>
      <w:r w:rsidR="00DD3BE7">
        <w:t>= 22% * 26</w:t>
      </w:r>
      <w:r w:rsidR="00FA7FED">
        <w:t>9</w:t>
      </w:r>
    </w:p>
    <w:p w14:paraId="4A346482" w14:textId="1A30D3D1" w:rsidR="00DD3BE7" w:rsidRDefault="000850EE" w:rsidP="00B41EBA">
      <w:pPr>
        <w:spacing w:line="360" w:lineRule="auto"/>
        <w:ind w:left="1701" w:firstLine="567"/>
      </w:pPr>
      <w:r>
        <w:t xml:space="preserve">DK1 </w:t>
      </w:r>
      <w:r w:rsidR="00DD3BE7">
        <w:t xml:space="preserve">= 59 </w:t>
      </w:r>
      <w:r w:rsidR="00114031">
        <w:t>item</w:t>
      </w:r>
    </w:p>
    <w:p w14:paraId="75C88AB7" w14:textId="5629EAB2" w:rsidR="00DD3BE7" w:rsidRDefault="00DD3BE7" w:rsidP="00B41EBA">
      <w:pPr>
        <w:spacing w:line="360" w:lineRule="auto"/>
        <w:ind w:left="1701" w:firstLine="567"/>
      </w:pPr>
      <w:r>
        <w:t>Lalu:</w:t>
      </w:r>
    </w:p>
    <w:p w14:paraId="10BC82BE" w14:textId="59170BC2" w:rsidR="00307900" w:rsidRDefault="000850EE" w:rsidP="00B41EBA">
      <w:pPr>
        <w:spacing w:line="360" w:lineRule="auto"/>
        <w:ind w:left="1701" w:firstLine="567"/>
      </w:pPr>
      <w:r>
        <w:t>DK2</w:t>
      </w:r>
      <w:r w:rsidR="00307900">
        <w:t xml:space="preserve"> = 78% * D</w:t>
      </w:r>
    </w:p>
    <w:p w14:paraId="7FBC11A8" w14:textId="4125805C" w:rsidR="00DD3BE7" w:rsidRDefault="000850EE" w:rsidP="00B41EBA">
      <w:pPr>
        <w:spacing w:line="360" w:lineRule="auto"/>
        <w:ind w:left="1701" w:firstLine="567"/>
      </w:pPr>
      <w:r>
        <w:lastRenderedPageBreak/>
        <w:t>DK</w:t>
      </w:r>
      <w:r w:rsidR="00DD3BE7">
        <w:t>2 = 78% * 26</w:t>
      </w:r>
      <w:r w:rsidR="00FA7FED">
        <w:t>9</w:t>
      </w:r>
    </w:p>
    <w:p w14:paraId="4A88971C" w14:textId="4F1F9CF6" w:rsidR="00DD3BE7" w:rsidRDefault="000850EE" w:rsidP="00B41EBA">
      <w:pPr>
        <w:spacing w:line="360" w:lineRule="auto"/>
        <w:ind w:left="1701" w:firstLine="567"/>
      </w:pPr>
      <w:r>
        <w:t>DK</w:t>
      </w:r>
      <w:r w:rsidR="00DD3BE7">
        <w:t xml:space="preserve">2 = </w:t>
      </w:r>
      <w:r w:rsidR="009E768C">
        <w:t>208</w:t>
      </w:r>
      <w:r w:rsidR="00DD3BE7">
        <w:t xml:space="preserve"> </w:t>
      </w:r>
      <w:r w:rsidR="00114031">
        <w:t>item</w:t>
      </w:r>
    </w:p>
    <w:p w14:paraId="64510C94" w14:textId="6261D7F4" w:rsidR="00307900" w:rsidRDefault="00307900" w:rsidP="00B41EBA">
      <w:pPr>
        <w:spacing w:line="360" w:lineRule="auto"/>
        <w:ind w:left="1701" w:firstLine="567"/>
      </w:pPr>
      <w:r>
        <w:t>Keterangan:</w:t>
      </w:r>
    </w:p>
    <w:p w14:paraId="5EA68A93" w14:textId="12EA6BCC" w:rsidR="00307900" w:rsidRPr="007825F4" w:rsidRDefault="00307900" w:rsidP="00B41EBA">
      <w:pPr>
        <w:spacing w:line="360" w:lineRule="auto"/>
        <w:ind w:left="2835" w:hanging="567"/>
        <w:rPr>
          <w:iCs/>
        </w:rPr>
      </w:pPr>
      <w:r>
        <w:t>D = Hasil</w:t>
      </w:r>
      <w:r w:rsidR="00BC4A94">
        <w:t xml:space="preserve"> </w:t>
      </w:r>
      <w:r w:rsidR="007825F4">
        <w:t>ramalan</w:t>
      </w:r>
      <w:r w:rsidR="00BC4A94">
        <w:t xml:space="preserve"> </w:t>
      </w:r>
      <w:r w:rsidR="007825F4">
        <w:t xml:space="preserve">pemesanan </w:t>
      </w:r>
      <w:r>
        <w:t xml:space="preserve">yang </w:t>
      </w:r>
      <w:r w:rsidR="00EA12E3">
        <w:t xml:space="preserve">didapat melalui </w:t>
      </w:r>
      <w:r w:rsidR="007825F4">
        <w:rPr>
          <w:iCs/>
        </w:rPr>
        <w:t>SESAR (</w:t>
      </w:r>
      <w:r w:rsidR="007825F4">
        <w:rPr>
          <w:i/>
        </w:rPr>
        <w:t>Single Exponential Smoothing Adaptive Parameter</w:t>
      </w:r>
      <w:r w:rsidR="007825F4">
        <w:rPr>
          <w:iCs/>
        </w:rPr>
        <w:t>)</w:t>
      </w:r>
    </w:p>
    <w:p w14:paraId="02581C13" w14:textId="79736B67" w:rsidR="00307900" w:rsidRDefault="000850EE" w:rsidP="00B41EBA">
      <w:pPr>
        <w:spacing w:line="360" w:lineRule="auto"/>
        <w:ind w:left="2835" w:hanging="567"/>
      </w:pPr>
      <w:r>
        <w:t>DK1</w:t>
      </w:r>
      <w:r w:rsidR="00DD3BE7">
        <w:t xml:space="preserve"> = </w:t>
      </w:r>
      <w:r w:rsidR="00EA12E3">
        <w:t>Hasil</w:t>
      </w:r>
      <w:r w:rsidR="007825F4">
        <w:t xml:space="preserve"> ramalan pemesanan item kategori 1</w:t>
      </w:r>
    </w:p>
    <w:p w14:paraId="7A22A0F1" w14:textId="70AD115D" w:rsidR="00962D90" w:rsidRDefault="000850EE" w:rsidP="00B41EBA">
      <w:pPr>
        <w:spacing w:line="360" w:lineRule="auto"/>
        <w:ind w:left="2835" w:hanging="567"/>
      </w:pPr>
      <w:r>
        <w:t>DK2</w:t>
      </w:r>
      <w:r w:rsidR="00DD3BE7">
        <w:t xml:space="preserve"> =</w:t>
      </w:r>
      <w:r w:rsidR="00DD3BE7" w:rsidRPr="00DD3BE7">
        <w:t xml:space="preserve"> </w:t>
      </w:r>
      <w:r w:rsidR="007825F4">
        <w:t>Hasil ramalan pemesanan item kategori 2</w:t>
      </w:r>
    </w:p>
    <w:p w14:paraId="3A802262" w14:textId="48240781" w:rsidR="008C3192" w:rsidRDefault="009C79D6" w:rsidP="00B41EBA">
      <w:pPr>
        <w:pStyle w:val="ListParagraph"/>
        <w:numPr>
          <w:ilvl w:val="0"/>
          <w:numId w:val="31"/>
        </w:numPr>
        <w:spacing w:line="360" w:lineRule="auto"/>
        <w:ind w:left="1701" w:hanging="567"/>
      </w:pPr>
      <w:r>
        <w:t>Mengkonversi Hasil Ramalan Perkategori Menjadi Satuan Berat</w:t>
      </w:r>
    </w:p>
    <w:p w14:paraId="115E4F95" w14:textId="46462127" w:rsidR="00BE2C1B" w:rsidRDefault="00BE2C1B" w:rsidP="00B41EBA">
      <w:pPr>
        <w:spacing w:line="360" w:lineRule="auto"/>
        <w:ind w:left="1701" w:firstLine="567"/>
        <w:jc w:val="both"/>
      </w:pPr>
      <w:r>
        <w:t xml:space="preserve">Lalu tiap-tiap kategori akan di konversi menjadi satuan </w:t>
      </w:r>
      <w:r w:rsidR="008E714B">
        <w:t>kg</w:t>
      </w:r>
      <w:r>
        <w:t xml:space="preserve"> karena biaya pemesanan yang di bayar pemilik toko adalah per 1000 </w:t>
      </w:r>
      <w:r w:rsidR="008E714B">
        <w:t>kg</w:t>
      </w:r>
      <w:r>
        <w:t xml:space="preserve"> / per kubik.  Berdasarkan asumsi </w:t>
      </w:r>
      <w:r w:rsidR="00814E75">
        <w:t>penulis</w:t>
      </w:r>
      <w:r>
        <w:t xml:space="preserve">terhadap hasil wawancara dengan si pemilik, maka konversinya akan di tuliskan seperti pada tabel berikut: </w:t>
      </w:r>
    </w:p>
    <w:p w14:paraId="15661115" w14:textId="7E3E0CA1" w:rsidR="00BE2C1B" w:rsidRDefault="00BE2C1B" w:rsidP="005B21AF">
      <w:pPr>
        <w:spacing w:line="240" w:lineRule="auto"/>
        <w:ind w:left="1701"/>
        <w:jc w:val="center"/>
      </w:pPr>
      <w:bookmarkStart w:id="103" w:name="_Toc108890786"/>
      <w:r>
        <w:t xml:space="preserve">Tabel 4. </w:t>
      </w:r>
      <w:fldSimple w:instr=" SEQ Tabel_4. \* ARABIC ">
        <w:r w:rsidR="000E2ACA">
          <w:rPr>
            <w:noProof/>
          </w:rPr>
          <w:t>14</w:t>
        </w:r>
      </w:fldSimple>
      <w:r>
        <w:t xml:space="preserve"> Tabel Konversi Jumlah Pesanan Menjadi Berat</w:t>
      </w:r>
      <w:bookmarkEnd w:id="103"/>
    </w:p>
    <w:tbl>
      <w:tblPr>
        <w:tblStyle w:val="TableGrid"/>
        <w:tblW w:w="0" w:type="auto"/>
        <w:tblInd w:w="170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454"/>
        <w:gridCol w:w="2262"/>
      </w:tblGrid>
      <w:tr w:rsidR="00BE2C1B" w14:paraId="1EFA13A0" w14:textId="77777777" w:rsidTr="00A52B19">
        <w:tc>
          <w:tcPr>
            <w:tcW w:w="510" w:type="dxa"/>
            <w:shd w:val="clear" w:color="auto" w:fill="D0CECE" w:themeFill="background2" w:themeFillShade="E6"/>
          </w:tcPr>
          <w:p w14:paraId="73B27258" w14:textId="77777777" w:rsidR="00BE2C1B" w:rsidRPr="005E1E11" w:rsidRDefault="00BE2C1B" w:rsidP="005B21AF">
            <w:pPr>
              <w:spacing w:after="160"/>
              <w:jc w:val="center"/>
              <w:rPr>
                <w:b/>
                <w:bCs/>
              </w:rPr>
            </w:pPr>
            <w:r w:rsidRPr="005E1E11">
              <w:rPr>
                <w:b/>
                <w:bCs/>
              </w:rPr>
              <w:t>No</w:t>
            </w:r>
          </w:p>
        </w:tc>
        <w:tc>
          <w:tcPr>
            <w:tcW w:w="3454" w:type="dxa"/>
            <w:shd w:val="clear" w:color="auto" w:fill="D0CECE" w:themeFill="background2" w:themeFillShade="E6"/>
          </w:tcPr>
          <w:p w14:paraId="1FD982A5" w14:textId="77777777" w:rsidR="00BE2C1B" w:rsidRPr="005E1E11" w:rsidRDefault="00BE2C1B" w:rsidP="005B21AF">
            <w:pPr>
              <w:spacing w:after="160"/>
              <w:rPr>
                <w:b/>
                <w:bCs/>
              </w:rPr>
            </w:pPr>
            <w:r w:rsidRPr="005E1E11">
              <w:rPr>
                <w:b/>
                <w:bCs/>
              </w:rPr>
              <w:t>Jenis Kategori</w:t>
            </w:r>
          </w:p>
        </w:tc>
        <w:tc>
          <w:tcPr>
            <w:tcW w:w="2262" w:type="dxa"/>
            <w:shd w:val="clear" w:color="auto" w:fill="D0CECE" w:themeFill="background2" w:themeFillShade="E6"/>
          </w:tcPr>
          <w:p w14:paraId="7675C456" w14:textId="644DF76E" w:rsidR="00BE2C1B" w:rsidRPr="005E1E11" w:rsidRDefault="00376A75" w:rsidP="005B21AF">
            <w:pPr>
              <w:spacing w:after="160"/>
              <w:rPr>
                <w:b/>
                <w:bCs/>
              </w:rPr>
            </w:pPr>
            <w:r>
              <w:rPr>
                <w:b/>
                <w:bCs/>
              </w:rPr>
              <w:t xml:space="preserve">Niali </w:t>
            </w:r>
            <w:r w:rsidR="00BE2C1B" w:rsidRPr="005E1E11">
              <w:rPr>
                <w:b/>
                <w:bCs/>
              </w:rPr>
              <w:t xml:space="preserve">Konversi </w:t>
            </w:r>
            <w:r w:rsidR="008E714B">
              <w:rPr>
                <w:b/>
                <w:bCs/>
              </w:rPr>
              <w:t>Kg</w:t>
            </w:r>
          </w:p>
        </w:tc>
      </w:tr>
      <w:tr w:rsidR="00BE2C1B" w14:paraId="0F2B28B2" w14:textId="77777777" w:rsidTr="005E1E11">
        <w:tc>
          <w:tcPr>
            <w:tcW w:w="510" w:type="dxa"/>
            <w:shd w:val="clear" w:color="auto" w:fill="F2F2F2" w:themeFill="background1" w:themeFillShade="F2"/>
          </w:tcPr>
          <w:p w14:paraId="7ACFA8AE" w14:textId="77777777" w:rsidR="00BE2C1B" w:rsidRPr="005E1E11" w:rsidRDefault="00BE2C1B" w:rsidP="005B21AF">
            <w:pPr>
              <w:spacing w:after="160"/>
              <w:jc w:val="center"/>
              <w:rPr>
                <w:b/>
                <w:bCs/>
              </w:rPr>
            </w:pPr>
            <w:r w:rsidRPr="005E1E11">
              <w:rPr>
                <w:b/>
                <w:bCs/>
              </w:rPr>
              <w:t>1</w:t>
            </w:r>
          </w:p>
        </w:tc>
        <w:tc>
          <w:tcPr>
            <w:tcW w:w="3454" w:type="dxa"/>
            <w:shd w:val="clear" w:color="auto" w:fill="F2F2F2" w:themeFill="background1" w:themeFillShade="F2"/>
          </w:tcPr>
          <w:p w14:paraId="0B8706F6" w14:textId="77777777" w:rsidR="00BE2C1B" w:rsidRDefault="00BE2C1B" w:rsidP="005B21AF">
            <w:pPr>
              <w:spacing w:after="160"/>
            </w:pPr>
            <w:r>
              <w:t>Kategori 1</w:t>
            </w:r>
            <w:r>
              <w:br/>
              <w:t>(</w:t>
            </w:r>
            <w:r w:rsidRPr="00DD3BE7">
              <w:t>perlengkapan makan / masak / dapur</w:t>
            </w:r>
            <w:r>
              <w:t>)</w:t>
            </w:r>
          </w:p>
        </w:tc>
        <w:tc>
          <w:tcPr>
            <w:tcW w:w="2262" w:type="dxa"/>
            <w:shd w:val="clear" w:color="auto" w:fill="FFFF00"/>
          </w:tcPr>
          <w:p w14:paraId="5622C6A2" w14:textId="6D3949A5" w:rsidR="00BE2C1B" w:rsidRPr="00376A75" w:rsidRDefault="00BE2C1B" w:rsidP="005B21AF">
            <w:pPr>
              <w:spacing w:after="160"/>
              <w:rPr>
                <w:b/>
                <w:bCs/>
              </w:rPr>
            </w:pPr>
            <w:r w:rsidRPr="00376A75">
              <w:rPr>
                <w:b/>
                <w:bCs/>
              </w:rPr>
              <w:t xml:space="preserve">0,5 </w:t>
            </w:r>
            <w:r w:rsidR="008E714B">
              <w:rPr>
                <w:b/>
                <w:bCs/>
              </w:rPr>
              <w:t>kg</w:t>
            </w:r>
            <w:r w:rsidRPr="00376A75">
              <w:rPr>
                <w:b/>
                <w:bCs/>
              </w:rPr>
              <w:t xml:space="preserve"> / item </w:t>
            </w:r>
          </w:p>
        </w:tc>
      </w:tr>
      <w:tr w:rsidR="00BE2C1B" w14:paraId="18087152" w14:textId="77777777" w:rsidTr="005E1E11">
        <w:tc>
          <w:tcPr>
            <w:tcW w:w="510" w:type="dxa"/>
            <w:shd w:val="clear" w:color="auto" w:fill="F2F2F2" w:themeFill="background1" w:themeFillShade="F2"/>
          </w:tcPr>
          <w:p w14:paraId="05C4E11A" w14:textId="4EF8B8D6" w:rsidR="00BE2C1B" w:rsidRPr="005E1E11" w:rsidRDefault="00BE2C1B" w:rsidP="005B21AF">
            <w:pPr>
              <w:spacing w:after="160"/>
              <w:jc w:val="center"/>
              <w:rPr>
                <w:b/>
                <w:bCs/>
              </w:rPr>
            </w:pPr>
            <w:r w:rsidRPr="005E1E11">
              <w:rPr>
                <w:b/>
                <w:bCs/>
              </w:rPr>
              <w:t>2</w:t>
            </w:r>
            <w:r w:rsidR="00376A75">
              <w:rPr>
                <w:b/>
                <w:bCs/>
              </w:rPr>
              <w:t xml:space="preserve"> </w:t>
            </w:r>
          </w:p>
        </w:tc>
        <w:tc>
          <w:tcPr>
            <w:tcW w:w="3454" w:type="dxa"/>
            <w:shd w:val="clear" w:color="auto" w:fill="F2F2F2" w:themeFill="background1" w:themeFillShade="F2"/>
          </w:tcPr>
          <w:p w14:paraId="6CFC4AE7" w14:textId="77777777" w:rsidR="00BE2C1B" w:rsidRDefault="00BE2C1B" w:rsidP="005B21AF">
            <w:pPr>
              <w:spacing w:after="160"/>
            </w:pPr>
            <w:r>
              <w:t>Kategori 2</w:t>
            </w:r>
            <w:r>
              <w:br/>
              <w:t>(</w:t>
            </w:r>
            <w:r w:rsidRPr="00DD3BE7">
              <w:t>perlengkapan rumah tangga umum</w:t>
            </w:r>
            <w:r>
              <w:t>)</w:t>
            </w:r>
          </w:p>
        </w:tc>
        <w:tc>
          <w:tcPr>
            <w:tcW w:w="2262" w:type="dxa"/>
            <w:shd w:val="clear" w:color="auto" w:fill="FFFF00"/>
          </w:tcPr>
          <w:p w14:paraId="25D2836B" w14:textId="139033A5" w:rsidR="00BE2C1B" w:rsidRPr="00376A75" w:rsidRDefault="00BE2C1B" w:rsidP="005B21AF">
            <w:pPr>
              <w:spacing w:after="160"/>
              <w:rPr>
                <w:b/>
                <w:bCs/>
              </w:rPr>
            </w:pPr>
            <w:r w:rsidRPr="00376A75">
              <w:rPr>
                <w:b/>
                <w:bCs/>
              </w:rPr>
              <w:t xml:space="preserve">0,75 </w:t>
            </w:r>
            <w:r w:rsidR="008E714B">
              <w:rPr>
                <w:b/>
                <w:bCs/>
              </w:rPr>
              <w:t>kg</w:t>
            </w:r>
            <w:r w:rsidRPr="00376A75">
              <w:rPr>
                <w:b/>
                <w:bCs/>
              </w:rPr>
              <w:t xml:space="preserve"> / item</w:t>
            </w:r>
          </w:p>
        </w:tc>
      </w:tr>
    </w:tbl>
    <w:p w14:paraId="30623BAD" w14:textId="2E292EA7" w:rsidR="00BE2C1B" w:rsidRDefault="00BE2C1B" w:rsidP="005B21AF">
      <w:pPr>
        <w:spacing w:line="240" w:lineRule="auto"/>
        <w:ind w:left="1701"/>
      </w:pPr>
      <w:r>
        <w:t xml:space="preserve">Sumber: Hasil pengolahan data </w:t>
      </w:r>
      <w:r>
        <w:rPr>
          <w:i/>
          <w:iCs/>
        </w:rPr>
        <w:t>Microsoft Excel LTSC Professional Plus</w:t>
      </w:r>
      <w:r>
        <w:t xml:space="preserve"> 2021</w:t>
      </w:r>
    </w:p>
    <w:p w14:paraId="7CEF81F9" w14:textId="65F610B4" w:rsidR="00BE2C1B" w:rsidRDefault="00BE2C1B" w:rsidP="00B41EBA">
      <w:pPr>
        <w:spacing w:line="360" w:lineRule="auto"/>
        <w:ind w:left="1701" w:firstLine="567"/>
        <w:jc w:val="both"/>
      </w:pPr>
      <w:r>
        <w:tab/>
        <w:t xml:space="preserve">Maka </w:t>
      </w:r>
      <w:r w:rsidR="00114031">
        <w:t xml:space="preserve">hasil peramalan yang sudah di bagi menjadi 2 kategori pada persamaan (14) dan persamaan (15), akan di konversikan menjadi satuan </w:t>
      </w:r>
      <w:r w:rsidR="008E714B">
        <w:t>kg</w:t>
      </w:r>
      <w:r w:rsidR="009C79D6">
        <w:t xml:space="preserve"> dengan nilai yang ada pada tabel 4.14</w:t>
      </w:r>
      <w:r w:rsidR="00114031">
        <w:t xml:space="preserve">. Adapun perhitungannya akan di tuliskan seperti </w:t>
      </w:r>
      <w:r w:rsidR="003A1C6A">
        <w:t xml:space="preserve">pada </w:t>
      </w:r>
      <w:r w:rsidR="00114031">
        <w:t>persamaan berikut:</w:t>
      </w:r>
    </w:p>
    <w:p w14:paraId="0A00E6E2" w14:textId="2BF01181" w:rsidR="00114031" w:rsidRDefault="00114031" w:rsidP="00B41EBA">
      <w:pPr>
        <w:spacing w:line="360" w:lineRule="auto"/>
        <w:ind w:left="1701" w:firstLine="567"/>
      </w:pPr>
      <w:r>
        <w:t>Diketahui</w:t>
      </w:r>
    </w:p>
    <w:p w14:paraId="5818216B" w14:textId="0F226AF3" w:rsidR="00114031" w:rsidRDefault="00114031" w:rsidP="00B41EBA">
      <w:pPr>
        <w:spacing w:line="360" w:lineRule="auto"/>
        <w:ind w:left="1701" w:firstLine="567"/>
      </w:pPr>
      <w:r>
        <w:lastRenderedPageBreak/>
        <w:t>DK1 = 59 item</w:t>
      </w:r>
    </w:p>
    <w:p w14:paraId="366DAE5D" w14:textId="563CD885" w:rsidR="00114031" w:rsidRDefault="00114031" w:rsidP="00B41EBA">
      <w:pPr>
        <w:spacing w:line="360" w:lineRule="auto"/>
        <w:ind w:left="1701" w:firstLine="567"/>
      </w:pPr>
      <w:r>
        <w:t>DK2 = 2</w:t>
      </w:r>
      <w:r w:rsidR="009E768C">
        <w:t>08</w:t>
      </w:r>
      <w:r>
        <w:t xml:space="preserve"> item</w:t>
      </w:r>
    </w:p>
    <w:p w14:paraId="04840DE5" w14:textId="4B29B7F9" w:rsidR="00114031" w:rsidRDefault="00114031" w:rsidP="00B41EBA">
      <w:pPr>
        <w:spacing w:line="360" w:lineRule="auto"/>
        <w:ind w:left="1701" w:firstLine="567"/>
      </w:pPr>
      <w:r>
        <w:t>Maka:</w:t>
      </w:r>
    </w:p>
    <w:p w14:paraId="67F3C82E" w14:textId="0CB91F64" w:rsidR="00114031" w:rsidRDefault="00114031" w:rsidP="00B41EBA">
      <w:pPr>
        <w:spacing w:line="360" w:lineRule="auto"/>
        <w:ind w:left="1701" w:firstLine="567"/>
      </w:pPr>
      <w:r>
        <w:t>DK1 = 59 * 0,5</w:t>
      </w:r>
      <w:r w:rsidR="003A1C6A">
        <w:t xml:space="preserve"> </w:t>
      </w:r>
      <w:r w:rsidR="008E714B">
        <w:t>kg</w:t>
      </w:r>
      <w:r w:rsidR="003A1C6A">
        <w:t xml:space="preserve"> / item</w:t>
      </w:r>
      <w:r w:rsidR="003A1C6A">
        <w:tab/>
      </w:r>
      <w:r w:rsidR="003A1C6A">
        <w:tab/>
      </w:r>
      <w:r w:rsidR="003A1C6A">
        <w:tab/>
        <w:t>Persamaan (16)</w:t>
      </w:r>
    </w:p>
    <w:p w14:paraId="4784FFD2" w14:textId="5959C70D" w:rsidR="00114031" w:rsidRDefault="00114031" w:rsidP="00B41EBA">
      <w:pPr>
        <w:spacing w:line="360" w:lineRule="auto"/>
        <w:ind w:left="1701" w:firstLine="567"/>
      </w:pPr>
      <w:r>
        <w:t>DK1 = 2</w:t>
      </w:r>
      <w:r w:rsidR="00D96433">
        <w:t>9</w:t>
      </w:r>
      <w:r>
        <w:t xml:space="preserve">,5 </w:t>
      </w:r>
      <w:r w:rsidR="008E714B">
        <w:t>kg</w:t>
      </w:r>
    </w:p>
    <w:p w14:paraId="5CB025CE" w14:textId="2CCED80A" w:rsidR="00114031" w:rsidRDefault="00114031" w:rsidP="00B41EBA">
      <w:pPr>
        <w:spacing w:line="360" w:lineRule="auto"/>
        <w:ind w:left="1701" w:firstLine="567"/>
      </w:pPr>
      <w:r>
        <w:t>DK2 = 2</w:t>
      </w:r>
      <w:r w:rsidR="009A14A2">
        <w:t>10</w:t>
      </w:r>
      <w:r>
        <w:t xml:space="preserve"> * 0,75</w:t>
      </w:r>
      <w:r w:rsidR="003A1C6A">
        <w:t xml:space="preserve"> </w:t>
      </w:r>
      <w:r w:rsidR="008E714B">
        <w:t>kg</w:t>
      </w:r>
      <w:r w:rsidR="003A1C6A">
        <w:t xml:space="preserve"> /item</w:t>
      </w:r>
      <w:r w:rsidR="003A1C6A">
        <w:tab/>
      </w:r>
      <w:r w:rsidR="003A1C6A">
        <w:tab/>
      </w:r>
      <w:r w:rsidR="003A1C6A">
        <w:tab/>
        <w:t>Persamaan (17)</w:t>
      </w:r>
    </w:p>
    <w:p w14:paraId="7F4229F5" w14:textId="1DEEA470" w:rsidR="00114031" w:rsidRDefault="00114031" w:rsidP="00B41EBA">
      <w:pPr>
        <w:spacing w:line="360" w:lineRule="auto"/>
        <w:ind w:left="1701" w:firstLine="567"/>
      </w:pPr>
      <w:r>
        <w:t xml:space="preserve">DK2 = </w:t>
      </w:r>
      <w:r w:rsidR="009E768C">
        <w:t>156 kg</w:t>
      </w:r>
    </w:p>
    <w:p w14:paraId="234ED23F" w14:textId="6371B925" w:rsidR="00891CC1" w:rsidRDefault="00891CC1" w:rsidP="00B41EBA">
      <w:pPr>
        <w:spacing w:line="360" w:lineRule="auto"/>
        <w:ind w:left="1701" w:firstLine="567"/>
      </w:pPr>
      <w:r>
        <w:tab/>
        <w:t xml:space="preserve">Dari persamaan (16) dan (17) </w:t>
      </w:r>
      <w:r w:rsidR="00D93FE2">
        <w:t>di</w:t>
      </w:r>
      <w:r>
        <w:t>dapat</w:t>
      </w:r>
      <w:r w:rsidR="00D93FE2">
        <w:t xml:space="preserve"> nilai akhir peramalan kategori 1 atau DK1 sebesar 29,5 </w:t>
      </w:r>
      <w:r w:rsidR="008E714B">
        <w:t>kg</w:t>
      </w:r>
      <w:r w:rsidR="00D93FE2">
        <w:t xml:space="preserve"> dan nilai akhir peramalan kategori 2 ialah sebesar 156 </w:t>
      </w:r>
      <w:r w:rsidR="008E714B">
        <w:t>kg</w:t>
      </w:r>
      <w:r w:rsidR="00D93FE2">
        <w:t xml:space="preserve">. </w:t>
      </w:r>
      <w:r w:rsidR="003042AA">
        <w:t>Adapun hasil peramalan tiap kategori dapat juga dilihat pada tabel berikut:</w:t>
      </w:r>
    </w:p>
    <w:p w14:paraId="21C68074" w14:textId="21880D94" w:rsidR="003042AA" w:rsidRDefault="003042AA" w:rsidP="005B21AF">
      <w:pPr>
        <w:pStyle w:val="Caption"/>
        <w:spacing w:after="160"/>
        <w:ind w:left="1701"/>
      </w:pPr>
      <w:bookmarkStart w:id="104" w:name="_Toc108890787"/>
      <w:r>
        <w:t xml:space="preserve">Tabel 4. </w:t>
      </w:r>
      <w:fldSimple w:instr=" SEQ Tabel_4. \* ARABIC ">
        <w:r w:rsidR="000E2ACA">
          <w:rPr>
            <w:noProof/>
          </w:rPr>
          <w:t>15</w:t>
        </w:r>
      </w:fldSimple>
      <w:r>
        <w:t xml:space="preserve"> Tabel Hasil Ramalan Per Kategori</w:t>
      </w:r>
      <w:bookmarkEnd w:id="104"/>
    </w:p>
    <w:tbl>
      <w:tblPr>
        <w:tblStyle w:val="TableGrid"/>
        <w:tblW w:w="0" w:type="auto"/>
        <w:tblInd w:w="170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551"/>
        <w:gridCol w:w="2410"/>
      </w:tblGrid>
      <w:tr w:rsidR="00376A75" w14:paraId="4B6824D2" w14:textId="77777777" w:rsidTr="005B21AF">
        <w:tc>
          <w:tcPr>
            <w:tcW w:w="5807" w:type="dxa"/>
            <w:gridSpan w:val="3"/>
            <w:tcBorders>
              <w:top w:val="single" w:sz="4" w:space="0" w:color="auto"/>
              <w:bottom w:val="single" w:sz="4" w:space="0" w:color="auto"/>
            </w:tcBorders>
            <w:shd w:val="clear" w:color="auto" w:fill="AEAAAA" w:themeFill="background2" w:themeFillShade="BF"/>
          </w:tcPr>
          <w:p w14:paraId="19757DCF" w14:textId="4A67C52A" w:rsidR="00376A75" w:rsidRPr="005E1E11" w:rsidRDefault="00376A75" w:rsidP="005B21AF">
            <w:pPr>
              <w:spacing w:after="160"/>
              <w:jc w:val="center"/>
              <w:rPr>
                <w:b/>
                <w:bCs/>
              </w:rPr>
            </w:pPr>
            <w:r>
              <w:rPr>
                <w:b/>
                <w:bCs/>
              </w:rPr>
              <w:t>Hasil Peramalan</w:t>
            </w:r>
          </w:p>
        </w:tc>
      </w:tr>
      <w:tr w:rsidR="00376A75" w14:paraId="62EBED5E" w14:textId="77777777" w:rsidTr="00376A75">
        <w:tc>
          <w:tcPr>
            <w:tcW w:w="846" w:type="dxa"/>
            <w:tcBorders>
              <w:top w:val="nil"/>
              <w:bottom w:val="single" w:sz="4" w:space="0" w:color="auto"/>
              <w:right w:val="nil"/>
            </w:tcBorders>
            <w:shd w:val="clear" w:color="auto" w:fill="D0CECE" w:themeFill="background2" w:themeFillShade="E6"/>
          </w:tcPr>
          <w:p w14:paraId="4C918ABA" w14:textId="1FB8446E" w:rsidR="00376A75" w:rsidRPr="005E1E11" w:rsidRDefault="00376A75" w:rsidP="005B21AF">
            <w:pPr>
              <w:spacing w:after="160"/>
              <w:jc w:val="center"/>
              <w:rPr>
                <w:b/>
                <w:bCs/>
              </w:rPr>
            </w:pPr>
            <w:r w:rsidRPr="005E1E11">
              <w:rPr>
                <w:b/>
                <w:bCs/>
              </w:rPr>
              <w:t>No</w:t>
            </w:r>
          </w:p>
        </w:tc>
        <w:tc>
          <w:tcPr>
            <w:tcW w:w="2551" w:type="dxa"/>
            <w:tcBorders>
              <w:top w:val="single" w:sz="4" w:space="0" w:color="auto"/>
              <w:left w:val="nil"/>
              <w:bottom w:val="single" w:sz="4" w:space="0" w:color="auto"/>
            </w:tcBorders>
            <w:shd w:val="clear" w:color="auto" w:fill="D0CECE" w:themeFill="background2" w:themeFillShade="E6"/>
          </w:tcPr>
          <w:p w14:paraId="0683EBD3" w14:textId="09F73018" w:rsidR="00376A75" w:rsidRPr="005E1E11" w:rsidRDefault="00376A75" w:rsidP="005B21AF">
            <w:pPr>
              <w:spacing w:after="160"/>
              <w:jc w:val="center"/>
              <w:rPr>
                <w:b/>
                <w:bCs/>
              </w:rPr>
            </w:pPr>
            <w:r w:rsidRPr="005E1E11">
              <w:rPr>
                <w:b/>
                <w:bCs/>
              </w:rPr>
              <w:t>Kateogri 1</w:t>
            </w:r>
          </w:p>
        </w:tc>
        <w:tc>
          <w:tcPr>
            <w:tcW w:w="2410" w:type="dxa"/>
            <w:tcBorders>
              <w:top w:val="single" w:sz="4" w:space="0" w:color="auto"/>
              <w:bottom w:val="single" w:sz="4" w:space="0" w:color="auto"/>
            </w:tcBorders>
            <w:shd w:val="clear" w:color="auto" w:fill="D0CECE" w:themeFill="background2" w:themeFillShade="E6"/>
          </w:tcPr>
          <w:p w14:paraId="0DFAA07F" w14:textId="1FB55128" w:rsidR="00376A75" w:rsidRPr="005E1E11" w:rsidRDefault="00376A75" w:rsidP="005B21AF">
            <w:pPr>
              <w:spacing w:after="160"/>
              <w:jc w:val="center"/>
              <w:rPr>
                <w:b/>
                <w:bCs/>
              </w:rPr>
            </w:pPr>
            <w:r w:rsidRPr="005E1E11">
              <w:rPr>
                <w:b/>
                <w:bCs/>
              </w:rPr>
              <w:t>Kategori 2</w:t>
            </w:r>
          </w:p>
        </w:tc>
      </w:tr>
      <w:tr w:rsidR="005E1E11" w14:paraId="24AA809C" w14:textId="77777777" w:rsidTr="005E1E11">
        <w:tc>
          <w:tcPr>
            <w:tcW w:w="846" w:type="dxa"/>
            <w:tcBorders>
              <w:top w:val="single" w:sz="4" w:space="0" w:color="auto"/>
            </w:tcBorders>
            <w:shd w:val="clear" w:color="auto" w:fill="F2F2F2" w:themeFill="background1" w:themeFillShade="F2"/>
          </w:tcPr>
          <w:p w14:paraId="29111D69" w14:textId="3C14B8DD" w:rsidR="005E1E11" w:rsidRPr="005E1E11" w:rsidRDefault="005E1E11" w:rsidP="005B21AF">
            <w:pPr>
              <w:spacing w:after="160"/>
              <w:jc w:val="center"/>
              <w:rPr>
                <w:b/>
                <w:bCs/>
              </w:rPr>
            </w:pPr>
            <w:r w:rsidRPr="005E1E11">
              <w:rPr>
                <w:b/>
                <w:bCs/>
              </w:rPr>
              <w:t>1</w:t>
            </w:r>
          </w:p>
        </w:tc>
        <w:tc>
          <w:tcPr>
            <w:tcW w:w="2551" w:type="dxa"/>
            <w:tcBorders>
              <w:top w:val="single" w:sz="4" w:space="0" w:color="auto"/>
            </w:tcBorders>
            <w:shd w:val="clear" w:color="auto" w:fill="FFFF00"/>
          </w:tcPr>
          <w:p w14:paraId="10A2024A" w14:textId="40274559" w:rsidR="005E1E11" w:rsidRDefault="005E1E11" w:rsidP="005B21AF">
            <w:pPr>
              <w:spacing w:after="160"/>
              <w:jc w:val="center"/>
            </w:pPr>
            <w:r>
              <w:t xml:space="preserve">29,5 </w:t>
            </w:r>
            <w:r w:rsidR="008E714B">
              <w:t>kg</w:t>
            </w:r>
          </w:p>
        </w:tc>
        <w:tc>
          <w:tcPr>
            <w:tcW w:w="2410" w:type="dxa"/>
            <w:tcBorders>
              <w:top w:val="single" w:sz="4" w:space="0" w:color="auto"/>
            </w:tcBorders>
            <w:shd w:val="clear" w:color="auto" w:fill="FFFF00"/>
          </w:tcPr>
          <w:p w14:paraId="323E8CC0" w14:textId="61E01EB4" w:rsidR="005E1E11" w:rsidRDefault="009E768C" w:rsidP="005B21AF">
            <w:pPr>
              <w:spacing w:after="160"/>
              <w:jc w:val="center"/>
            </w:pPr>
            <w:r>
              <w:t>156 kg</w:t>
            </w:r>
          </w:p>
        </w:tc>
      </w:tr>
    </w:tbl>
    <w:p w14:paraId="31367500" w14:textId="57EFD76C" w:rsidR="003042AA" w:rsidRPr="003042AA" w:rsidRDefault="005B21AF" w:rsidP="005B21AF">
      <w:pPr>
        <w:spacing w:line="240" w:lineRule="auto"/>
        <w:ind w:left="1701"/>
      </w:pPr>
      <w:r w:rsidRPr="005B21AF">
        <w:t>Sumber: Hasil pengolahan data Microsoft Excel LTSC Professional Plus 2021</w:t>
      </w:r>
    </w:p>
    <w:p w14:paraId="23B56350" w14:textId="475B40F7" w:rsidR="00BB4EB7" w:rsidRDefault="00AF72FB" w:rsidP="00B41EBA">
      <w:pPr>
        <w:pStyle w:val="Heading3"/>
        <w:spacing w:line="360" w:lineRule="auto"/>
        <w:ind w:left="567"/>
      </w:pPr>
      <w:bookmarkStart w:id="105" w:name="_Toc108890473"/>
      <w:r>
        <w:t xml:space="preserve">4.1.5 </w:t>
      </w:r>
      <w:r w:rsidRPr="00AF72FB">
        <w:t>Economic Order Quantity</w:t>
      </w:r>
      <w:r>
        <w:t xml:space="preserve"> (EOQ)</w:t>
      </w:r>
      <w:bookmarkEnd w:id="105"/>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merupakan formula perhitungan dengan tujuan menghitung jumlah </w:t>
      </w:r>
      <w:r w:rsidR="00697485">
        <w:t xml:space="preserve">barang / persediaan yang harus dipesan untuk satu periode </w:t>
      </w:r>
      <w:r w:rsidR="00380DF9">
        <w:t xml:space="preserve">secara </w:t>
      </w:r>
      <w:r w:rsidR="00697485">
        <w:t xml:space="preserve">ekonomis. Adapun hal-hal yang harus diperhatikan sebelum melakukan perhitungan EOQ ialah menentukan variabel-variabel yang berpengaruh dalam formula tersebut. Yakni jumlah barang yang dipesan, biaya pemesanan dan biaya penyimpanan. Adapun rumus perhitungan EOQ </w:t>
      </w:r>
      <w:r w:rsidR="00A3179A">
        <w:t xml:space="preserve">dapat di lihat pada persamaan (12) dan dituliskan </w:t>
      </w:r>
      <w:r w:rsidR="00697485">
        <w:t>sebagai beriku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r>
        <w:lastRenderedPageBreak/>
        <w:t xml:space="preserve">Keterangan: </w:t>
      </w:r>
    </w:p>
    <w:p w14:paraId="3FDCBCB5" w14:textId="7A03DCC5" w:rsidR="00697485" w:rsidRDefault="00697485" w:rsidP="00B41EBA">
      <w:pPr>
        <w:spacing w:line="360" w:lineRule="auto"/>
        <w:ind w:left="1134" w:firstLine="567"/>
        <w:jc w:val="both"/>
      </w:pPr>
      <w:r>
        <w:t>S = Biaya setiap kali pesan</w:t>
      </w:r>
      <w:r w:rsidR="00F456A3">
        <w:t xml:space="preserve"> </w:t>
      </w:r>
    </w:p>
    <w:p w14:paraId="124049B8" w14:textId="77777777" w:rsidR="00697485" w:rsidRDefault="00697485" w:rsidP="00B41EBA">
      <w:pPr>
        <w:spacing w:line="360" w:lineRule="auto"/>
        <w:ind w:left="1134" w:firstLine="567"/>
        <w:jc w:val="both"/>
      </w:pPr>
      <w:r>
        <w:t xml:space="preserve">D = Jumlah kebutuhan bahan baku dalam satu periode </w:t>
      </w:r>
    </w:p>
    <w:p w14:paraId="4758C2C7" w14:textId="37613E7C" w:rsidR="00697485" w:rsidRDefault="00697485" w:rsidP="00B41EBA">
      <w:pPr>
        <w:spacing w:line="360" w:lineRule="auto"/>
        <w:ind w:left="1134" w:firstLine="567"/>
        <w:jc w:val="both"/>
      </w:pPr>
      <w:r>
        <w:t>H = Biaya penyimpanan dari persediaan rata-rata</w:t>
      </w:r>
    </w:p>
    <w:p w14:paraId="28A6F2DD" w14:textId="0C07BAF2" w:rsidR="00D93FE2" w:rsidRDefault="00D93FE2" w:rsidP="00B41EBA">
      <w:pPr>
        <w:pStyle w:val="ListParagraph"/>
        <w:numPr>
          <w:ilvl w:val="0"/>
          <w:numId w:val="32"/>
        </w:numPr>
        <w:spacing w:line="360" w:lineRule="auto"/>
        <w:ind w:left="1701" w:hanging="567"/>
        <w:jc w:val="both"/>
      </w:pPr>
      <w:r>
        <w:t>Biaya Pemesanan</w:t>
      </w:r>
    </w:p>
    <w:p w14:paraId="1229C217" w14:textId="77777777" w:rsidR="00AD6F53" w:rsidRDefault="0098180E" w:rsidP="00B41EBA">
      <w:pPr>
        <w:spacing w:line="360" w:lineRule="auto"/>
        <w:ind w:left="1701" w:firstLine="567"/>
        <w:jc w:val="both"/>
      </w:pPr>
      <w:r>
        <w:t>Biaya</w:t>
      </w:r>
      <w:r w:rsidR="000D0035">
        <w:t xml:space="preserve"> setiap kali pesan atau biaya pemesanan merupakan biaya yang harus di bayaran pemilik terkait dengan segala proses pengiriman. Mulai dari biaya dasar ongkos kirim barang, biaya buruh bongkar barang, pajak pengiriman hingga biaya yang dikeluarkan setiap kali mencoba berkomunikasi kepada supplier barang. </w:t>
      </w:r>
    </w:p>
    <w:p w14:paraId="5D2FCE1C" w14:textId="2AD798F0" w:rsidR="003A1C6A" w:rsidRDefault="0098180E" w:rsidP="00B41EBA">
      <w:pPr>
        <w:spacing w:line="360" w:lineRule="auto"/>
        <w:ind w:left="1701" w:firstLine="567"/>
        <w:jc w:val="both"/>
      </w:pPr>
      <w:r>
        <w:t xml:space="preserve">Berdasar hasil wawancara dengan pemilik toko, total biaya dasar yang harus dikeluarkan setiap pemesanan barang </w:t>
      </w:r>
      <w:r w:rsidR="00AD6F53">
        <w:t>sebesar</w:t>
      </w:r>
      <w:r>
        <w:t xml:space="preserve"> Rp. 750.000/kubik, biaya itu sudah termasuk pajak, biaya buruh, biaya bongkar, biaya kubikasi dan biaya dasar ongkos kirim barangnya menjadi satu. </w:t>
      </w:r>
      <w:r w:rsidR="003A1C6A">
        <w:t xml:space="preserve">Setelah mengetahui rata-rata berat </w:t>
      </w:r>
      <w:r w:rsidR="00AD6F53">
        <w:t xml:space="preserve">hasil ramalan </w:t>
      </w:r>
      <w:r w:rsidR="003A1C6A">
        <w:t>perkategorinya, maka kita dapat menentukan biaya pemesanan dasar perkategori itemnya. Adapun perhitungannya dapat di tuliskan seperti persamaan berikut:</w:t>
      </w:r>
    </w:p>
    <w:p w14:paraId="2FDC63EF" w14:textId="32680B80" w:rsidR="003A1C6A" w:rsidRDefault="003A1C6A" w:rsidP="00B41EBA">
      <w:pPr>
        <w:spacing w:line="360" w:lineRule="auto"/>
        <w:ind w:left="1701" w:firstLine="567"/>
        <w:jc w:val="both"/>
      </w:pPr>
      <w:r>
        <w:t>Diketahui</w:t>
      </w:r>
      <w:r w:rsidR="002F6615">
        <w:t>:</w:t>
      </w:r>
    </w:p>
    <w:p w14:paraId="2F8D59FC" w14:textId="4D277760" w:rsidR="002F6615" w:rsidRDefault="002F6615" w:rsidP="00B41EBA">
      <w:pPr>
        <w:spacing w:line="360" w:lineRule="auto"/>
        <w:ind w:left="1701" w:firstLine="567"/>
      </w:pPr>
      <w:r>
        <w:t>DK1 = 2</w:t>
      </w:r>
      <w:r w:rsidR="00D96433">
        <w:t>9</w:t>
      </w:r>
      <w:r>
        <w:t xml:space="preserve">,5 </w:t>
      </w:r>
      <w:r w:rsidR="008E714B">
        <w:t>kg</w:t>
      </w:r>
    </w:p>
    <w:p w14:paraId="5CC1EC9D" w14:textId="13F9D2BA" w:rsidR="002F6615" w:rsidRDefault="002F6615" w:rsidP="00B41EBA">
      <w:pPr>
        <w:spacing w:line="360" w:lineRule="auto"/>
        <w:ind w:left="1701" w:firstLine="567"/>
      </w:pPr>
      <w:r>
        <w:t xml:space="preserve">DK2 = </w:t>
      </w:r>
      <w:r w:rsidR="009E768C">
        <w:t>156 kg</w:t>
      </w:r>
    </w:p>
    <w:p w14:paraId="4F6AA788" w14:textId="16544A83" w:rsidR="00EA0195" w:rsidRDefault="00EA0195" w:rsidP="00B41EBA">
      <w:pPr>
        <w:spacing w:line="360" w:lineRule="auto"/>
        <w:ind w:left="1701" w:firstLine="567"/>
      </w:pPr>
      <w:r>
        <w:t xml:space="preserve">S = Rp. 750.000 / (kubik/1000 </w:t>
      </w:r>
      <w:r w:rsidR="008E714B">
        <w:t>kg</w:t>
      </w:r>
      <w:r>
        <w:t>)</w:t>
      </w:r>
    </w:p>
    <w:p w14:paraId="16B36255" w14:textId="2CB5F6B3" w:rsidR="00EA0195" w:rsidRDefault="00EA0195" w:rsidP="00B41EBA">
      <w:pPr>
        <w:spacing w:line="360" w:lineRule="auto"/>
        <w:ind w:left="1701" w:firstLine="567"/>
      </w:pPr>
      <w:r>
        <w:t>Maka:</w:t>
      </w:r>
    </w:p>
    <w:p w14:paraId="5BC5ED7E" w14:textId="3E147D77" w:rsidR="00D96433" w:rsidRDefault="00D96433" w:rsidP="00B41EBA">
      <w:pPr>
        <w:spacing w:line="360" w:lineRule="auto"/>
        <w:ind w:left="1701" w:firstLine="567"/>
      </w:pPr>
      <w:r>
        <w:t>SK1 = (</w:t>
      </w:r>
      <m:oMath>
        <m:f>
          <m:fPr>
            <m:ctrlPr>
              <w:rPr>
                <w:rFonts w:ascii="Cambria Math" w:hAnsi="Cambria Math"/>
                <w:i/>
              </w:rPr>
            </m:ctrlPr>
          </m:fPr>
          <m:num>
            <m:r>
              <m:rPr>
                <m:sty m:val="p"/>
              </m:rPr>
              <w:rPr>
                <w:rFonts w:ascii="Cambria Math" w:hAnsi="Cambria Math"/>
              </w:rPr>
              <m:t>DK1</m:t>
            </m:r>
          </m:num>
          <m:den>
            <m:r>
              <w:rPr>
                <w:rFonts w:ascii="Cambria Math" w:hAnsi="Cambria Math"/>
              </w:rPr>
              <m:t>1000</m:t>
            </m:r>
          </m:den>
        </m:f>
      </m:oMath>
      <w:r>
        <w:rPr>
          <w:rFonts w:eastAsiaTheme="minorEastAsia"/>
        </w:rPr>
        <w:t xml:space="preserve"> * S)</w:t>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t>Persamaan (18)</w:t>
      </w:r>
    </w:p>
    <w:p w14:paraId="6B40BC8E" w14:textId="029DC134" w:rsidR="00EA0195" w:rsidRDefault="00EA0195" w:rsidP="00B41EBA">
      <w:pPr>
        <w:spacing w:line="360" w:lineRule="auto"/>
        <w:ind w:left="1701" w:firstLine="567"/>
        <w:rPr>
          <w:rFonts w:eastAsiaTheme="minorEastAsia"/>
        </w:rPr>
      </w:pPr>
      <w:r>
        <w:t>SK1 = (</w:t>
      </w:r>
      <m:oMath>
        <m:f>
          <m:fPr>
            <m:ctrlPr>
              <w:rPr>
                <w:rFonts w:ascii="Cambria Math" w:hAnsi="Cambria Math"/>
                <w:i/>
              </w:rPr>
            </m:ctrlPr>
          </m:fPr>
          <m:num>
            <m:r>
              <w:rPr>
                <w:rFonts w:ascii="Cambria Math" w:hAnsi="Cambria Math"/>
              </w:rPr>
              <m:t>29,5</m:t>
            </m:r>
          </m:num>
          <m:den>
            <m:r>
              <w:rPr>
                <w:rFonts w:ascii="Cambria Math" w:hAnsi="Cambria Math"/>
              </w:rPr>
              <m:t>1000</m:t>
            </m:r>
          </m:den>
        </m:f>
      </m:oMath>
      <w:r w:rsidR="00D96433">
        <w:rPr>
          <w:rFonts w:eastAsiaTheme="minorEastAsia"/>
        </w:rPr>
        <w:t xml:space="preserve"> * 750.000)</w:t>
      </w:r>
    </w:p>
    <w:p w14:paraId="4D84B87F" w14:textId="3A95A059" w:rsidR="00D96433" w:rsidRDefault="00D96433" w:rsidP="00B41EBA">
      <w:pPr>
        <w:spacing w:line="360" w:lineRule="auto"/>
        <w:ind w:left="1701" w:firstLine="567"/>
      </w:pPr>
      <w:r>
        <w:lastRenderedPageBreak/>
        <w:t xml:space="preserve">SK1 = </w:t>
      </w:r>
      <w:r w:rsidR="00803C26">
        <w:t xml:space="preserve">Rp. </w:t>
      </w:r>
      <w:r w:rsidR="00803C26" w:rsidRPr="00803C26">
        <w:t>22</w:t>
      </w:r>
      <w:r w:rsidR="00803C26">
        <w:t>.</w:t>
      </w:r>
      <w:r w:rsidR="00803C26" w:rsidRPr="00803C26">
        <w:t>125</w:t>
      </w:r>
      <w:r w:rsidR="00803C26">
        <w:t xml:space="preserve"> / </w:t>
      </w:r>
      <w:r w:rsidR="008E714B">
        <w:t>kg</w:t>
      </w:r>
    </w:p>
    <w:p w14:paraId="29542DAD" w14:textId="5B0651E3" w:rsidR="00546288" w:rsidRDefault="00546288" w:rsidP="00B41EBA">
      <w:pPr>
        <w:spacing w:line="360" w:lineRule="auto"/>
        <w:ind w:left="1701" w:firstLine="567"/>
      </w:pPr>
      <w:r>
        <w:t>Dan:</w:t>
      </w:r>
    </w:p>
    <w:p w14:paraId="6741BD84" w14:textId="3A24E578" w:rsidR="00A3179A" w:rsidRDefault="00A3179A" w:rsidP="00B41EBA">
      <w:pPr>
        <w:spacing w:line="360" w:lineRule="auto"/>
        <w:ind w:left="1701" w:firstLine="567"/>
      </w:pPr>
      <w:r>
        <w:t>S</w:t>
      </w:r>
      <w:r w:rsidR="00546288">
        <w:t>K2</w:t>
      </w:r>
      <w:r>
        <w:t xml:space="preserve"> = (</w:t>
      </w:r>
      <m:oMath>
        <m:f>
          <m:fPr>
            <m:ctrlPr>
              <w:rPr>
                <w:rFonts w:ascii="Cambria Math" w:hAnsi="Cambria Math"/>
                <w:i/>
              </w:rPr>
            </m:ctrlPr>
          </m:fPr>
          <m:num>
            <m:r>
              <m:rPr>
                <m:sty m:val="p"/>
              </m:rPr>
              <w:rPr>
                <w:rFonts w:ascii="Cambria Math" w:hAnsi="Cambria Math"/>
              </w:rPr>
              <m:t>DK2</m:t>
            </m:r>
          </m:num>
          <m:den>
            <m:r>
              <w:rPr>
                <w:rFonts w:ascii="Cambria Math" w:hAnsi="Cambria Math"/>
              </w:rPr>
              <m:t>1000</m:t>
            </m:r>
          </m:den>
        </m:f>
      </m:oMath>
      <w:r>
        <w:rPr>
          <w:rFonts w:eastAsiaTheme="minorEastAsia"/>
        </w:rPr>
        <w:t xml:space="preserve"> * S)</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Persamaan (1</w:t>
      </w:r>
      <w:r w:rsidR="00732610">
        <w:rPr>
          <w:rFonts w:eastAsiaTheme="minorEastAsia"/>
        </w:rPr>
        <w:t>9</w:t>
      </w:r>
      <w:r>
        <w:rPr>
          <w:rFonts w:eastAsiaTheme="minorEastAsia"/>
        </w:rPr>
        <w:t>)</w:t>
      </w:r>
    </w:p>
    <w:p w14:paraId="396B4710" w14:textId="68EF2BC5" w:rsidR="00A3179A" w:rsidRDefault="00A3179A" w:rsidP="00B41EBA">
      <w:pPr>
        <w:spacing w:line="360" w:lineRule="auto"/>
        <w:ind w:left="1701" w:firstLine="567"/>
        <w:rPr>
          <w:rFonts w:eastAsiaTheme="minorEastAsia"/>
        </w:rPr>
      </w:pPr>
      <w:r>
        <w:t>S</w:t>
      </w:r>
      <w:r w:rsidR="00546288">
        <w:t>K2</w:t>
      </w:r>
      <w:r>
        <w:t xml:space="preserve"> = (</w:t>
      </w:r>
      <m:oMath>
        <m:f>
          <m:fPr>
            <m:ctrlPr>
              <w:rPr>
                <w:rFonts w:ascii="Cambria Math" w:hAnsi="Cambria Math"/>
                <w:i/>
              </w:rPr>
            </m:ctrlPr>
          </m:fPr>
          <m:num>
            <m:r>
              <w:rPr>
                <w:rFonts w:ascii="Cambria Math" w:hAnsi="Cambria Math"/>
              </w:rPr>
              <m:t>156</m:t>
            </m:r>
          </m:num>
          <m:den>
            <m:r>
              <w:rPr>
                <w:rFonts w:ascii="Cambria Math" w:hAnsi="Cambria Math"/>
              </w:rPr>
              <m:t>1000</m:t>
            </m:r>
          </m:den>
        </m:f>
      </m:oMath>
      <w:r>
        <w:rPr>
          <w:rFonts w:eastAsiaTheme="minorEastAsia"/>
        </w:rPr>
        <w:t xml:space="preserve"> * 750.000)</w:t>
      </w:r>
    </w:p>
    <w:p w14:paraId="6FF8C8E0" w14:textId="3043B0E6" w:rsidR="00A3179A" w:rsidRDefault="00A3179A" w:rsidP="00B41EBA">
      <w:pPr>
        <w:spacing w:line="360" w:lineRule="auto"/>
        <w:ind w:left="1701" w:firstLine="567"/>
      </w:pPr>
      <w:r>
        <w:t>S</w:t>
      </w:r>
      <w:r w:rsidR="00546288">
        <w:t>K2</w:t>
      </w:r>
      <w:r>
        <w:t xml:space="preserve"> = Rp. </w:t>
      </w:r>
      <w:r w:rsidR="009E768C">
        <w:t>117.000</w:t>
      </w:r>
      <w:r>
        <w:t xml:space="preserve"> / </w:t>
      </w:r>
      <w:r w:rsidR="008E714B">
        <w:t>kg</w:t>
      </w:r>
    </w:p>
    <w:p w14:paraId="4A9CA478" w14:textId="7F89ED55" w:rsidR="00EA12E3" w:rsidRDefault="00EA12E3" w:rsidP="00B41EBA">
      <w:pPr>
        <w:spacing w:line="360" w:lineRule="auto"/>
        <w:ind w:left="1701" w:firstLine="567"/>
      </w:pPr>
      <w:r>
        <w:t>Keterangan:</w:t>
      </w:r>
    </w:p>
    <w:p w14:paraId="6962C838" w14:textId="3213524D" w:rsidR="00EA12E3" w:rsidRDefault="00EA12E3" w:rsidP="00B41EBA">
      <w:pPr>
        <w:spacing w:line="360" w:lineRule="auto"/>
        <w:ind w:left="1701" w:firstLine="567"/>
      </w:pPr>
      <w:r>
        <w:t xml:space="preserve">DK1 = Hasil </w:t>
      </w:r>
      <w:r w:rsidR="00395250">
        <w:t>ramalan pemesanan</w:t>
      </w:r>
      <w:r>
        <w:t xml:space="preserve"> item kategori 1</w:t>
      </w:r>
    </w:p>
    <w:p w14:paraId="279EFF7B" w14:textId="53CB7D9B" w:rsidR="00EA12E3" w:rsidRDefault="00EA12E3" w:rsidP="00B41EBA">
      <w:pPr>
        <w:spacing w:line="360" w:lineRule="auto"/>
        <w:ind w:left="1701" w:firstLine="567"/>
      </w:pPr>
      <w:r>
        <w:t xml:space="preserve">DK2 = Hasil </w:t>
      </w:r>
      <w:r w:rsidR="00395250">
        <w:t>ramalan pemesanan</w:t>
      </w:r>
      <w:r>
        <w:t xml:space="preserve"> item kategori 2</w:t>
      </w:r>
    </w:p>
    <w:p w14:paraId="4CED0E23" w14:textId="1C277517" w:rsidR="00EA12E3" w:rsidRDefault="00EA12E3" w:rsidP="00B41EBA">
      <w:pPr>
        <w:spacing w:line="360" w:lineRule="auto"/>
        <w:ind w:left="1701" w:firstLine="567"/>
      </w:pPr>
      <w:r>
        <w:t>S = Biaya pemesanan dasar</w:t>
      </w:r>
    </w:p>
    <w:p w14:paraId="30C3AB1A" w14:textId="5A30EC41" w:rsidR="00EA12E3" w:rsidRDefault="00EA12E3" w:rsidP="00B41EBA">
      <w:pPr>
        <w:spacing w:line="360" w:lineRule="auto"/>
        <w:ind w:left="1701" w:firstLine="567"/>
      </w:pPr>
      <w:r>
        <w:t>SK1 = B</w:t>
      </w:r>
      <w:r w:rsidR="00395250">
        <w:t>i</w:t>
      </w:r>
      <w:r>
        <w:t>aya pemesanan item kategori 1</w:t>
      </w:r>
    </w:p>
    <w:p w14:paraId="2C71A7CA" w14:textId="655FCE60" w:rsidR="00395250" w:rsidRDefault="00395250" w:rsidP="00B41EBA">
      <w:pPr>
        <w:spacing w:line="360" w:lineRule="auto"/>
        <w:ind w:left="1701" w:firstLine="567"/>
      </w:pPr>
      <w:r>
        <w:t>SK2 = Biaya pemesanan item kategori 2</w:t>
      </w:r>
    </w:p>
    <w:p w14:paraId="7FCDFF93" w14:textId="2CA1914F" w:rsidR="00C945FF" w:rsidRDefault="00C945FF" w:rsidP="00B41EBA">
      <w:pPr>
        <w:spacing w:line="360" w:lineRule="auto"/>
        <w:ind w:left="1701" w:firstLine="567"/>
        <w:jc w:val="both"/>
      </w:pPr>
      <w:r>
        <w:t>Dari hasil perhitungan persamaan (17) dan persamaan (18), didapat biaya pemesanan sebesar Rp. 22.125 /</w:t>
      </w:r>
      <w:r w:rsidR="008E714B">
        <w:t>kg</w:t>
      </w:r>
      <w:r>
        <w:t xml:space="preserve"> untuk kategori 1 dan Rp. </w:t>
      </w:r>
      <w:r w:rsidR="009E768C">
        <w:t>117.000</w:t>
      </w:r>
      <w:r>
        <w:t xml:space="preserve"> / </w:t>
      </w:r>
      <w:r w:rsidR="008E714B">
        <w:t>kg</w:t>
      </w:r>
      <w:r>
        <w:t xml:space="preserve"> untuk kategori 2. </w:t>
      </w:r>
    </w:p>
    <w:p w14:paraId="6FFAC7C0" w14:textId="23C9C65D" w:rsidR="00697485" w:rsidRDefault="0098180E" w:rsidP="00B41EBA">
      <w:pPr>
        <w:spacing w:line="360" w:lineRule="auto"/>
        <w:ind w:left="1701" w:firstLine="567"/>
        <w:jc w:val="both"/>
      </w:pPr>
      <w:r>
        <w:t>Dan biaya lain yang dibayar terkait dengan kegiatan pemesanan barang ialah biaya komunikasi, yang merupakan segala macam biaya yang dikeluarkan oleh pemilik selama melakukan komunikasi untuk memesan barang kepada supplier.</w:t>
      </w:r>
      <w:r w:rsidR="002E29FF">
        <w:t xml:space="preserve"> </w:t>
      </w:r>
      <w:r w:rsidR="004A225F">
        <w:t xml:space="preserve">Pemilik toko hanya mengeluarkan biaya membeli paket internet SIM card mobile untuk setiap bulannya. </w:t>
      </w:r>
      <w:r w:rsidR="00F456A3">
        <w:t xml:space="preserve">Adapun </w:t>
      </w:r>
      <w:r w:rsidR="000D0035">
        <w:t xml:space="preserve">rincian </w:t>
      </w:r>
      <w:r w:rsidR="004A225F">
        <w:t xml:space="preserve">total </w:t>
      </w:r>
      <w:r w:rsidR="00F456A3">
        <w:t>biaya pemesanan yang pemilik toko bayar akan di tunjukkan dalam tabel berikut ini:</w:t>
      </w:r>
    </w:p>
    <w:p w14:paraId="4814B706" w14:textId="2BD50AA6" w:rsidR="00F456A3" w:rsidRDefault="00F456A3" w:rsidP="005B21AF">
      <w:pPr>
        <w:pStyle w:val="Caption"/>
        <w:spacing w:after="160"/>
        <w:ind w:left="1701" w:firstLine="567"/>
      </w:pPr>
      <w:bookmarkStart w:id="106" w:name="_Toc108890788"/>
      <w:r>
        <w:t xml:space="preserve">Tabel 4. </w:t>
      </w:r>
      <w:fldSimple w:instr=" SEQ Tabel_4. \* ARABIC ">
        <w:r w:rsidR="000E2ACA">
          <w:rPr>
            <w:noProof/>
          </w:rPr>
          <w:t>16</w:t>
        </w:r>
      </w:fldSimple>
      <w:r>
        <w:t xml:space="preserve"> Biaya Pemesanan </w:t>
      </w:r>
      <w:r w:rsidR="00523C39">
        <w:t xml:space="preserve">Dasar </w:t>
      </w:r>
      <w:r>
        <w:t xml:space="preserve">Per </w:t>
      </w:r>
      <w:r w:rsidR="008F200E">
        <w:t>Kategori Untuk 1 Periode</w:t>
      </w:r>
      <w:bookmarkEnd w:id="106"/>
    </w:p>
    <w:tbl>
      <w:tblPr>
        <w:tblStyle w:val="TableGrid"/>
        <w:tblW w:w="6101"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gridCol w:w="1560"/>
      </w:tblGrid>
      <w:tr w:rsidR="00D93FE2" w14:paraId="0697608E" w14:textId="01F22FD0" w:rsidTr="00B21A29">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8F200E" w:rsidRPr="00AB0FD6" w:rsidRDefault="002E29FF"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8F200E" w:rsidRPr="00AB0FD6" w:rsidRDefault="008F200E" w:rsidP="005B21AF">
            <w:pPr>
              <w:spacing w:after="160"/>
              <w:ind w:right="49" w:firstLine="7"/>
              <w:jc w:val="center"/>
              <w:rPr>
                <w:b/>
                <w:bCs/>
              </w:rPr>
            </w:pPr>
            <w:r w:rsidRPr="00AB0FD6">
              <w:rPr>
                <w:b/>
                <w:bCs/>
              </w:rPr>
              <w:t>Jenis Biaya</w:t>
            </w:r>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1B24F077" w:rsidR="008F200E" w:rsidRPr="00AB0FD6" w:rsidRDefault="008F200E" w:rsidP="005B21AF">
            <w:pPr>
              <w:spacing w:after="160"/>
              <w:jc w:val="center"/>
              <w:rPr>
                <w:b/>
                <w:bCs/>
              </w:rPr>
            </w:pPr>
            <w:r>
              <w:rPr>
                <w:b/>
                <w:bCs/>
              </w:rPr>
              <w:t>Kategori 1</w:t>
            </w:r>
          </w:p>
        </w:tc>
        <w:tc>
          <w:tcPr>
            <w:tcW w:w="1560" w:type="dxa"/>
            <w:tcBorders>
              <w:top w:val="single" w:sz="4" w:space="0" w:color="auto"/>
              <w:left w:val="nil"/>
              <w:bottom w:val="single" w:sz="4" w:space="0" w:color="auto"/>
              <w:right w:val="nil"/>
            </w:tcBorders>
            <w:shd w:val="clear" w:color="auto" w:fill="D0CECE" w:themeFill="background2" w:themeFillShade="E6"/>
          </w:tcPr>
          <w:p w14:paraId="4320E35A" w14:textId="2936C76E" w:rsidR="008F200E" w:rsidRPr="00AB0FD6" w:rsidRDefault="008F200E" w:rsidP="005B21AF">
            <w:pPr>
              <w:spacing w:after="160"/>
              <w:jc w:val="center"/>
              <w:rPr>
                <w:b/>
                <w:bCs/>
              </w:rPr>
            </w:pPr>
            <w:r>
              <w:rPr>
                <w:b/>
                <w:bCs/>
              </w:rPr>
              <w:t>Kategori 2</w:t>
            </w:r>
          </w:p>
        </w:tc>
      </w:tr>
      <w:tr w:rsidR="00D93FE2" w14:paraId="3DE50141" w14:textId="5FBED4A7" w:rsidTr="00B21A29">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8F200E" w:rsidRDefault="008F200E"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8F200E" w:rsidRDefault="008F200E" w:rsidP="005B21AF">
            <w:pPr>
              <w:spacing w:after="160"/>
              <w:ind w:right="49" w:firstLine="7"/>
            </w:pPr>
            <w:r>
              <w:t xml:space="preserve">Biaya Ongkos Kirim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175E5C50" w:rsidR="008F200E" w:rsidRDefault="004A225F" w:rsidP="005B21AF">
            <w:pPr>
              <w:spacing w:after="160"/>
              <w:jc w:val="right"/>
            </w:pPr>
            <w:r>
              <w:t xml:space="preserve">Rp. </w:t>
            </w:r>
            <w:r w:rsidRPr="00803C26">
              <w:t>22</w:t>
            </w:r>
            <w:r>
              <w:t>.</w:t>
            </w:r>
            <w:r w:rsidRPr="00803C26">
              <w:t>125</w:t>
            </w:r>
            <w:r>
              <w:t xml:space="preserve"> </w:t>
            </w:r>
          </w:p>
        </w:tc>
        <w:tc>
          <w:tcPr>
            <w:tcW w:w="1560" w:type="dxa"/>
            <w:tcBorders>
              <w:top w:val="single" w:sz="4" w:space="0" w:color="auto"/>
              <w:left w:val="nil"/>
              <w:bottom w:val="single" w:sz="4" w:space="0" w:color="auto"/>
              <w:right w:val="nil"/>
            </w:tcBorders>
            <w:shd w:val="clear" w:color="auto" w:fill="F2F2F2" w:themeFill="background1" w:themeFillShade="F2"/>
          </w:tcPr>
          <w:p w14:paraId="36F0FD29" w14:textId="1C61087E" w:rsidR="008F200E" w:rsidRDefault="003D5B91" w:rsidP="005B21AF">
            <w:pPr>
              <w:spacing w:after="160"/>
              <w:ind w:left="87"/>
              <w:jc w:val="right"/>
            </w:pPr>
            <w:r>
              <w:t xml:space="preserve">Rp. </w:t>
            </w:r>
            <w:r w:rsidR="009E768C">
              <w:t>117.000</w:t>
            </w:r>
            <w:r w:rsidR="003101CB">
              <w:t xml:space="preserve"> </w:t>
            </w:r>
          </w:p>
        </w:tc>
      </w:tr>
      <w:tr w:rsidR="00D93FE2" w14:paraId="63DAD4C4" w14:textId="562CD659" w:rsidTr="00B21A29">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8F200E" w:rsidRDefault="008F200E" w:rsidP="005B21AF">
            <w:pPr>
              <w:spacing w:after="160"/>
              <w:ind w:left="40" w:right="49"/>
              <w:jc w:val="center"/>
            </w:pPr>
            <w:r>
              <w:lastRenderedPageBreak/>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8F200E" w:rsidRDefault="008F200E" w:rsidP="005B21AF">
            <w:pPr>
              <w:spacing w:after="160"/>
              <w:ind w:right="49" w:firstLine="7"/>
            </w:pPr>
            <w:r>
              <w:t>Biaya Komunikasi</w:t>
            </w:r>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8F200E" w:rsidRDefault="004A225F" w:rsidP="005B21AF">
            <w:pPr>
              <w:spacing w:after="160"/>
              <w:jc w:val="right"/>
            </w:pPr>
            <w:r>
              <w:t xml:space="preserve">Rp. </w:t>
            </w:r>
            <w:r w:rsidR="003D5B91">
              <w:t>100.000</w:t>
            </w:r>
          </w:p>
        </w:tc>
        <w:tc>
          <w:tcPr>
            <w:tcW w:w="1560" w:type="dxa"/>
            <w:tcBorders>
              <w:top w:val="single" w:sz="4" w:space="0" w:color="auto"/>
              <w:left w:val="nil"/>
              <w:bottom w:val="single" w:sz="4" w:space="0" w:color="auto"/>
              <w:right w:val="nil"/>
            </w:tcBorders>
            <w:shd w:val="clear" w:color="auto" w:fill="F2F2F2" w:themeFill="background1" w:themeFillShade="F2"/>
          </w:tcPr>
          <w:p w14:paraId="112806FA" w14:textId="4397641B" w:rsidR="008F200E" w:rsidRDefault="003D5B91" w:rsidP="005B21AF">
            <w:pPr>
              <w:spacing w:after="160"/>
              <w:jc w:val="right"/>
            </w:pPr>
            <w:r>
              <w:t>Rp. 100.000</w:t>
            </w:r>
          </w:p>
        </w:tc>
      </w:tr>
      <w:tr w:rsidR="00D93FE2" w14:paraId="3A3CF47C" w14:textId="47A054D9" w:rsidTr="00B21A29">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E29FF" w:rsidRPr="00AB0FD6" w:rsidRDefault="002E29FF"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56623926" w:rsidR="002E29FF" w:rsidRPr="00AB0FD6" w:rsidRDefault="00413CDF" w:rsidP="005B21AF">
            <w:pPr>
              <w:spacing w:after="160"/>
              <w:jc w:val="right"/>
              <w:rPr>
                <w:b/>
                <w:bCs/>
              </w:rPr>
            </w:pPr>
            <w:r>
              <w:rPr>
                <w:b/>
                <w:bCs/>
              </w:rPr>
              <w:t>Rp. 122.125</w:t>
            </w:r>
          </w:p>
        </w:tc>
        <w:tc>
          <w:tcPr>
            <w:tcW w:w="1560" w:type="dxa"/>
            <w:tcBorders>
              <w:top w:val="single" w:sz="4" w:space="0" w:color="auto"/>
              <w:left w:val="nil"/>
              <w:bottom w:val="single" w:sz="4" w:space="0" w:color="auto"/>
              <w:right w:val="nil"/>
            </w:tcBorders>
            <w:shd w:val="clear" w:color="auto" w:fill="FFFF00"/>
          </w:tcPr>
          <w:p w14:paraId="6CE3F33A" w14:textId="5AEFB03F" w:rsidR="002E29FF" w:rsidRPr="00AB0FD6" w:rsidRDefault="00413CDF" w:rsidP="005B21AF">
            <w:pPr>
              <w:spacing w:after="160"/>
              <w:jc w:val="right"/>
              <w:rPr>
                <w:b/>
                <w:bCs/>
              </w:rPr>
            </w:pPr>
            <w:r>
              <w:rPr>
                <w:b/>
                <w:bCs/>
              </w:rPr>
              <w:t xml:space="preserve">Rp. </w:t>
            </w:r>
            <w:r w:rsidR="009E768C">
              <w:rPr>
                <w:b/>
                <w:bCs/>
              </w:rPr>
              <w:t>217.000</w:t>
            </w:r>
          </w:p>
        </w:tc>
      </w:tr>
    </w:tbl>
    <w:p w14:paraId="676F4AF5" w14:textId="4B03E223" w:rsidR="00BD21A1" w:rsidRDefault="00BD21A1" w:rsidP="005B21AF">
      <w:pPr>
        <w:spacing w:line="240" w:lineRule="auto"/>
        <w:ind w:left="1701"/>
      </w:pPr>
      <w:r>
        <w:t xml:space="preserve">Sumber: Hasil </w:t>
      </w:r>
      <w:r w:rsidR="00552825">
        <w:t xml:space="preserve">wawancara </w:t>
      </w:r>
      <w:r w:rsidR="00814E75">
        <w:t>penulis</w:t>
      </w:r>
      <w:r w:rsidR="00552825">
        <w:t>dengan pemilik UD Toko Tiga Jaya Baru</w:t>
      </w:r>
    </w:p>
    <w:p w14:paraId="0428C343" w14:textId="65699C82" w:rsidR="00395250" w:rsidRDefault="00A52B19" w:rsidP="00B41EBA">
      <w:pPr>
        <w:spacing w:line="360" w:lineRule="auto"/>
        <w:ind w:left="1701" w:firstLine="567"/>
        <w:jc w:val="both"/>
      </w:pPr>
      <w:r>
        <w:tab/>
        <w:t>Dari tabel 4.1</w:t>
      </w:r>
      <w:r w:rsidR="0009157F">
        <w:t>6</w:t>
      </w:r>
      <w:r>
        <w:t xml:space="preserve"> dapat diketahui </w:t>
      </w:r>
      <w:r w:rsidR="00CE3587">
        <w:t xml:space="preserve">total biaya pemesanan untuk kategori 1 sebesar </w:t>
      </w:r>
      <w:r w:rsidR="00CE3587" w:rsidRPr="00CE3587">
        <w:t>Rp. 122.125</w:t>
      </w:r>
      <w:r w:rsidR="00CE3587">
        <w:t xml:space="preserve"> dan untuk kategori 2 sebesar </w:t>
      </w:r>
      <w:r w:rsidR="00CE3587" w:rsidRPr="00CE3587">
        <w:t xml:space="preserve">Rp. </w:t>
      </w:r>
      <w:r w:rsidR="00286761">
        <w:t>217.000</w:t>
      </w:r>
      <w:r w:rsidR="00CE3587">
        <w:t>.</w:t>
      </w:r>
      <w:r w:rsidR="00395250">
        <w:t xml:space="preserve"> </w:t>
      </w:r>
    </w:p>
    <w:p w14:paraId="2CAAB63C" w14:textId="1111D283" w:rsidR="00D93FE2" w:rsidRDefault="00D93FE2" w:rsidP="00B41EBA">
      <w:pPr>
        <w:pStyle w:val="ListParagraph"/>
        <w:numPr>
          <w:ilvl w:val="0"/>
          <w:numId w:val="32"/>
        </w:numPr>
        <w:spacing w:line="360" w:lineRule="auto"/>
        <w:ind w:left="1701" w:hanging="567"/>
        <w:jc w:val="both"/>
      </w:pPr>
      <w:r>
        <w:t>Biaya Penyimpanan</w:t>
      </w:r>
    </w:p>
    <w:p w14:paraId="04A1F38B" w14:textId="03F72E92" w:rsidR="00552825" w:rsidRDefault="00BD21A1" w:rsidP="00B41EBA">
      <w:pPr>
        <w:spacing w:line="360" w:lineRule="auto"/>
        <w:ind w:left="1701" w:firstLine="567"/>
        <w:jc w:val="both"/>
      </w:pPr>
      <w:r>
        <w:t xml:space="preserve">Setelah mengetahui biaya pemesanan maka yang harus di ketahui selanjutnya ialah biaya penyimpanan. Informasi yang didapat </w:t>
      </w:r>
      <w:r w:rsidR="00814E75">
        <w:t>penulis</w:t>
      </w:r>
      <w:r>
        <w:t>setelah mewawancarai pemilik toko ialah</w:t>
      </w:r>
      <w:r w:rsidR="004A225F">
        <w:t>,</w:t>
      </w:r>
      <w:r>
        <w:t xml:space="preserve"> mereka secara spesifik tidak memiliki biaya yang harus dikeluarkan berkaitan dengan proses penyimpanan barang</w:t>
      </w:r>
      <w:r w:rsidR="009A492C">
        <w:t xml:space="preserve"> d</w:t>
      </w:r>
      <w:r>
        <w:t xml:space="preserve">an tidak harus membayar biaya sewa bangunan dikarenakan bangunan yang digunakan ialah bangunan pribadi. Adapun biaya yang di keluarkan mereka hanyalah biaya listrik saja untuk setiap bulannya. </w:t>
      </w:r>
      <w:r w:rsidR="00CE3587">
        <w:t xml:space="preserve">Adapun biaya listrik yang di keluarkan UD Toko Tiga Jaya Baru adalah sebesar </w:t>
      </w:r>
      <w:r w:rsidR="00CE3587" w:rsidRPr="00CE3587">
        <w:t>Rp. 200.000</w:t>
      </w:r>
      <w:r w:rsidR="00CE3587">
        <w:t xml:space="preserve"> per bulannya.</w:t>
      </w:r>
    </w:p>
    <w:p w14:paraId="4287972B" w14:textId="6A87BFB7" w:rsidR="00BD21A1" w:rsidRDefault="00EA12E3" w:rsidP="00B41EBA">
      <w:pPr>
        <w:spacing w:line="360" w:lineRule="auto"/>
        <w:ind w:left="1701" w:firstLine="567"/>
        <w:jc w:val="both"/>
      </w:pPr>
      <w:r>
        <w:t xml:space="preserve">Setelah mengetahui biaya penyimpanan dasar, maka kita dapat menentukan biaya penyimpanan item perkategori ramalan yang sudah di ketahuui. </w:t>
      </w:r>
      <w:r w:rsidR="00225DA0">
        <w:t xml:space="preserve">Untuk menghitung rincian biaya penyimpanan per kategori caranya ialah membagi biaya penyimpanan dasar dengan ramalan pemesanan masing-masing kategori. </w:t>
      </w:r>
      <w:r w:rsidR="00EC4F9A">
        <w:t>Ri</w:t>
      </w:r>
      <w:r w:rsidR="00552825">
        <w:t xml:space="preserve">ncian </w:t>
      </w:r>
      <w:r w:rsidR="00BD21A1">
        <w:t>biaya penyimpanan</w:t>
      </w:r>
      <w:r>
        <w:t xml:space="preserve"> perkategorinya dapat di tuliskan seperti persamaan berikut:</w:t>
      </w:r>
    </w:p>
    <w:p w14:paraId="4FFC8421" w14:textId="783D393B" w:rsidR="00395250" w:rsidRDefault="00395250" w:rsidP="00B41EBA">
      <w:pPr>
        <w:spacing w:line="360" w:lineRule="auto"/>
        <w:ind w:left="1701" w:firstLine="567"/>
        <w:jc w:val="both"/>
      </w:pPr>
      <w:r>
        <w:t xml:space="preserve">Diketahui: </w:t>
      </w:r>
    </w:p>
    <w:p w14:paraId="5FC9745C" w14:textId="7DE97780" w:rsidR="00395250" w:rsidRDefault="00395250" w:rsidP="00B41EBA">
      <w:pPr>
        <w:spacing w:line="360" w:lineRule="auto"/>
        <w:ind w:left="1701" w:firstLine="567"/>
        <w:jc w:val="both"/>
      </w:pPr>
      <w:r>
        <w:t xml:space="preserve">H = </w:t>
      </w:r>
      <w:r w:rsidRPr="00395250">
        <w:t>Rp. 200.000</w:t>
      </w:r>
    </w:p>
    <w:p w14:paraId="3D7CFFA8" w14:textId="57E8FC67" w:rsidR="0081177F" w:rsidRDefault="0081177F" w:rsidP="00B41EBA">
      <w:pPr>
        <w:spacing w:line="360" w:lineRule="auto"/>
        <w:ind w:left="1701" w:firstLine="567"/>
      </w:pPr>
      <w:r>
        <w:t xml:space="preserve">DK1 = 29,5 </w:t>
      </w:r>
      <w:r w:rsidR="008E714B">
        <w:t>kg</w:t>
      </w:r>
    </w:p>
    <w:p w14:paraId="71F4D84E" w14:textId="4EE74356" w:rsidR="0081177F" w:rsidRDefault="0081177F" w:rsidP="00B41EBA">
      <w:pPr>
        <w:spacing w:line="360" w:lineRule="auto"/>
        <w:ind w:left="1701" w:firstLine="567"/>
      </w:pPr>
      <w:r>
        <w:t xml:space="preserve">DK2 = </w:t>
      </w:r>
      <w:r w:rsidR="009E768C">
        <w:t>156 kg</w:t>
      </w:r>
    </w:p>
    <w:p w14:paraId="76511A82" w14:textId="26B487CC" w:rsidR="0081177F" w:rsidRDefault="0081177F" w:rsidP="00B41EBA">
      <w:pPr>
        <w:spacing w:line="360" w:lineRule="auto"/>
        <w:ind w:left="1701" w:firstLine="567"/>
      </w:pPr>
      <w:r>
        <w:lastRenderedPageBreak/>
        <w:t>Maka:</w:t>
      </w:r>
    </w:p>
    <w:p w14:paraId="2D4E8B7F" w14:textId="59BEAB55" w:rsidR="00395250" w:rsidRDefault="00395250" w:rsidP="00B41EBA">
      <w:pPr>
        <w:spacing w:line="360" w:lineRule="auto"/>
        <w:ind w:left="1701" w:firstLine="567"/>
        <w:jc w:val="both"/>
        <w:rPr>
          <w:rFonts w:eastAsiaTheme="minorEastAsia"/>
          <w:iCs/>
        </w:rPr>
      </w:pPr>
      <w:r>
        <w:t>HK1</w:t>
      </w:r>
      <w:r w:rsidR="00EC4F9A">
        <w:t xml:space="preserve">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1</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19)</w:t>
      </w:r>
    </w:p>
    <w:p w14:paraId="5056390B" w14:textId="4E385EEC" w:rsidR="0081177F" w:rsidRDefault="0081177F" w:rsidP="00B41EBA">
      <w:pPr>
        <w:spacing w:line="360" w:lineRule="auto"/>
        <w:ind w:left="1701" w:firstLine="567"/>
        <w:jc w:val="both"/>
        <w:rPr>
          <w:rFonts w:eastAsiaTheme="minorEastAsia"/>
          <w:iCs/>
        </w:rPr>
      </w:pPr>
      <w:r>
        <w:t xml:space="preserve">HK1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9,5</m:t>
            </m:r>
          </m:den>
        </m:f>
      </m:oMath>
    </w:p>
    <w:p w14:paraId="639E58DA" w14:textId="6A187DAD" w:rsidR="00CC71C3" w:rsidRDefault="00CC71C3" w:rsidP="00B41EBA">
      <w:pPr>
        <w:spacing w:line="360" w:lineRule="auto"/>
        <w:ind w:left="1701" w:firstLine="567"/>
        <w:jc w:val="both"/>
        <w:rPr>
          <w:rFonts w:eastAsiaTheme="minorEastAsia"/>
          <w:iCs/>
        </w:rPr>
      </w:pPr>
      <w:r>
        <w:t xml:space="preserve">HK1 = Rp. </w:t>
      </w:r>
      <w:r w:rsidRPr="00CC71C3">
        <w:t>6.780</w:t>
      </w:r>
      <w:r>
        <w:t xml:space="preserve"> / </w:t>
      </w:r>
      <w:r w:rsidR="008E714B">
        <w:t>kg</w:t>
      </w:r>
    </w:p>
    <w:p w14:paraId="261E0A0B" w14:textId="40B28418" w:rsidR="0081177F" w:rsidRDefault="0081177F" w:rsidP="00B41EBA">
      <w:pPr>
        <w:spacing w:line="360" w:lineRule="auto"/>
        <w:ind w:left="1701" w:firstLine="567"/>
        <w:jc w:val="both"/>
        <w:rPr>
          <w:rFonts w:eastAsiaTheme="minorEastAsia"/>
          <w:iCs/>
        </w:rPr>
      </w:pPr>
      <w:r>
        <w:rPr>
          <w:rFonts w:eastAsiaTheme="minorEastAsia"/>
          <w:iCs/>
        </w:rPr>
        <w:t>Dan:</w:t>
      </w:r>
    </w:p>
    <w:p w14:paraId="61C1459B" w14:textId="02BFB2F3" w:rsidR="00382EF4" w:rsidRDefault="00382EF4" w:rsidP="00B41EBA">
      <w:pPr>
        <w:spacing w:line="360" w:lineRule="auto"/>
        <w:ind w:left="1701" w:firstLine="567"/>
        <w:jc w:val="both"/>
        <w:rPr>
          <w:rFonts w:eastAsiaTheme="minorEastAsia"/>
          <w:iCs/>
        </w:rPr>
      </w:pPr>
      <w:r>
        <w:t xml:space="preserve">HK2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2</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20)</w:t>
      </w:r>
    </w:p>
    <w:p w14:paraId="726E49F8" w14:textId="52EB61DF" w:rsidR="0081177F" w:rsidRDefault="0081177F" w:rsidP="00B41EBA">
      <w:pPr>
        <w:spacing w:line="360" w:lineRule="auto"/>
        <w:ind w:left="1701" w:firstLine="567"/>
        <w:jc w:val="both"/>
        <w:rPr>
          <w:rFonts w:eastAsiaTheme="minorEastAsia"/>
          <w:iCs/>
        </w:rPr>
      </w:pPr>
      <w:r>
        <w:t>HK</w:t>
      </w:r>
      <w:r w:rsidR="005B21AF">
        <w:t>2</w:t>
      </w:r>
      <w:r>
        <w:t xml:space="preserve">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156</m:t>
            </m:r>
          </m:den>
        </m:f>
      </m:oMath>
    </w:p>
    <w:p w14:paraId="54FA0C84" w14:textId="603F7AC7" w:rsidR="00CC71C3" w:rsidRDefault="00CC71C3" w:rsidP="00B41EBA">
      <w:pPr>
        <w:spacing w:line="360" w:lineRule="auto"/>
        <w:ind w:left="1701" w:firstLine="567"/>
        <w:jc w:val="both"/>
        <w:rPr>
          <w:rFonts w:eastAsiaTheme="minorEastAsia"/>
          <w:iCs/>
        </w:rPr>
      </w:pPr>
      <w:r>
        <w:t>HK</w:t>
      </w:r>
      <w:r w:rsidR="005B21AF">
        <w:t>2</w:t>
      </w:r>
      <w:r>
        <w:t xml:space="preserve"> = Rp. </w:t>
      </w:r>
      <w:r w:rsidR="005D1E89">
        <w:t>1.282</w:t>
      </w:r>
      <w:r>
        <w:t xml:space="preserve"> / </w:t>
      </w:r>
      <w:r w:rsidR="008E714B">
        <w:t>kg</w:t>
      </w:r>
    </w:p>
    <w:p w14:paraId="2C25DDF3" w14:textId="4616F819" w:rsidR="00EA12E3" w:rsidRDefault="00732610" w:rsidP="00B41EBA">
      <w:pPr>
        <w:spacing w:line="360" w:lineRule="auto"/>
        <w:ind w:left="1701" w:firstLine="567"/>
        <w:jc w:val="both"/>
      </w:pPr>
      <w:r>
        <w:tab/>
        <w:t xml:space="preserve">Dari persamaan (19) dan persamaan (20) dapat diketahui bahwa biaya </w:t>
      </w:r>
      <w:r w:rsidR="00DB2C4C">
        <w:t xml:space="preserve">penyimpanan kategori 1 adalah Rp. </w:t>
      </w:r>
      <w:r w:rsidR="00DB2C4C" w:rsidRPr="00CC71C3">
        <w:t>6.780</w:t>
      </w:r>
      <w:r w:rsidR="00DB2C4C">
        <w:t xml:space="preserve"> / </w:t>
      </w:r>
      <w:r w:rsidR="008E714B">
        <w:t>kg</w:t>
      </w:r>
      <w:r w:rsidR="00DB2C4C">
        <w:t xml:space="preserve"> dan kategori 2 ialah Rp. </w:t>
      </w:r>
      <w:r w:rsidR="005D1E89">
        <w:t>1.282</w:t>
      </w:r>
      <w:r w:rsidR="00DB2C4C">
        <w:t xml:space="preserve"> / </w:t>
      </w:r>
      <w:r w:rsidR="008E714B">
        <w:t>kg</w:t>
      </w:r>
      <w:r w:rsidR="00DB2C4C">
        <w:t>. Adapun rincian biaya penyimpanan dapat dilihat seperti pada tabel berikut ini:</w:t>
      </w:r>
    </w:p>
    <w:p w14:paraId="1CB82D79" w14:textId="43577378" w:rsidR="009A492C" w:rsidRDefault="009A492C" w:rsidP="005B21AF">
      <w:pPr>
        <w:pStyle w:val="Caption"/>
        <w:spacing w:after="160"/>
        <w:ind w:left="1701"/>
      </w:pPr>
      <w:bookmarkStart w:id="107" w:name="_Toc108890789"/>
      <w:r>
        <w:t xml:space="preserve">Tabel 4. </w:t>
      </w:r>
      <w:fldSimple w:instr=" SEQ Tabel_4. \* ARABIC ">
        <w:r w:rsidR="000E2ACA">
          <w:rPr>
            <w:noProof/>
          </w:rPr>
          <w:t>17</w:t>
        </w:r>
      </w:fldSimple>
      <w:r>
        <w:t xml:space="preserve"> Rincian Biaya Penyimpanan di UD Toko Tiga Jaya Baru</w:t>
      </w:r>
      <w:bookmarkEnd w:id="107"/>
    </w:p>
    <w:tbl>
      <w:tblPr>
        <w:tblStyle w:val="TableGrid"/>
        <w:tblW w:w="6379" w:type="dxa"/>
        <w:tblInd w:w="1701" w:type="dxa"/>
        <w:tblLayout w:type="fixed"/>
        <w:tblLook w:val="04A0" w:firstRow="1" w:lastRow="0" w:firstColumn="1" w:lastColumn="0" w:noHBand="0" w:noVBand="1"/>
      </w:tblPr>
      <w:tblGrid>
        <w:gridCol w:w="709"/>
        <w:gridCol w:w="2268"/>
        <w:gridCol w:w="1701"/>
        <w:gridCol w:w="1701"/>
      </w:tblGrid>
      <w:tr w:rsidR="00DB2C4C" w14:paraId="10D79ADF" w14:textId="30D344B6" w:rsidTr="00B21A29">
        <w:tc>
          <w:tcPr>
            <w:tcW w:w="709" w:type="dxa"/>
            <w:tcBorders>
              <w:left w:val="nil"/>
              <w:right w:val="nil"/>
            </w:tcBorders>
            <w:shd w:val="clear" w:color="auto" w:fill="D0CECE" w:themeFill="background2" w:themeFillShade="E6"/>
          </w:tcPr>
          <w:p w14:paraId="7017D2A4" w14:textId="45F8338D" w:rsidR="00DB2C4C" w:rsidRPr="00AB0FD6" w:rsidRDefault="00DB2C4C" w:rsidP="005B21AF">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DB2C4C" w:rsidRPr="00AB0FD6" w:rsidRDefault="00DB2C4C" w:rsidP="005B21AF">
            <w:pPr>
              <w:spacing w:after="160"/>
              <w:jc w:val="center"/>
              <w:rPr>
                <w:b/>
                <w:bCs/>
              </w:rPr>
            </w:pPr>
            <w:r w:rsidRPr="00AB0FD6">
              <w:rPr>
                <w:b/>
                <w:bCs/>
              </w:rPr>
              <w:t>Jenis Biaya</w:t>
            </w:r>
          </w:p>
        </w:tc>
        <w:tc>
          <w:tcPr>
            <w:tcW w:w="1701" w:type="dxa"/>
            <w:tcBorders>
              <w:left w:val="nil"/>
              <w:right w:val="nil"/>
            </w:tcBorders>
            <w:shd w:val="clear" w:color="auto" w:fill="D0CECE" w:themeFill="background2" w:themeFillShade="E6"/>
          </w:tcPr>
          <w:p w14:paraId="518C5CF9" w14:textId="2EDF5F67" w:rsidR="00DB2C4C" w:rsidRPr="00AB0FD6" w:rsidRDefault="00DB2C4C" w:rsidP="005B21AF">
            <w:pPr>
              <w:spacing w:after="160"/>
              <w:jc w:val="center"/>
              <w:rPr>
                <w:b/>
                <w:bCs/>
              </w:rPr>
            </w:pPr>
            <w:r>
              <w:rPr>
                <w:b/>
                <w:bCs/>
              </w:rPr>
              <w:t>Kategori 1</w:t>
            </w:r>
          </w:p>
        </w:tc>
        <w:tc>
          <w:tcPr>
            <w:tcW w:w="1701" w:type="dxa"/>
            <w:tcBorders>
              <w:left w:val="nil"/>
              <w:right w:val="nil"/>
            </w:tcBorders>
            <w:shd w:val="clear" w:color="auto" w:fill="D0CECE" w:themeFill="background2" w:themeFillShade="E6"/>
          </w:tcPr>
          <w:p w14:paraId="33FFBCBB" w14:textId="6F9950FE" w:rsidR="00DB2C4C" w:rsidRPr="00AB0FD6" w:rsidRDefault="00DB2C4C" w:rsidP="005B21AF">
            <w:pPr>
              <w:spacing w:after="160"/>
              <w:ind w:left="34"/>
              <w:jc w:val="center"/>
              <w:rPr>
                <w:b/>
                <w:bCs/>
              </w:rPr>
            </w:pPr>
            <w:r>
              <w:rPr>
                <w:b/>
                <w:bCs/>
              </w:rPr>
              <w:t>Kategori 2</w:t>
            </w:r>
          </w:p>
        </w:tc>
      </w:tr>
      <w:tr w:rsidR="005B21AF" w14:paraId="41A1E841" w14:textId="74F817C4" w:rsidTr="00B21A29">
        <w:tc>
          <w:tcPr>
            <w:tcW w:w="709" w:type="dxa"/>
            <w:tcBorders>
              <w:left w:val="nil"/>
              <w:right w:val="nil"/>
            </w:tcBorders>
            <w:shd w:val="clear" w:color="auto" w:fill="F2F2F2" w:themeFill="background1" w:themeFillShade="F2"/>
          </w:tcPr>
          <w:p w14:paraId="3A5D0B65" w14:textId="558A384F" w:rsidR="00DB2C4C" w:rsidRDefault="00DB2C4C" w:rsidP="005B21AF">
            <w:pPr>
              <w:spacing w:after="160"/>
              <w:ind w:right="1314"/>
            </w:pPr>
            <w:r>
              <w:t>1</w:t>
            </w:r>
          </w:p>
        </w:tc>
        <w:tc>
          <w:tcPr>
            <w:tcW w:w="2268" w:type="dxa"/>
            <w:tcBorders>
              <w:left w:val="nil"/>
              <w:right w:val="nil"/>
            </w:tcBorders>
            <w:shd w:val="clear" w:color="auto" w:fill="F2F2F2" w:themeFill="background1" w:themeFillShade="F2"/>
          </w:tcPr>
          <w:p w14:paraId="1E8AE5E1" w14:textId="760A0800" w:rsidR="00DB2C4C" w:rsidRDefault="00DB2C4C" w:rsidP="005B21AF">
            <w:pPr>
              <w:spacing w:after="160"/>
              <w:jc w:val="both"/>
            </w:pPr>
            <w:r>
              <w:t>Biaya</w:t>
            </w:r>
            <w:r w:rsidR="00B21A29">
              <w:t xml:space="preserve"> </w:t>
            </w:r>
            <w:r w:rsidR="00891CC1">
              <w:t xml:space="preserve">Penyimpanan </w:t>
            </w:r>
          </w:p>
        </w:tc>
        <w:tc>
          <w:tcPr>
            <w:tcW w:w="1701" w:type="dxa"/>
            <w:tcBorders>
              <w:left w:val="nil"/>
              <w:right w:val="nil"/>
            </w:tcBorders>
            <w:shd w:val="clear" w:color="auto" w:fill="FFFF00"/>
          </w:tcPr>
          <w:p w14:paraId="51A1A774" w14:textId="05D3D9B7" w:rsidR="00DB2C4C" w:rsidRDefault="00891CC1" w:rsidP="005B21AF">
            <w:pPr>
              <w:spacing w:after="160"/>
              <w:jc w:val="right"/>
            </w:pPr>
            <w:r>
              <w:t xml:space="preserve">Rp. </w:t>
            </w:r>
            <w:r w:rsidRPr="00CC71C3">
              <w:t>6.780</w:t>
            </w:r>
            <w:r>
              <w:t xml:space="preserve"> / </w:t>
            </w:r>
            <w:r w:rsidR="008E714B">
              <w:t>kg</w:t>
            </w:r>
          </w:p>
        </w:tc>
        <w:tc>
          <w:tcPr>
            <w:tcW w:w="1701" w:type="dxa"/>
            <w:tcBorders>
              <w:left w:val="nil"/>
              <w:right w:val="nil"/>
            </w:tcBorders>
            <w:shd w:val="clear" w:color="auto" w:fill="FFFF00"/>
          </w:tcPr>
          <w:p w14:paraId="6CB49F21" w14:textId="6C9497A5" w:rsidR="00DB2C4C" w:rsidRDefault="00891CC1" w:rsidP="005B21AF">
            <w:pPr>
              <w:spacing w:after="160"/>
              <w:ind w:left="34"/>
              <w:jc w:val="right"/>
            </w:pPr>
            <w:r>
              <w:t xml:space="preserve">Rp. </w:t>
            </w:r>
            <w:r w:rsidR="005D1E89">
              <w:t>1.282</w:t>
            </w:r>
            <w:r>
              <w:t xml:space="preserve"> / </w:t>
            </w:r>
            <w:r w:rsidR="008E714B">
              <w:t>kg</w:t>
            </w:r>
          </w:p>
        </w:tc>
      </w:tr>
    </w:tbl>
    <w:p w14:paraId="555B0222" w14:textId="03920890" w:rsidR="009A492C" w:rsidRDefault="009A492C" w:rsidP="005B21AF">
      <w:pPr>
        <w:spacing w:line="240" w:lineRule="auto"/>
        <w:ind w:left="1701"/>
      </w:pPr>
      <w:r>
        <w:tab/>
        <w:t xml:space="preserve">Sumber: Hasil wawancara </w:t>
      </w:r>
      <w:r w:rsidR="00814E75">
        <w:t>penulis</w:t>
      </w:r>
      <w:r>
        <w:t>dengan pemilik UD Toko Tiga Jaya Baru</w:t>
      </w:r>
    </w:p>
    <w:p w14:paraId="49FDBE06" w14:textId="6E8FE5C9" w:rsidR="00D93FE2" w:rsidRDefault="00D93FE2" w:rsidP="00B41EBA">
      <w:pPr>
        <w:pStyle w:val="ListParagraph"/>
        <w:numPr>
          <w:ilvl w:val="0"/>
          <w:numId w:val="32"/>
        </w:numPr>
        <w:spacing w:line="360" w:lineRule="auto"/>
        <w:ind w:left="1701" w:hanging="567"/>
        <w:jc w:val="both"/>
      </w:pPr>
      <w:r>
        <w:t>Menghitung EOQ Per Kategori Item</w:t>
      </w:r>
    </w:p>
    <w:p w14:paraId="597D0B30" w14:textId="67425C03" w:rsidR="00701733" w:rsidRDefault="00701733" w:rsidP="00B41EBA">
      <w:pPr>
        <w:pStyle w:val="ListParagraph"/>
        <w:spacing w:line="360" w:lineRule="auto"/>
        <w:ind w:left="1701" w:firstLine="567"/>
        <w:jc w:val="both"/>
      </w:pPr>
      <w:r>
        <w:t>Setelah mengetahui rincian peramalan barang yang dipesan pada tabel, biaya pemesanan dan biaya penyimpanan, maka kita dapat menghitung EOQ nya.</w:t>
      </w:r>
    </w:p>
    <w:p w14:paraId="6220179A" w14:textId="07532617" w:rsidR="00024F2B" w:rsidRDefault="00701733" w:rsidP="00B41EBA">
      <w:pPr>
        <w:pStyle w:val="ListParagraph"/>
        <w:numPr>
          <w:ilvl w:val="0"/>
          <w:numId w:val="34"/>
        </w:numPr>
        <w:spacing w:line="360" w:lineRule="auto"/>
        <w:jc w:val="both"/>
      </w:pPr>
      <w:r>
        <w:t>EOQ Hasil Ramalan Kategori 1</w:t>
      </w:r>
      <w:r w:rsidR="003042AA">
        <w:t>:</w:t>
      </w:r>
    </w:p>
    <w:p w14:paraId="2BD4A0AE" w14:textId="76126B8B" w:rsidR="00701733" w:rsidRDefault="00701733" w:rsidP="00B41EBA">
      <w:pPr>
        <w:spacing w:line="360" w:lineRule="auto"/>
        <w:ind w:left="2410"/>
        <w:jc w:val="both"/>
        <w:rPr>
          <w:rFonts w:cs="Times New Roman"/>
        </w:rPr>
      </w:pPr>
      <w:r w:rsidRPr="003042AA">
        <w:t>EO</w:t>
      </w:r>
      <w:r w:rsidRPr="008C3815">
        <w:t>Q</w:t>
      </w:r>
      <w:r w:rsidR="003042AA" w:rsidRPr="008C3815">
        <w:t xml:space="preserve">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3042AA" w:rsidRPr="008C3815">
        <w:rPr>
          <w:rFonts w:cs="Times New Roman"/>
        </w:rPr>
        <w:tab/>
      </w:r>
      <w:r w:rsidR="003042AA" w:rsidRPr="008C3815">
        <w:rPr>
          <w:rFonts w:cs="Times New Roman"/>
        </w:rPr>
        <w:tab/>
      </w:r>
      <w:r w:rsidR="003042AA">
        <w:rPr>
          <w:rFonts w:cs="Times New Roman"/>
        </w:rPr>
        <w:tab/>
      </w:r>
      <w:r w:rsidR="003042AA">
        <w:rPr>
          <w:rFonts w:cs="Times New Roman"/>
        </w:rPr>
        <w:tab/>
      </w:r>
      <w:r w:rsidR="005D64E1">
        <w:rPr>
          <w:rFonts w:cs="Times New Roman"/>
        </w:rPr>
        <w:tab/>
      </w:r>
      <w:r>
        <w:rPr>
          <w:rFonts w:cs="Times New Roman"/>
        </w:rPr>
        <w:t>Persamaan (12)</w:t>
      </w:r>
    </w:p>
    <w:p w14:paraId="51B203DB" w14:textId="3545C545" w:rsidR="003042AA" w:rsidRPr="008C3815" w:rsidRDefault="003042AA" w:rsidP="00B41EBA">
      <w:pPr>
        <w:spacing w:line="360" w:lineRule="auto"/>
        <w:ind w:left="2410"/>
        <w:jc w:val="both"/>
        <w:rPr>
          <w:rFonts w:eastAsiaTheme="minorEastAsia"/>
        </w:rPr>
      </w:pPr>
      <w:r w:rsidRPr="008C3815">
        <w:rPr>
          <w:rFonts w:eastAsiaTheme="minorEastAsia"/>
        </w:rPr>
        <w:t>EOQ</w:t>
      </w:r>
      <w:r w:rsidR="005B21AF" w:rsidRPr="008C3815">
        <w:rPr>
          <w:rFonts w:eastAsiaTheme="minorEastAsia"/>
        </w:rPr>
        <w:t xml:space="preserve"> K1 </w:t>
      </w:r>
      <w:r w:rsidR="005B21AF"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1*SK1</m:t>
                </m:r>
              </m:num>
              <m:den>
                <m:r>
                  <w:rPr>
                    <w:rFonts w:ascii="Cambria Math" w:hAnsi="Cambria Math"/>
                  </w:rPr>
                  <m:t>HK1</m:t>
                </m:r>
              </m:den>
            </m:f>
          </m:e>
        </m:rad>
      </m:oMath>
      <w:r w:rsidR="005D1DFA">
        <w:rPr>
          <w:rFonts w:eastAsiaTheme="minorEastAsia"/>
        </w:rPr>
        <w:tab/>
      </w:r>
      <w:r w:rsidR="005D1DFA">
        <w:rPr>
          <w:rFonts w:eastAsiaTheme="minorEastAsia"/>
        </w:rPr>
        <w:tab/>
      </w:r>
      <w:r w:rsidR="005D1DFA">
        <w:rPr>
          <w:rFonts w:eastAsiaTheme="minorEastAsia"/>
        </w:rPr>
        <w:tab/>
        <w:t>Persamaan (21)</w:t>
      </w:r>
    </w:p>
    <w:p w14:paraId="126B8892" w14:textId="7541C94D" w:rsidR="005B21AF" w:rsidRPr="008C3815" w:rsidRDefault="005B21AF" w:rsidP="00B41EBA">
      <w:pPr>
        <w:spacing w:line="360" w:lineRule="auto"/>
        <w:ind w:left="2410"/>
        <w:jc w:val="both"/>
        <w:rPr>
          <w:rFonts w:eastAsiaTheme="minorEastAsia"/>
        </w:rPr>
      </w:pPr>
      <w:r w:rsidRPr="008C3815">
        <w:rPr>
          <w:rFonts w:eastAsiaTheme="minorEastAsia"/>
        </w:rPr>
        <w:lastRenderedPageBreak/>
        <w:t>Diketahui:</w:t>
      </w:r>
    </w:p>
    <w:p w14:paraId="70DEF78E" w14:textId="6EA27075" w:rsidR="005B21AF" w:rsidRPr="008C3815" w:rsidRDefault="005B21AF" w:rsidP="00B41EBA">
      <w:pPr>
        <w:spacing w:line="360" w:lineRule="auto"/>
        <w:ind w:left="2410"/>
      </w:pPr>
      <w:r w:rsidRPr="008C3815">
        <w:t xml:space="preserve">DK1 = 29,5 </w:t>
      </w:r>
      <w:r w:rsidR="008E714B">
        <w:t>kg</w:t>
      </w:r>
    </w:p>
    <w:p w14:paraId="56A5B360" w14:textId="0F231781" w:rsidR="00546288" w:rsidRPr="008C3815" w:rsidRDefault="00546288" w:rsidP="00B41EBA">
      <w:pPr>
        <w:spacing w:line="360" w:lineRule="auto"/>
        <w:ind w:left="2410"/>
      </w:pPr>
      <w:r w:rsidRPr="008C3815">
        <w:t xml:space="preserve">SK1 = Rp. </w:t>
      </w:r>
      <w:r w:rsidR="005D1E89">
        <w:t>1</w:t>
      </w:r>
      <w:r w:rsidRPr="008C3815">
        <w:t xml:space="preserve">22.125 / </w:t>
      </w:r>
      <w:r w:rsidR="008E714B">
        <w:t>kg</w:t>
      </w:r>
    </w:p>
    <w:p w14:paraId="4A6AE62B" w14:textId="6B8793AB" w:rsidR="005921FF" w:rsidRPr="008C3815" w:rsidRDefault="005921FF" w:rsidP="00B41EBA">
      <w:pPr>
        <w:spacing w:line="360" w:lineRule="auto"/>
        <w:ind w:left="2410"/>
        <w:jc w:val="both"/>
        <w:rPr>
          <w:rFonts w:eastAsiaTheme="minorEastAsia"/>
          <w:iCs/>
        </w:rPr>
      </w:pPr>
      <w:r w:rsidRPr="008C3815">
        <w:t xml:space="preserve">HK1 = Rp. 6.780 / </w:t>
      </w:r>
      <w:r w:rsidR="008E714B">
        <w:t>kg</w:t>
      </w:r>
    </w:p>
    <w:p w14:paraId="77D4941E" w14:textId="04290ABA" w:rsidR="005B21AF" w:rsidRPr="008C3815" w:rsidRDefault="00546288" w:rsidP="00B41EBA">
      <w:pPr>
        <w:spacing w:line="360" w:lineRule="auto"/>
        <w:ind w:left="2410"/>
        <w:jc w:val="both"/>
        <w:rPr>
          <w:rFonts w:eastAsiaTheme="minorEastAsia"/>
        </w:rPr>
      </w:pPr>
      <w:r w:rsidRPr="008C3815">
        <w:rPr>
          <w:rFonts w:eastAsiaTheme="minorEastAsia"/>
        </w:rPr>
        <w:t>Maka:</w:t>
      </w:r>
    </w:p>
    <w:p w14:paraId="4B8F59C4" w14:textId="3FACBC5A" w:rsidR="005B21AF" w:rsidRPr="008C3815" w:rsidRDefault="005B21AF" w:rsidP="00B41EBA">
      <w:pPr>
        <w:spacing w:line="360" w:lineRule="auto"/>
        <w:ind w:left="2410"/>
        <w:jc w:val="both"/>
        <w:rPr>
          <w:rFonts w:eastAsiaTheme="minorEastAsia" w:cs="Times New Roman"/>
        </w:rPr>
      </w:pPr>
      <w:r w:rsidRPr="008C3815">
        <w:rPr>
          <w:rFonts w:eastAsiaTheme="minorEastAsia"/>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DK1*SK1</m:t>
                </m:r>
              </m:num>
              <m:den>
                <m:r>
                  <w:rPr>
                    <w:rFonts w:ascii="Cambria Math" w:hAnsi="Cambria Math" w:cs="Times New Roman"/>
                  </w:rPr>
                  <m:t>HK1</m:t>
                </m:r>
              </m:den>
            </m:f>
          </m:e>
        </m:rad>
      </m:oMath>
    </w:p>
    <w:p w14:paraId="72A301C5" w14:textId="50496955" w:rsidR="008C3815" w:rsidRDefault="008C3815" w:rsidP="00B41EBA">
      <w:pPr>
        <w:spacing w:line="360" w:lineRule="auto"/>
        <w:ind w:left="2410"/>
        <w:jc w:val="both"/>
        <w:rPr>
          <w:rFonts w:eastAsiaTheme="minorEastAsia" w:cs="Times New Roman"/>
        </w:rPr>
      </w:pPr>
      <w:r w:rsidRPr="008C3815">
        <w:rPr>
          <w:rFonts w:eastAsiaTheme="minorEastAsia" w:cs="Times New Roman"/>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29,5 * 122.125</m:t>
                </m:r>
              </m:num>
              <m:den>
                <m:r>
                  <w:rPr>
                    <w:rFonts w:ascii="Cambria Math" w:hAnsi="Cambria Math" w:cs="Times New Roman"/>
                  </w:rPr>
                  <m:t>6.780</m:t>
                </m:r>
              </m:den>
            </m:f>
          </m:e>
        </m:rad>
      </m:oMath>
    </w:p>
    <w:p w14:paraId="25D71578" w14:textId="2402DC31" w:rsidR="008C3815" w:rsidRDefault="008C3815" w:rsidP="00B41EBA">
      <w:pPr>
        <w:spacing w:line="360" w:lineRule="auto"/>
        <w:ind w:left="2410"/>
        <w:jc w:val="both"/>
        <w:rPr>
          <w:rFonts w:eastAsiaTheme="minorEastAsia" w:cs="Times New Roman"/>
        </w:rPr>
      </w:pPr>
      <w:r>
        <w:rPr>
          <w:rFonts w:eastAsiaTheme="minorEastAsia" w:cs="Times New Roman"/>
        </w:rPr>
        <w:t>EOQ K1 =.</w:t>
      </w:r>
      <w:r w:rsidRPr="008C3815">
        <w:rPr>
          <w:rFonts w:eastAsiaTheme="minorEastAsia" w:cs="Times New Roman"/>
        </w:rPr>
        <w:t>32,6</w:t>
      </w:r>
      <w:r>
        <w:rPr>
          <w:rFonts w:eastAsiaTheme="minorEastAsia" w:cs="Times New Roman"/>
        </w:rPr>
        <w:t xml:space="preserve"> </w:t>
      </w:r>
      <w:r w:rsidR="008E714B">
        <w:rPr>
          <w:rFonts w:eastAsiaTheme="minorEastAsia" w:cs="Times New Roman"/>
        </w:rPr>
        <w:t>Kg</w:t>
      </w:r>
    </w:p>
    <w:p w14:paraId="745B318E" w14:textId="77777777" w:rsidR="00941570" w:rsidRDefault="00941570" w:rsidP="00B41EBA">
      <w:pPr>
        <w:spacing w:line="360" w:lineRule="auto"/>
        <w:ind w:left="2410"/>
        <w:jc w:val="both"/>
        <w:rPr>
          <w:rFonts w:eastAsiaTheme="minorEastAsia" w:cs="Times New Roman"/>
        </w:rPr>
      </w:pPr>
      <w:r>
        <w:rPr>
          <w:rFonts w:eastAsiaTheme="minorEastAsia" w:cs="Times New Roman"/>
        </w:rPr>
        <w:t>Atau dibulatkan menjadi:</w:t>
      </w:r>
    </w:p>
    <w:p w14:paraId="12F47C61" w14:textId="5E98B9C2" w:rsidR="00941570" w:rsidRDefault="00941570" w:rsidP="00B41EBA">
      <w:pPr>
        <w:spacing w:line="360" w:lineRule="auto"/>
        <w:ind w:left="2410"/>
        <w:jc w:val="both"/>
        <w:rPr>
          <w:rFonts w:eastAsiaTheme="minorEastAsia" w:cs="Times New Roman"/>
        </w:rPr>
      </w:pPr>
      <w:r>
        <w:rPr>
          <w:rFonts w:eastAsiaTheme="minorEastAsia" w:cs="Times New Roman"/>
        </w:rPr>
        <w:t>EOQ K1 =.33 Kg</w:t>
      </w:r>
    </w:p>
    <w:p w14:paraId="11EB3AD0" w14:textId="4A712F5A" w:rsidR="008C3815" w:rsidRDefault="008C3815" w:rsidP="00B41EBA">
      <w:pPr>
        <w:spacing w:line="360" w:lineRule="auto"/>
        <w:ind w:left="2410"/>
        <w:jc w:val="both"/>
        <w:rPr>
          <w:rFonts w:eastAsiaTheme="minorEastAsia" w:cs="Times New Roman"/>
        </w:rPr>
      </w:pPr>
      <w:r>
        <w:rPr>
          <w:rFonts w:eastAsiaTheme="minorEastAsia" w:cs="Times New Roman"/>
        </w:rPr>
        <w:t>Atau jika di ubah menjadi satuan per item:</w:t>
      </w:r>
    </w:p>
    <w:p w14:paraId="73327E96" w14:textId="3FA6346D" w:rsidR="008C3815" w:rsidRDefault="007A73A8" w:rsidP="00B41EBA">
      <w:pPr>
        <w:spacing w:line="360" w:lineRule="auto"/>
        <w:ind w:left="2410"/>
        <w:jc w:val="both"/>
        <w:rPr>
          <w:rFonts w:eastAsiaTheme="minorEastAsia" w:cs="Times New Roman"/>
          <w:iCs/>
        </w:rPr>
      </w:pPr>
      <w:r>
        <w:rPr>
          <w:rFonts w:eastAsiaTheme="minorEastAsia" w:cs="Times New Roman"/>
        </w:rPr>
        <w:t xml:space="preserve">EOQ K1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33 Kg</m:t>
            </m:r>
          </m:num>
          <m:den>
            <m:r>
              <m:rPr>
                <m:sty m:val="p"/>
              </m:rPr>
              <w:rPr>
                <w:rFonts w:ascii="Cambria Math" w:eastAsiaTheme="minorEastAsia" w:hAnsi="Cambria Math" w:cs="Times New Roman"/>
              </w:rPr>
              <m:t>0,5 Kg</m:t>
            </m:r>
          </m:den>
        </m:f>
      </m:oMath>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t>Persamaan (22)</w:t>
      </w:r>
    </w:p>
    <w:p w14:paraId="601A542E" w14:textId="34D7E828" w:rsidR="007A73A8" w:rsidRDefault="008C03E3" w:rsidP="00B41EBA">
      <w:pPr>
        <w:spacing w:line="360" w:lineRule="auto"/>
        <w:ind w:left="2410"/>
        <w:jc w:val="both"/>
        <w:rPr>
          <w:rFonts w:eastAsiaTheme="minorEastAsia" w:cs="Times New Roman"/>
        </w:rPr>
      </w:pPr>
      <w:r>
        <w:rPr>
          <w:rFonts w:eastAsiaTheme="minorEastAsia" w:cs="Times New Roman"/>
        </w:rPr>
        <w:t>EOQ K1 = 6</w:t>
      </w:r>
      <w:r w:rsidR="00941570">
        <w:rPr>
          <w:rFonts w:eastAsiaTheme="minorEastAsia" w:cs="Times New Roman"/>
        </w:rPr>
        <w:t>6 item</w:t>
      </w:r>
    </w:p>
    <w:p w14:paraId="2A10AFB2" w14:textId="6D1669D2" w:rsidR="001D68B8" w:rsidRPr="008C3815" w:rsidRDefault="001D68B8" w:rsidP="00B41EBA">
      <w:pPr>
        <w:spacing w:line="360" w:lineRule="auto"/>
        <w:ind w:left="2410" w:firstLine="567"/>
        <w:jc w:val="both"/>
        <w:rPr>
          <w:rFonts w:eastAsiaTheme="minorEastAsia" w:cs="Times New Roman"/>
        </w:rPr>
      </w:pPr>
      <w:r>
        <w:rPr>
          <w:rFonts w:eastAsiaTheme="minorEastAsia" w:cs="Times New Roman"/>
        </w:rPr>
        <w:t>Dari persamaan (21) dapat diketahui EOQ untuk kategori 1 ialah sebesar 32,6 kg</w:t>
      </w:r>
      <w:r w:rsidR="00941570">
        <w:rPr>
          <w:rFonts w:eastAsiaTheme="minorEastAsia" w:cs="Times New Roman"/>
        </w:rPr>
        <w:t xml:space="preserve"> atau dibulatkan menjadi 33 kg. </w:t>
      </w:r>
      <w:r>
        <w:rPr>
          <w:rFonts w:eastAsiaTheme="minorEastAsia" w:cs="Times New Roman"/>
        </w:rPr>
        <w:t>Dan jika diubah menjadi satuan item maka nilai yang di dapat berdasarkan persamaan (22) ialah</w:t>
      </w:r>
      <w:r w:rsidR="005027CD">
        <w:rPr>
          <w:rFonts w:eastAsiaTheme="minorEastAsia" w:cs="Times New Roman"/>
        </w:rPr>
        <w:t xml:space="preserve"> </w:t>
      </w:r>
      <w:r>
        <w:rPr>
          <w:rFonts w:eastAsiaTheme="minorEastAsia" w:cs="Times New Roman"/>
        </w:rPr>
        <w:t>6</w:t>
      </w:r>
      <w:r w:rsidR="005D1E89">
        <w:rPr>
          <w:rFonts w:eastAsiaTheme="minorEastAsia" w:cs="Times New Roman"/>
        </w:rPr>
        <w:t>6</w:t>
      </w:r>
      <w:r>
        <w:rPr>
          <w:rFonts w:eastAsiaTheme="minorEastAsia" w:cs="Times New Roman"/>
        </w:rPr>
        <w:t xml:space="preserve"> item.</w:t>
      </w:r>
    </w:p>
    <w:p w14:paraId="5C1A26C9" w14:textId="1BE8F076" w:rsidR="00701733" w:rsidRPr="008C3815" w:rsidRDefault="00701733" w:rsidP="00B41EBA">
      <w:pPr>
        <w:pStyle w:val="ListParagraph"/>
        <w:numPr>
          <w:ilvl w:val="0"/>
          <w:numId w:val="34"/>
        </w:numPr>
        <w:spacing w:line="360" w:lineRule="auto"/>
        <w:jc w:val="both"/>
      </w:pPr>
      <w:r w:rsidRPr="008C3815">
        <w:t>EOQ Hasil Ramalan Kategori 2</w:t>
      </w:r>
      <w:r w:rsidR="003042AA" w:rsidRPr="008C3815">
        <w:t>:</w:t>
      </w:r>
    </w:p>
    <w:p w14:paraId="5295247A" w14:textId="40C3E247" w:rsidR="003042AA" w:rsidRPr="008C3815" w:rsidRDefault="003042AA" w:rsidP="00B41EBA">
      <w:pPr>
        <w:spacing w:line="360" w:lineRule="auto"/>
        <w:ind w:left="2410"/>
        <w:jc w:val="both"/>
        <w:rPr>
          <w:rFonts w:cs="Times New Roman"/>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Pr="008C3815">
        <w:rPr>
          <w:rFonts w:cs="Times New Roman"/>
        </w:rPr>
        <w:tab/>
      </w:r>
      <w:r w:rsidRPr="008C3815">
        <w:rPr>
          <w:rFonts w:cs="Times New Roman"/>
        </w:rPr>
        <w:tab/>
      </w:r>
      <w:r w:rsidRPr="008C3815">
        <w:rPr>
          <w:rFonts w:cs="Times New Roman"/>
        </w:rPr>
        <w:tab/>
      </w:r>
      <w:r w:rsidRPr="008C3815">
        <w:rPr>
          <w:rFonts w:cs="Times New Roman"/>
        </w:rPr>
        <w:tab/>
      </w:r>
      <w:r w:rsidRPr="008C3815">
        <w:rPr>
          <w:rFonts w:cs="Times New Roman"/>
        </w:rPr>
        <w:tab/>
        <w:t>Persamaan (12)</w:t>
      </w:r>
    </w:p>
    <w:p w14:paraId="16A9C740" w14:textId="04D3942D" w:rsidR="00546288" w:rsidRDefault="00546288" w:rsidP="00B41EBA">
      <w:pPr>
        <w:spacing w:line="360" w:lineRule="auto"/>
        <w:ind w:left="2410"/>
        <w:jc w:val="both"/>
        <w:rPr>
          <w:rFonts w:eastAsiaTheme="minorEastAsia"/>
        </w:rPr>
      </w:pPr>
      <w:r w:rsidRPr="008C3815">
        <w:rPr>
          <w:rFonts w:eastAsiaTheme="minorEastAsia"/>
        </w:rPr>
        <w:t xml:space="preserve">EOQ K2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2*SK2</m:t>
                </m:r>
              </m:num>
              <m:den>
                <m:r>
                  <w:rPr>
                    <w:rFonts w:ascii="Cambria Math" w:hAnsi="Cambria Math"/>
                  </w:rPr>
                  <m:t>HK2</m:t>
                </m:r>
              </m:den>
            </m:f>
          </m:e>
        </m:rad>
      </m:oMath>
      <w:r w:rsidR="008E714B">
        <w:rPr>
          <w:rFonts w:eastAsiaTheme="minorEastAsia"/>
        </w:rPr>
        <w:tab/>
      </w:r>
      <w:r w:rsidR="008E714B">
        <w:rPr>
          <w:rFonts w:eastAsiaTheme="minorEastAsia"/>
        </w:rPr>
        <w:tab/>
      </w:r>
      <w:r w:rsidR="008E714B">
        <w:rPr>
          <w:rFonts w:eastAsiaTheme="minorEastAsia"/>
        </w:rPr>
        <w:tab/>
        <w:t>Persamaan (23)</w:t>
      </w:r>
    </w:p>
    <w:p w14:paraId="41923ACF" w14:textId="30DC8437" w:rsidR="00546288" w:rsidRPr="008C3815" w:rsidRDefault="00546288" w:rsidP="00B41EBA">
      <w:pPr>
        <w:spacing w:line="360" w:lineRule="auto"/>
        <w:ind w:left="2410"/>
        <w:jc w:val="both"/>
        <w:rPr>
          <w:rFonts w:eastAsiaTheme="minorEastAsia"/>
        </w:rPr>
      </w:pPr>
      <w:r w:rsidRPr="008C3815">
        <w:rPr>
          <w:rFonts w:eastAsiaTheme="minorEastAsia"/>
        </w:rPr>
        <w:t>Diketahui:</w:t>
      </w:r>
    </w:p>
    <w:p w14:paraId="079221A4" w14:textId="747C2489" w:rsidR="00546288" w:rsidRPr="008C3815" w:rsidRDefault="005B21AF" w:rsidP="00B41EBA">
      <w:pPr>
        <w:spacing w:line="360" w:lineRule="auto"/>
        <w:ind w:left="2410"/>
      </w:pPr>
      <w:r w:rsidRPr="008C3815">
        <w:t xml:space="preserve">DK2 = </w:t>
      </w:r>
      <w:r w:rsidR="009E768C">
        <w:t>156 kg</w:t>
      </w:r>
    </w:p>
    <w:p w14:paraId="0C2132C0" w14:textId="54B4DE6F" w:rsidR="00546288" w:rsidRPr="008C3815" w:rsidRDefault="00546288" w:rsidP="00B41EBA">
      <w:pPr>
        <w:spacing w:line="360" w:lineRule="auto"/>
        <w:ind w:left="2410"/>
      </w:pPr>
      <w:r w:rsidRPr="008C3815">
        <w:lastRenderedPageBreak/>
        <w:t xml:space="preserve">SK2 = Rp. </w:t>
      </w:r>
      <w:r w:rsidR="005D1E89">
        <w:t>2</w:t>
      </w:r>
      <w:r w:rsidR="009E768C">
        <w:t>17.000</w:t>
      </w:r>
      <w:r w:rsidRPr="008C3815">
        <w:t xml:space="preserve"> / </w:t>
      </w:r>
      <w:r w:rsidR="008E714B">
        <w:t>kg</w:t>
      </w:r>
    </w:p>
    <w:p w14:paraId="416BD431" w14:textId="2BED9C31" w:rsidR="005921FF" w:rsidRPr="008C3815" w:rsidRDefault="005921FF" w:rsidP="00B41EBA">
      <w:pPr>
        <w:spacing w:line="360" w:lineRule="auto"/>
        <w:ind w:left="2410"/>
        <w:jc w:val="both"/>
        <w:rPr>
          <w:rFonts w:eastAsiaTheme="minorEastAsia"/>
          <w:iCs/>
        </w:rPr>
      </w:pPr>
      <w:r w:rsidRPr="008C3815">
        <w:t xml:space="preserve">HK2 = Rp. </w:t>
      </w:r>
      <w:r w:rsidR="005D1E89">
        <w:t>1.282</w:t>
      </w:r>
      <w:r w:rsidRPr="008C3815">
        <w:t xml:space="preserve"> / </w:t>
      </w:r>
      <w:r w:rsidR="008E714B">
        <w:t>kg</w:t>
      </w:r>
    </w:p>
    <w:p w14:paraId="03E2CE6D" w14:textId="77777777" w:rsidR="00546288" w:rsidRPr="008C3815" w:rsidRDefault="00546288" w:rsidP="00B41EBA">
      <w:pPr>
        <w:spacing w:line="360" w:lineRule="auto"/>
        <w:ind w:left="2410"/>
        <w:jc w:val="both"/>
        <w:rPr>
          <w:rFonts w:eastAsiaTheme="minorEastAsia"/>
        </w:rPr>
      </w:pPr>
      <w:r w:rsidRPr="008C3815">
        <w:rPr>
          <w:rFonts w:eastAsiaTheme="minorEastAsia"/>
        </w:rPr>
        <w:t>Maka:</w:t>
      </w:r>
    </w:p>
    <w:p w14:paraId="315E4F11" w14:textId="03D9B740" w:rsidR="008E714B" w:rsidRDefault="008E714B" w:rsidP="00B41EBA">
      <w:pPr>
        <w:spacing w:line="360" w:lineRule="auto"/>
        <w:ind w:left="2410"/>
        <w:jc w:val="both"/>
        <w:rPr>
          <w:rFonts w:eastAsiaTheme="minorEastAsia" w:cs="Times New Roman"/>
        </w:rPr>
      </w:pPr>
      <w:r w:rsidRPr="008C3815">
        <w:rPr>
          <w:rFonts w:eastAsiaTheme="minorEastAsia" w:cs="Times New Roman"/>
        </w:rPr>
        <w:t>EOQ K</w:t>
      </w:r>
      <w:r>
        <w:rPr>
          <w:rFonts w:eastAsiaTheme="minorEastAsia" w:cs="Times New Roman"/>
        </w:rPr>
        <w:t>2</w:t>
      </w:r>
      <w:r w:rsidRPr="008C3815">
        <w:rPr>
          <w:rFonts w:eastAsiaTheme="minorEastAsia"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156 * 217.000</m:t>
                </m:r>
              </m:num>
              <m:den>
                <m:r>
                  <w:rPr>
                    <w:rFonts w:ascii="Cambria Math" w:hAnsi="Cambria Math" w:cs="Times New Roman"/>
                  </w:rPr>
                  <m:t>1.282</m:t>
                </m:r>
              </m:den>
            </m:f>
          </m:e>
        </m:rad>
      </m:oMath>
    </w:p>
    <w:p w14:paraId="0A0C1100" w14:textId="4E9C6430" w:rsidR="008E714B" w:rsidRDefault="008E714B" w:rsidP="00B41EBA">
      <w:pPr>
        <w:spacing w:line="360" w:lineRule="auto"/>
        <w:ind w:left="2410"/>
        <w:jc w:val="both"/>
        <w:rPr>
          <w:rFonts w:eastAsiaTheme="minorEastAsia"/>
        </w:rPr>
      </w:pPr>
      <w:r>
        <w:rPr>
          <w:rFonts w:eastAsiaTheme="minorEastAsia"/>
        </w:rPr>
        <w:t xml:space="preserve">EOQ K2 = </w:t>
      </w:r>
      <w:r w:rsidR="008A1E10">
        <w:rPr>
          <w:rFonts w:eastAsiaTheme="minorEastAsia"/>
        </w:rPr>
        <w:t>2</w:t>
      </w:r>
      <w:r w:rsidR="005D1E89">
        <w:rPr>
          <w:rFonts w:eastAsiaTheme="minorEastAsia"/>
        </w:rPr>
        <w:t>29,8</w:t>
      </w:r>
      <w:r>
        <w:rPr>
          <w:rFonts w:eastAsiaTheme="minorEastAsia"/>
        </w:rPr>
        <w:t xml:space="preserve"> kg</w:t>
      </w:r>
    </w:p>
    <w:p w14:paraId="2454CE3E" w14:textId="77777777" w:rsidR="00941570" w:rsidRDefault="00941570" w:rsidP="00B41EBA">
      <w:pPr>
        <w:spacing w:line="360" w:lineRule="auto"/>
        <w:ind w:left="2410"/>
        <w:jc w:val="both"/>
        <w:rPr>
          <w:rFonts w:eastAsiaTheme="minorEastAsia" w:cs="Times New Roman"/>
        </w:rPr>
      </w:pPr>
      <w:r>
        <w:rPr>
          <w:rFonts w:eastAsiaTheme="minorEastAsia" w:cs="Times New Roman"/>
        </w:rPr>
        <w:t>Atau dibulatkan menjadi:</w:t>
      </w:r>
    </w:p>
    <w:p w14:paraId="1CCAC1B0" w14:textId="37FB9D4F" w:rsidR="00941570" w:rsidRDefault="00941570" w:rsidP="00B41EBA">
      <w:pPr>
        <w:spacing w:line="360" w:lineRule="auto"/>
        <w:ind w:left="2410"/>
        <w:jc w:val="both"/>
        <w:rPr>
          <w:rFonts w:eastAsiaTheme="minorEastAsia"/>
        </w:rPr>
      </w:pPr>
      <w:r>
        <w:rPr>
          <w:rFonts w:eastAsiaTheme="minorEastAsia"/>
        </w:rPr>
        <w:t>EOQ K2 = 23</w:t>
      </w:r>
      <w:r w:rsidR="005D1E89">
        <w:rPr>
          <w:rFonts w:eastAsiaTheme="minorEastAsia"/>
        </w:rPr>
        <w:t>0</w:t>
      </w:r>
      <w:r>
        <w:rPr>
          <w:rFonts w:eastAsiaTheme="minorEastAsia"/>
        </w:rPr>
        <w:t xml:space="preserve"> kg</w:t>
      </w:r>
    </w:p>
    <w:p w14:paraId="4AC0B158" w14:textId="77777777" w:rsidR="008E714B" w:rsidRDefault="008E714B" w:rsidP="00B41EBA">
      <w:pPr>
        <w:spacing w:line="360" w:lineRule="auto"/>
        <w:ind w:left="2410"/>
        <w:jc w:val="both"/>
        <w:rPr>
          <w:rFonts w:eastAsiaTheme="minorEastAsia" w:cs="Times New Roman"/>
        </w:rPr>
      </w:pPr>
      <w:r>
        <w:rPr>
          <w:rFonts w:eastAsiaTheme="minorEastAsia" w:cs="Times New Roman"/>
        </w:rPr>
        <w:t>Atau jika di ubah menjadi satuan per item:</w:t>
      </w:r>
    </w:p>
    <w:p w14:paraId="5D6061AC" w14:textId="74695A91" w:rsidR="008E714B" w:rsidRDefault="008E714B" w:rsidP="00B41EBA">
      <w:pPr>
        <w:spacing w:line="360" w:lineRule="auto"/>
        <w:ind w:left="2410"/>
        <w:jc w:val="both"/>
        <w:rPr>
          <w:rFonts w:eastAsiaTheme="minorEastAsia" w:cs="Times New Roman"/>
          <w:iCs/>
        </w:rPr>
      </w:pPr>
      <w:r>
        <w:rPr>
          <w:rFonts w:eastAsiaTheme="minorEastAsia" w:cs="Times New Roman"/>
        </w:rPr>
        <w:t>EOQ K</w:t>
      </w:r>
      <w:r w:rsidR="005D64E1">
        <w:rPr>
          <w:rFonts w:eastAsiaTheme="minorEastAsia" w:cs="Times New Roman"/>
        </w:rPr>
        <w:t>2</w:t>
      </w:r>
      <w:r>
        <w:rPr>
          <w:rFonts w:eastAsiaTheme="minorEastAsia" w:cs="Times New Roman"/>
        </w:rPr>
        <w:t xml:space="preserve">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230 Kg</m:t>
            </m:r>
          </m:num>
          <m:den>
            <m:r>
              <m:rPr>
                <m:sty m:val="p"/>
              </m:rPr>
              <w:rPr>
                <w:rFonts w:ascii="Cambria Math" w:eastAsiaTheme="minorEastAsia" w:hAnsi="Cambria Math" w:cs="Times New Roman"/>
              </w:rPr>
              <m:t>0,75 Kg</m:t>
            </m:r>
          </m:den>
        </m:f>
      </m:oMath>
      <w:r>
        <w:rPr>
          <w:rFonts w:eastAsiaTheme="minorEastAsia" w:cs="Times New Roman"/>
          <w:iCs/>
        </w:rPr>
        <w:tab/>
      </w:r>
      <w:r>
        <w:rPr>
          <w:rFonts w:eastAsiaTheme="minorEastAsia" w:cs="Times New Roman"/>
          <w:iCs/>
        </w:rPr>
        <w:tab/>
      </w:r>
      <w:r>
        <w:rPr>
          <w:rFonts w:eastAsiaTheme="minorEastAsia" w:cs="Times New Roman"/>
          <w:iCs/>
        </w:rPr>
        <w:tab/>
      </w:r>
      <w:r w:rsidR="005D64E1">
        <w:rPr>
          <w:rFonts w:eastAsiaTheme="minorEastAsia" w:cs="Times New Roman"/>
          <w:iCs/>
        </w:rPr>
        <w:tab/>
      </w:r>
      <w:r>
        <w:rPr>
          <w:rFonts w:eastAsiaTheme="minorEastAsia" w:cs="Times New Roman"/>
          <w:iCs/>
        </w:rPr>
        <w:t>Persamaan (2</w:t>
      </w:r>
      <w:r w:rsidR="005D64E1">
        <w:rPr>
          <w:rFonts w:eastAsiaTheme="minorEastAsia" w:cs="Times New Roman"/>
          <w:iCs/>
        </w:rPr>
        <w:t>4</w:t>
      </w:r>
      <w:r>
        <w:rPr>
          <w:rFonts w:eastAsiaTheme="minorEastAsia" w:cs="Times New Roman"/>
          <w:iCs/>
        </w:rPr>
        <w:t>)</w:t>
      </w:r>
    </w:p>
    <w:p w14:paraId="29F375B4" w14:textId="368D867D" w:rsidR="005027CD" w:rsidRDefault="005027CD" w:rsidP="00B41EBA">
      <w:pPr>
        <w:spacing w:line="360" w:lineRule="auto"/>
        <w:ind w:left="2410"/>
        <w:jc w:val="both"/>
        <w:rPr>
          <w:rFonts w:eastAsiaTheme="minorEastAsia" w:cs="Times New Roman"/>
        </w:rPr>
      </w:pPr>
      <w:r>
        <w:rPr>
          <w:rFonts w:eastAsiaTheme="minorEastAsia" w:cs="Times New Roman"/>
        </w:rPr>
        <w:t>EOQ K2 = 3</w:t>
      </w:r>
      <w:r w:rsidR="005D1E89">
        <w:rPr>
          <w:rFonts w:eastAsiaTheme="minorEastAsia" w:cs="Times New Roman"/>
        </w:rPr>
        <w:t>07</w:t>
      </w:r>
      <w:r>
        <w:rPr>
          <w:rFonts w:eastAsiaTheme="minorEastAsia" w:cs="Times New Roman"/>
        </w:rPr>
        <w:t xml:space="preserve"> item</w:t>
      </w:r>
    </w:p>
    <w:p w14:paraId="15636A48" w14:textId="6ADAA37A" w:rsidR="0030357D" w:rsidRDefault="0030357D" w:rsidP="00B41EBA">
      <w:pPr>
        <w:spacing w:line="360" w:lineRule="auto"/>
        <w:ind w:left="2410" w:firstLine="567"/>
        <w:jc w:val="both"/>
        <w:rPr>
          <w:rFonts w:eastAsiaTheme="minorEastAsia" w:cs="Times New Roman"/>
        </w:rPr>
      </w:pPr>
      <w:r>
        <w:rPr>
          <w:rFonts w:eastAsiaTheme="minorEastAsia" w:cs="Times New Roman"/>
        </w:rPr>
        <w:t xml:space="preserve">Dari persamaan (23) dapat diketahui EOQ untuk kategori 2 ialah sebesar </w:t>
      </w:r>
      <w:r w:rsidR="00500767">
        <w:rPr>
          <w:rFonts w:eastAsiaTheme="minorEastAsia" w:cs="Times New Roman"/>
        </w:rPr>
        <w:t>2</w:t>
      </w:r>
      <w:r w:rsidR="005D1E89">
        <w:rPr>
          <w:rFonts w:eastAsiaTheme="minorEastAsia" w:cs="Times New Roman"/>
        </w:rPr>
        <w:t xml:space="preserve">29,8 </w:t>
      </w:r>
      <w:r>
        <w:rPr>
          <w:rFonts w:eastAsiaTheme="minorEastAsia" w:cs="Times New Roman"/>
        </w:rPr>
        <w:t>kg</w:t>
      </w:r>
      <w:r w:rsidR="009608FB">
        <w:rPr>
          <w:rFonts w:eastAsiaTheme="minorEastAsia" w:cs="Times New Roman"/>
        </w:rPr>
        <w:t xml:space="preserve"> atau dibulatkan menjadi 23</w:t>
      </w:r>
      <w:r w:rsidR="005D1E89">
        <w:rPr>
          <w:rFonts w:eastAsiaTheme="minorEastAsia" w:cs="Times New Roman"/>
        </w:rPr>
        <w:t>0</w:t>
      </w:r>
      <w:r w:rsidR="009608FB">
        <w:rPr>
          <w:rFonts w:eastAsiaTheme="minorEastAsia" w:cs="Times New Roman"/>
        </w:rPr>
        <w:t xml:space="preserve"> kg</w:t>
      </w:r>
      <w:r w:rsidR="00500767">
        <w:rPr>
          <w:rFonts w:eastAsiaTheme="minorEastAsia" w:cs="Times New Roman"/>
        </w:rPr>
        <w:t xml:space="preserve">. </w:t>
      </w:r>
      <w:r>
        <w:rPr>
          <w:rFonts w:eastAsiaTheme="minorEastAsia" w:cs="Times New Roman"/>
        </w:rPr>
        <w:t xml:space="preserve">Dan jika diubah menjadi satuan item maka nilai yang di dapat berdasarkan persamaan (24) ialah </w:t>
      </w:r>
      <w:r w:rsidR="00500767">
        <w:rPr>
          <w:rFonts w:eastAsiaTheme="minorEastAsia" w:cs="Times New Roman"/>
        </w:rPr>
        <w:t>3</w:t>
      </w:r>
      <w:r w:rsidR="005D1E89">
        <w:rPr>
          <w:rFonts w:eastAsiaTheme="minorEastAsia" w:cs="Times New Roman"/>
        </w:rPr>
        <w:t>07</w:t>
      </w:r>
      <w:r w:rsidR="00500767">
        <w:rPr>
          <w:rFonts w:eastAsiaTheme="minorEastAsia" w:cs="Times New Roman"/>
        </w:rPr>
        <w:t xml:space="preserve"> item</w:t>
      </w:r>
      <w:r>
        <w:rPr>
          <w:rFonts w:eastAsiaTheme="minorEastAsia" w:cs="Times New Roman"/>
        </w:rPr>
        <w:t>.</w:t>
      </w:r>
    </w:p>
    <w:p w14:paraId="69FBB709" w14:textId="1D83E03D" w:rsidR="00A96FFB" w:rsidRDefault="00A96FFB" w:rsidP="00B41EBA">
      <w:pPr>
        <w:spacing w:line="360" w:lineRule="auto"/>
        <w:ind w:left="1701" w:firstLine="567"/>
        <w:jc w:val="both"/>
        <w:rPr>
          <w:rFonts w:eastAsiaTheme="minorEastAsia" w:cs="Times New Roman"/>
        </w:rPr>
      </w:pPr>
      <w:r>
        <w:rPr>
          <w:rFonts w:eastAsiaTheme="minorEastAsia" w:cs="Times New Roman"/>
        </w:rPr>
        <w:t xml:space="preserve">Hasil dari perhitungan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dari setiap kategori dapat di lihat pada tabel berikut:</w:t>
      </w:r>
    </w:p>
    <w:p w14:paraId="673E5109" w14:textId="0A9D6678" w:rsidR="00A96FFB" w:rsidRDefault="00A96FFB" w:rsidP="00A96FFB">
      <w:pPr>
        <w:pStyle w:val="Caption"/>
        <w:ind w:left="1701"/>
      </w:pPr>
      <w:bookmarkStart w:id="108" w:name="_Toc108890790"/>
      <w:r>
        <w:t xml:space="preserve">Tabel 4. </w:t>
      </w:r>
      <w:fldSimple w:instr=" SEQ Tabel_4. \* ARABIC ">
        <w:r w:rsidR="000E2ACA">
          <w:rPr>
            <w:noProof/>
          </w:rPr>
          <w:t>18</w:t>
        </w:r>
      </w:fldSimple>
      <w:r>
        <w:t xml:space="preserve"> Hasil Perhitungan EOQ Setiap Kategori </w:t>
      </w:r>
      <w:r w:rsidR="007E3442">
        <w:t>Dalam Satuang kg</w:t>
      </w:r>
      <w:bookmarkEnd w:id="108"/>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AA2456" w14:paraId="0D9F016E" w14:textId="77777777" w:rsidTr="00AA2456">
        <w:tc>
          <w:tcPr>
            <w:tcW w:w="2410" w:type="dxa"/>
            <w:tcBorders>
              <w:top w:val="single" w:sz="4" w:space="0" w:color="auto"/>
              <w:bottom w:val="single" w:sz="4" w:space="0" w:color="auto"/>
            </w:tcBorders>
            <w:shd w:val="clear" w:color="auto" w:fill="D0CECE" w:themeFill="background2" w:themeFillShade="E6"/>
          </w:tcPr>
          <w:p w14:paraId="64C90D40" w14:textId="04DB5860" w:rsidR="00AA2456" w:rsidRDefault="00AA2456" w:rsidP="00AA2456">
            <w:pPr>
              <w:jc w:val="center"/>
            </w:pPr>
            <w:r>
              <w:t>Jenis Kategori</w:t>
            </w:r>
          </w:p>
        </w:tc>
        <w:tc>
          <w:tcPr>
            <w:tcW w:w="2364" w:type="dxa"/>
            <w:tcBorders>
              <w:top w:val="single" w:sz="4" w:space="0" w:color="auto"/>
              <w:bottom w:val="single" w:sz="4" w:space="0" w:color="auto"/>
            </w:tcBorders>
            <w:shd w:val="clear" w:color="auto" w:fill="D0CECE" w:themeFill="background2" w:themeFillShade="E6"/>
          </w:tcPr>
          <w:p w14:paraId="100E3F4C" w14:textId="73C419C5" w:rsidR="00AA2456" w:rsidRDefault="00AA2456" w:rsidP="00AA2456">
            <w:pPr>
              <w:jc w:val="center"/>
            </w:pPr>
            <w:r>
              <w:t>EOQ (kg)</w:t>
            </w:r>
          </w:p>
        </w:tc>
      </w:tr>
      <w:tr w:rsidR="00AA2456" w14:paraId="390201E7" w14:textId="77777777" w:rsidTr="00AA2456">
        <w:tc>
          <w:tcPr>
            <w:tcW w:w="2410" w:type="dxa"/>
            <w:tcBorders>
              <w:top w:val="single" w:sz="4" w:space="0" w:color="auto"/>
            </w:tcBorders>
            <w:shd w:val="clear" w:color="auto" w:fill="F2F2F2" w:themeFill="background1" w:themeFillShade="F2"/>
          </w:tcPr>
          <w:p w14:paraId="2806A2FE" w14:textId="100218AB" w:rsidR="00AA2456" w:rsidRDefault="00AA2456" w:rsidP="00AA2456">
            <w:pPr>
              <w:jc w:val="center"/>
            </w:pPr>
            <w:r>
              <w:t>Kategori 1</w:t>
            </w:r>
          </w:p>
        </w:tc>
        <w:tc>
          <w:tcPr>
            <w:tcW w:w="2364" w:type="dxa"/>
            <w:tcBorders>
              <w:top w:val="single" w:sz="4" w:space="0" w:color="auto"/>
            </w:tcBorders>
            <w:shd w:val="clear" w:color="auto" w:fill="FFFF00"/>
          </w:tcPr>
          <w:p w14:paraId="21A7AF6F" w14:textId="4EB3BDFA" w:rsidR="00AA2456" w:rsidRDefault="00AA2456" w:rsidP="00AA2456">
            <w:pPr>
              <w:jc w:val="center"/>
            </w:pPr>
            <w:r>
              <w:t>33</w:t>
            </w:r>
          </w:p>
        </w:tc>
      </w:tr>
      <w:tr w:rsidR="00AA2456" w14:paraId="3EEAE388" w14:textId="77777777" w:rsidTr="00AA2456">
        <w:tc>
          <w:tcPr>
            <w:tcW w:w="2410" w:type="dxa"/>
            <w:tcBorders>
              <w:bottom w:val="single" w:sz="4" w:space="0" w:color="auto"/>
            </w:tcBorders>
            <w:shd w:val="clear" w:color="auto" w:fill="F2F2F2" w:themeFill="background1" w:themeFillShade="F2"/>
          </w:tcPr>
          <w:p w14:paraId="1D0FC6D3" w14:textId="46F02B94" w:rsidR="00AA2456" w:rsidRDefault="00AA2456" w:rsidP="00AA2456">
            <w:pPr>
              <w:jc w:val="center"/>
            </w:pPr>
            <w:r>
              <w:t>Kategori 2</w:t>
            </w:r>
          </w:p>
        </w:tc>
        <w:tc>
          <w:tcPr>
            <w:tcW w:w="2364" w:type="dxa"/>
            <w:tcBorders>
              <w:bottom w:val="single" w:sz="4" w:space="0" w:color="auto"/>
            </w:tcBorders>
            <w:shd w:val="clear" w:color="auto" w:fill="FFFF00"/>
          </w:tcPr>
          <w:p w14:paraId="014B4035" w14:textId="03F8EE6B" w:rsidR="00AA2456" w:rsidRDefault="00AA2456" w:rsidP="00AA2456">
            <w:pPr>
              <w:jc w:val="center"/>
            </w:pPr>
            <w:r>
              <w:t>23</w:t>
            </w:r>
            <w:r w:rsidR="005D1E89">
              <w:t>0</w:t>
            </w:r>
          </w:p>
        </w:tc>
      </w:tr>
      <w:tr w:rsidR="00AA2456" w14:paraId="2A899439" w14:textId="77777777" w:rsidTr="00AA2456">
        <w:tc>
          <w:tcPr>
            <w:tcW w:w="2410" w:type="dxa"/>
            <w:tcBorders>
              <w:top w:val="single" w:sz="4" w:space="0" w:color="auto"/>
              <w:bottom w:val="single" w:sz="4" w:space="0" w:color="auto"/>
            </w:tcBorders>
            <w:shd w:val="clear" w:color="auto" w:fill="D0CECE" w:themeFill="background2" w:themeFillShade="E6"/>
          </w:tcPr>
          <w:p w14:paraId="5427ADAD" w14:textId="60C95FCB" w:rsidR="00AA2456" w:rsidRDefault="00AA2456" w:rsidP="00AA2456">
            <w:pPr>
              <w:jc w:val="center"/>
            </w:pPr>
            <w:r>
              <w:t>Total</w:t>
            </w:r>
          </w:p>
        </w:tc>
        <w:tc>
          <w:tcPr>
            <w:tcW w:w="2364" w:type="dxa"/>
            <w:tcBorders>
              <w:top w:val="single" w:sz="4" w:space="0" w:color="auto"/>
              <w:bottom w:val="single" w:sz="4" w:space="0" w:color="auto"/>
            </w:tcBorders>
            <w:shd w:val="clear" w:color="auto" w:fill="FFFF00"/>
          </w:tcPr>
          <w:p w14:paraId="113E9FEA" w14:textId="2FFD391E" w:rsidR="00AA2456" w:rsidRDefault="00AA2456" w:rsidP="00AA2456">
            <w:pPr>
              <w:jc w:val="center"/>
            </w:pPr>
            <w:r>
              <w:t>26</w:t>
            </w:r>
            <w:r w:rsidR="005D1E89">
              <w:t>3</w:t>
            </w:r>
          </w:p>
        </w:tc>
      </w:tr>
    </w:tbl>
    <w:p w14:paraId="70705DD7" w14:textId="67B03B6C" w:rsidR="00AA2456" w:rsidRDefault="00AA2456" w:rsidP="00AA2456">
      <w:pPr>
        <w:ind w:left="1701"/>
      </w:pPr>
      <w:r>
        <w:t xml:space="preserve">Sumber: Hasil pengolahan data </w:t>
      </w:r>
      <w:r>
        <w:rPr>
          <w:i/>
          <w:iCs/>
        </w:rPr>
        <w:t>Microsoft Excel LTSC Professional Plus</w:t>
      </w:r>
      <w:r>
        <w:t xml:space="preserve"> 2021</w:t>
      </w:r>
    </w:p>
    <w:p w14:paraId="6EE48A34" w14:textId="534ABFEA" w:rsidR="000E2ACA" w:rsidRDefault="000E2ACA" w:rsidP="00AA2456">
      <w:pPr>
        <w:ind w:left="1701"/>
        <w:rPr>
          <w:rFonts w:eastAsiaTheme="minorEastAsia" w:cs="Times New Roman"/>
        </w:rPr>
      </w:pPr>
      <w:r>
        <w:t xml:space="preserve">Apabila ingin mengetahui jumlah persediaan yang harus dipesan dalam satuan item menurut perhitungan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dapat dituliskan seperti tabel beriktu ini:</w:t>
      </w:r>
    </w:p>
    <w:p w14:paraId="75B1436E" w14:textId="3708DA2A" w:rsidR="000E2ACA" w:rsidRDefault="000E2ACA" w:rsidP="000E2ACA">
      <w:pPr>
        <w:pStyle w:val="Caption"/>
        <w:ind w:left="1701"/>
      </w:pPr>
      <w:bookmarkStart w:id="109" w:name="_Toc108890791"/>
      <w:r>
        <w:t xml:space="preserve">Tabel 4. </w:t>
      </w:r>
      <w:fldSimple w:instr=" SEQ Tabel_4. \* ARABIC ">
        <w:r>
          <w:rPr>
            <w:noProof/>
          </w:rPr>
          <w:t>19</w:t>
        </w:r>
      </w:fldSimple>
      <w:r>
        <w:t xml:space="preserve"> Hasil Perhitungan EOQ </w:t>
      </w:r>
      <w:r w:rsidR="00C95A06">
        <w:t>Per</w:t>
      </w:r>
      <w:r>
        <w:t xml:space="preserve"> Kategori Dalam Satuan Per Item</w:t>
      </w:r>
      <w:bookmarkEnd w:id="109"/>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0E2ACA" w14:paraId="0EA9ED13" w14:textId="77777777" w:rsidTr="006804DA">
        <w:tc>
          <w:tcPr>
            <w:tcW w:w="2410" w:type="dxa"/>
            <w:tcBorders>
              <w:top w:val="single" w:sz="4" w:space="0" w:color="auto"/>
              <w:bottom w:val="single" w:sz="4" w:space="0" w:color="auto"/>
            </w:tcBorders>
            <w:shd w:val="clear" w:color="auto" w:fill="D0CECE" w:themeFill="background2" w:themeFillShade="E6"/>
          </w:tcPr>
          <w:p w14:paraId="4606ED66" w14:textId="77777777" w:rsidR="000E2ACA" w:rsidRDefault="000E2ACA" w:rsidP="006804DA">
            <w:pPr>
              <w:jc w:val="center"/>
            </w:pPr>
            <w:r>
              <w:lastRenderedPageBreak/>
              <w:t>Jenis Kategori</w:t>
            </w:r>
          </w:p>
        </w:tc>
        <w:tc>
          <w:tcPr>
            <w:tcW w:w="2364" w:type="dxa"/>
            <w:tcBorders>
              <w:top w:val="single" w:sz="4" w:space="0" w:color="auto"/>
              <w:bottom w:val="single" w:sz="4" w:space="0" w:color="auto"/>
            </w:tcBorders>
            <w:shd w:val="clear" w:color="auto" w:fill="D0CECE" w:themeFill="background2" w:themeFillShade="E6"/>
          </w:tcPr>
          <w:p w14:paraId="12CE47EC" w14:textId="43374562" w:rsidR="000E2ACA" w:rsidRDefault="000E2ACA" w:rsidP="006804DA">
            <w:pPr>
              <w:jc w:val="center"/>
            </w:pPr>
            <w:r>
              <w:t>EOQ (item)</w:t>
            </w:r>
          </w:p>
        </w:tc>
      </w:tr>
      <w:tr w:rsidR="000E2ACA" w14:paraId="421D3647" w14:textId="77777777" w:rsidTr="006804DA">
        <w:tc>
          <w:tcPr>
            <w:tcW w:w="2410" w:type="dxa"/>
            <w:tcBorders>
              <w:top w:val="single" w:sz="4" w:space="0" w:color="auto"/>
            </w:tcBorders>
            <w:shd w:val="clear" w:color="auto" w:fill="F2F2F2" w:themeFill="background1" w:themeFillShade="F2"/>
          </w:tcPr>
          <w:p w14:paraId="27F89831" w14:textId="77777777" w:rsidR="000E2ACA" w:rsidRDefault="000E2ACA" w:rsidP="006804DA">
            <w:pPr>
              <w:jc w:val="center"/>
            </w:pPr>
            <w:r>
              <w:t>Kategori 1</w:t>
            </w:r>
          </w:p>
        </w:tc>
        <w:tc>
          <w:tcPr>
            <w:tcW w:w="2364" w:type="dxa"/>
            <w:tcBorders>
              <w:top w:val="single" w:sz="4" w:space="0" w:color="auto"/>
            </w:tcBorders>
            <w:shd w:val="clear" w:color="auto" w:fill="FFFF00"/>
          </w:tcPr>
          <w:p w14:paraId="06F362AD" w14:textId="768DB5D5" w:rsidR="000E2ACA" w:rsidRDefault="000E2ACA" w:rsidP="006804DA">
            <w:pPr>
              <w:jc w:val="center"/>
            </w:pPr>
            <w:r>
              <w:t>66</w:t>
            </w:r>
          </w:p>
        </w:tc>
      </w:tr>
      <w:tr w:rsidR="000E2ACA" w14:paraId="3AA04C59" w14:textId="77777777" w:rsidTr="006804DA">
        <w:tc>
          <w:tcPr>
            <w:tcW w:w="2410" w:type="dxa"/>
            <w:tcBorders>
              <w:bottom w:val="single" w:sz="4" w:space="0" w:color="auto"/>
            </w:tcBorders>
            <w:shd w:val="clear" w:color="auto" w:fill="F2F2F2" w:themeFill="background1" w:themeFillShade="F2"/>
          </w:tcPr>
          <w:p w14:paraId="75B81ACE" w14:textId="77777777" w:rsidR="000E2ACA" w:rsidRDefault="000E2ACA" w:rsidP="006804DA">
            <w:pPr>
              <w:jc w:val="center"/>
            </w:pPr>
            <w:r>
              <w:t>Kategori 2</w:t>
            </w:r>
          </w:p>
        </w:tc>
        <w:tc>
          <w:tcPr>
            <w:tcW w:w="2364" w:type="dxa"/>
            <w:tcBorders>
              <w:bottom w:val="single" w:sz="4" w:space="0" w:color="auto"/>
            </w:tcBorders>
            <w:shd w:val="clear" w:color="auto" w:fill="FFFF00"/>
          </w:tcPr>
          <w:p w14:paraId="32E948F2" w14:textId="6ACE1329" w:rsidR="000E2ACA" w:rsidRDefault="000E2ACA" w:rsidP="006804DA">
            <w:pPr>
              <w:jc w:val="center"/>
            </w:pPr>
            <w:r>
              <w:t>307</w:t>
            </w:r>
          </w:p>
        </w:tc>
      </w:tr>
      <w:tr w:rsidR="000E2ACA" w14:paraId="5E1BF236" w14:textId="77777777" w:rsidTr="006804DA">
        <w:tc>
          <w:tcPr>
            <w:tcW w:w="2410" w:type="dxa"/>
            <w:tcBorders>
              <w:top w:val="single" w:sz="4" w:space="0" w:color="auto"/>
              <w:bottom w:val="single" w:sz="4" w:space="0" w:color="auto"/>
            </w:tcBorders>
            <w:shd w:val="clear" w:color="auto" w:fill="D0CECE" w:themeFill="background2" w:themeFillShade="E6"/>
          </w:tcPr>
          <w:p w14:paraId="329DC368" w14:textId="77777777" w:rsidR="000E2ACA" w:rsidRDefault="000E2ACA" w:rsidP="006804DA">
            <w:pPr>
              <w:jc w:val="center"/>
            </w:pPr>
            <w:r>
              <w:t>Total</w:t>
            </w:r>
          </w:p>
        </w:tc>
        <w:tc>
          <w:tcPr>
            <w:tcW w:w="2364" w:type="dxa"/>
            <w:tcBorders>
              <w:top w:val="single" w:sz="4" w:space="0" w:color="auto"/>
              <w:bottom w:val="single" w:sz="4" w:space="0" w:color="auto"/>
            </w:tcBorders>
            <w:shd w:val="clear" w:color="auto" w:fill="FFFF00"/>
          </w:tcPr>
          <w:p w14:paraId="695E34C9" w14:textId="22CDD535" w:rsidR="000E2ACA" w:rsidRDefault="000E2ACA" w:rsidP="006804DA">
            <w:pPr>
              <w:jc w:val="center"/>
            </w:pPr>
            <w:r>
              <w:t>373</w:t>
            </w:r>
          </w:p>
        </w:tc>
      </w:tr>
    </w:tbl>
    <w:p w14:paraId="3CD7C902" w14:textId="77777777" w:rsidR="000E2ACA" w:rsidRDefault="000E2ACA" w:rsidP="000E2ACA">
      <w:pPr>
        <w:ind w:left="1701"/>
      </w:pPr>
      <w:r>
        <w:t xml:space="preserve">Sumber: Hasil pengolahan data </w:t>
      </w:r>
      <w:r>
        <w:rPr>
          <w:i/>
          <w:iCs/>
        </w:rPr>
        <w:t>Microsoft Excel LTSC Professional Plus</w:t>
      </w:r>
      <w:r>
        <w:t xml:space="preserve"> 2021</w:t>
      </w:r>
    </w:p>
    <w:p w14:paraId="1F7A7955" w14:textId="52F97AEE" w:rsidR="003069AA" w:rsidRDefault="003069AA" w:rsidP="00B41EBA">
      <w:pPr>
        <w:pStyle w:val="Heading2"/>
        <w:spacing w:line="360" w:lineRule="auto"/>
      </w:pPr>
      <w:bookmarkStart w:id="110" w:name="_Toc108890474"/>
      <w:r>
        <w:t>4.2 Pembahasan</w:t>
      </w:r>
      <w:bookmarkEnd w:id="110"/>
    </w:p>
    <w:p w14:paraId="47EDE0B7" w14:textId="212C7BE7" w:rsidR="00143EC3" w:rsidRDefault="00143EC3" w:rsidP="00B41EBA">
      <w:pPr>
        <w:spacing w:line="360" w:lineRule="auto"/>
        <w:ind w:firstLine="567"/>
        <w:jc w:val="both"/>
      </w:pPr>
      <w:r>
        <w:t xml:space="preserve">Berdasarkan hasil ramalan </w:t>
      </w:r>
      <w:r w:rsidR="00814E75">
        <w:t>penulis</w:t>
      </w:r>
      <w:r>
        <w:t xml:space="preserve">di UD Toko Tiga Jaya Baru untuk menentukan jumlah transaksi / item yang terjual pada periode berikutnya yaitu pada bulan juni 2022, didapatkan nilai dengan menggunakan metode </w:t>
      </w:r>
      <w:r>
        <w:rPr>
          <w:i/>
          <w:iCs/>
        </w:rPr>
        <w:t xml:space="preserve">Single Exponential Smoothing Adaptive Parameter </w:t>
      </w:r>
      <w:r>
        <w:t xml:space="preserve">dengan kosntanta pemulusan </w:t>
      </w:r>
      <w:r>
        <w:sym w:font="Symbol" w:char="F062"/>
      </w:r>
      <w:r>
        <w:t xml:space="preserve"> (</w:t>
      </w:r>
      <w:r>
        <w:rPr>
          <w:i/>
          <w:iCs/>
        </w:rPr>
        <w:t>beta</w:t>
      </w:r>
      <w:r>
        <w:t>) terkecil sebesar 0,8 ialah sebesar 26</w:t>
      </w:r>
      <w:r w:rsidR="005D1E89">
        <w:t>7 item / barang</w:t>
      </w:r>
      <w:r w:rsidR="00434DAC">
        <w:t xml:space="preserve">. Adapun nilai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didapat ialah 47,8 dan nilai </w:t>
      </w:r>
      <w:r w:rsidR="00434DAC" w:rsidRPr="00434DAC">
        <w:rPr>
          <w:rFonts w:cs="Times New Roman"/>
          <w:i/>
          <w:iCs/>
        </w:rPr>
        <w:t>Mean Absolute Persentage Error</w:t>
      </w:r>
      <w:r w:rsidR="00434DAC" w:rsidRPr="006C5B14">
        <w:rPr>
          <w:rFonts w:cs="Times New Roman"/>
        </w:rPr>
        <w:t xml:space="preserve"> (MAPE)</w:t>
      </w:r>
      <w:r w:rsidR="00434DAC">
        <w:rPr>
          <w:rFonts w:cs="Times New Roman"/>
        </w:rPr>
        <w:t xml:space="preserve"> yang merupakan patokan </w:t>
      </w:r>
      <w:r>
        <w:t xml:space="preserve">tingkat keakuratan </w:t>
      </w:r>
      <w:r w:rsidR="00434DAC">
        <w:t xml:space="preserve">penelitian adalah </w:t>
      </w:r>
      <w:r>
        <w:t>sebesar 17,289%</w:t>
      </w:r>
      <w:r w:rsidR="00434DAC">
        <w:t>.</w:t>
      </w:r>
    </w:p>
    <w:p w14:paraId="4F199446" w14:textId="5EBF79EC" w:rsidR="00A27BA0" w:rsidRDefault="00A27BA0" w:rsidP="00B41EBA">
      <w:pPr>
        <w:spacing w:line="360" w:lineRule="auto"/>
        <w:ind w:firstLine="567"/>
        <w:jc w:val="both"/>
      </w:pPr>
      <w:r>
        <w:t>Setelah mendapat nilai hasil peramalan sebesar 26</w:t>
      </w:r>
      <w:r w:rsidR="005D1E89">
        <w:t>7</w:t>
      </w:r>
      <w:r>
        <w:t xml:space="preserve"> item akan terjual, maka dari 26</w:t>
      </w:r>
      <w:r w:rsidR="005D1E89">
        <w:t>7</w:t>
      </w:r>
      <w:r>
        <w:t xml:space="preserve"> item tersebut akan dibagi menjadi 2 kategori dikarenakan untuk menghitung </w:t>
      </w:r>
      <w:r w:rsidRPr="00BC4A94">
        <w:rPr>
          <w:i/>
          <w:iCs/>
        </w:rPr>
        <w:t>Economic Order Quantity</w:t>
      </w:r>
      <w:r>
        <w:rPr>
          <w:i/>
          <w:iCs/>
        </w:rPr>
        <w:t xml:space="preserve"> </w:t>
      </w:r>
      <w:r>
        <w:t xml:space="preserve">(EOQ) dibutuhkan satuan bahan / barang yang di pesan dalam sataun berat. Maka </w:t>
      </w:r>
      <w:r w:rsidR="00814E75">
        <w:t>penulis</w:t>
      </w:r>
      <w:r>
        <w:t xml:space="preserve">berasumsi bahwa tidak mungkin semua barang di toko pemilik memiliki berat yang sama, maka daripada itu </w:t>
      </w:r>
      <w:r w:rsidR="00814E75">
        <w:t>penulis</w:t>
      </w:r>
      <w:r>
        <w:t>membaginya menjadi dua kategori supaya lebih mudah menentukan berat rata-rata dari barang yang di jual di UD Toko Tiga Jaya Baru. Adapun pembagiannya dapat di lihat pada gambar 4.12, dan nilainya setelah di bagi berdasarkan persentase pada gambar 4.12 dapat dilihat pada perhitungan persamaan (14) dan persamaan (15).</w:t>
      </w:r>
    </w:p>
    <w:p w14:paraId="37407352" w14:textId="2E0B3797" w:rsidR="00BF69DA" w:rsidRDefault="00A27BA0" w:rsidP="00B41EBA">
      <w:pPr>
        <w:spacing w:line="360" w:lineRule="auto"/>
        <w:ind w:firstLine="567"/>
        <w:jc w:val="both"/>
      </w:pPr>
      <w:r>
        <w:t xml:space="preserve">Alasan lainnya karena informasi yang di dapat </w:t>
      </w:r>
      <w:r w:rsidR="00814E75">
        <w:t>penulis</w:t>
      </w:r>
      <w:r>
        <w:t xml:space="preserve">terhadap biaya pemesanan yang di bayar pemilik toko ialah dalam satuan per kubik / per 1000 kg. Maka dilakukan perhitungan konversi dari satuan item menjadi satuan kg dalam </w:t>
      </w:r>
      <w:r w:rsidR="00BF69DA">
        <w:t>persamaan (16) dan persamaan (17), untuk nilai hasil konversinya dapat dilihat pada tabel 4.15.</w:t>
      </w:r>
    </w:p>
    <w:p w14:paraId="54FB3537" w14:textId="4BE4549E" w:rsidR="00A27BA0" w:rsidRDefault="00BF69DA" w:rsidP="00B41EBA">
      <w:pPr>
        <w:spacing w:line="360" w:lineRule="auto"/>
        <w:ind w:firstLine="567"/>
        <w:jc w:val="both"/>
      </w:pPr>
      <w:r>
        <w:t>Untuk melakukan pemesanan stok persediaan secara optimal untuk membantu dalam pengambilan keputusan dalam periode berikutnya, maka dilakukan perhitungan</w:t>
      </w:r>
      <w:r w:rsidR="00A27BA0">
        <w:t xml:space="preserve"> </w:t>
      </w:r>
      <w:r w:rsidRPr="00BC4A94">
        <w:rPr>
          <w:i/>
          <w:iCs/>
        </w:rPr>
        <w:t>Economic Order Quantity</w:t>
      </w:r>
      <w:r>
        <w:rPr>
          <w:i/>
          <w:iCs/>
        </w:rPr>
        <w:t xml:space="preserve"> </w:t>
      </w:r>
      <w:r>
        <w:t xml:space="preserve">(EOQ) untuk menentukan nilai </w:t>
      </w:r>
      <w:r>
        <w:lastRenderedPageBreak/>
        <w:t xml:space="preserve">yang harus dipesan secara optimal. Untuk melakukan perhitungan </w:t>
      </w:r>
      <w:r w:rsidRPr="00BC4A94">
        <w:rPr>
          <w:i/>
          <w:iCs/>
        </w:rPr>
        <w:t>Economic Order Quantity</w:t>
      </w:r>
      <w:r>
        <w:rPr>
          <w:i/>
          <w:iCs/>
        </w:rPr>
        <w:t xml:space="preserve"> </w:t>
      </w:r>
      <w:r>
        <w:t>(EOQ)</w:t>
      </w:r>
      <w:r w:rsidR="0009157F">
        <w:t xml:space="preserve"> diperlukan 3 nilai yang harus diketahui yaitu: nilai hasil ramalan yang sudah dikonversi menjadi satuan berat kg pada tabel 4.15, nilai biaya pemesanan yang harus dibayar perkategori pada tabel 4.16 dan biaya penyimpanan yang dapat dilihat pada tabel 4.17.</w:t>
      </w:r>
    </w:p>
    <w:p w14:paraId="118F1728" w14:textId="25F4FA4D" w:rsidR="0009157F" w:rsidRDefault="0009157F" w:rsidP="00B41EBA">
      <w:pPr>
        <w:spacing w:line="360" w:lineRule="auto"/>
        <w:ind w:firstLine="567"/>
        <w:jc w:val="both"/>
      </w:pPr>
      <w:r>
        <w:t xml:space="preserve">Hasil perhitungan </w:t>
      </w:r>
      <w:r w:rsidRPr="00BC4A94">
        <w:rPr>
          <w:i/>
          <w:iCs/>
        </w:rPr>
        <w:t>Economic Order Quantity</w:t>
      </w:r>
      <w:r>
        <w:rPr>
          <w:i/>
          <w:iCs/>
        </w:rPr>
        <w:t xml:space="preserve"> </w:t>
      </w:r>
      <w:r>
        <w:t>(EOQ) merupakan perhitungan optimal dalam menentukan jumlah stok persediaan yang dipesan untuk periode berikutnya atau periode yang diramalkan. Untuk nilai EOQ tersebut dapat dilihat pada tabel 4.18 dengan nilai EOQ untuk kategori 1 sebesar 33 kg dan EOQ untuk kategori 2 sebesar 23</w:t>
      </w:r>
      <w:r w:rsidR="005D1E89">
        <w:t>0</w:t>
      </w:r>
      <w:r>
        <w:t xml:space="preserve"> kg</w:t>
      </w:r>
      <w:r w:rsidR="005F0ABA">
        <w:t>. Sehingga jika ditotal menggunakan rumus EOQ, UD Toko Tiga Jaya Baru pada periode berikutnya yang diramalkan harus membeli stok persediaan barang sebesar 26</w:t>
      </w:r>
      <w:r w:rsidR="005D1E89">
        <w:t>3</w:t>
      </w:r>
      <w:r w:rsidR="005F0ABA">
        <w:t xml:space="preserve"> kg</w:t>
      </w:r>
      <w:r w:rsidR="000E2ACA">
        <w:t xml:space="preserve"> atau sebanyak 373 item secara total</w:t>
      </w:r>
      <w:r w:rsidR="00F0408B">
        <w:t xml:space="preserve"> berdasarkan kategorinya</w:t>
      </w:r>
      <w:r w:rsidR="005F0ABA">
        <w:t>.</w:t>
      </w:r>
    </w:p>
    <w:p w14:paraId="4B3524D1" w14:textId="2BFD4AA4" w:rsidR="002250CB" w:rsidRDefault="002250CB">
      <w:pPr>
        <w:rPr>
          <w:rFonts w:cs="Times New Roman"/>
        </w:rPr>
      </w:pPr>
      <w:r>
        <w:rPr>
          <w:rFonts w:cs="Times New Roman"/>
        </w:rPr>
        <w:br w:type="page"/>
      </w:r>
    </w:p>
    <w:p w14:paraId="4316641D" w14:textId="6B189C5B" w:rsidR="002250CB" w:rsidRDefault="002250CB" w:rsidP="002250CB">
      <w:pPr>
        <w:pStyle w:val="Heading1"/>
      </w:pPr>
      <w:bookmarkStart w:id="111" w:name="_Toc108890475"/>
      <w:r>
        <w:lastRenderedPageBreak/>
        <w:t xml:space="preserve">BAB V </w:t>
      </w:r>
      <w:r>
        <w:br/>
        <w:t>PENUTUP</w:t>
      </w:r>
      <w:bookmarkEnd w:id="111"/>
    </w:p>
    <w:p w14:paraId="2A333783" w14:textId="5221CB7E" w:rsidR="00D23207" w:rsidRDefault="00D23207" w:rsidP="00D23207">
      <w:pPr>
        <w:pStyle w:val="Heading2"/>
      </w:pPr>
      <w:bookmarkStart w:id="112" w:name="_Toc108890476"/>
      <w:r>
        <w:t>5.1 Kesimpulan</w:t>
      </w:r>
      <w:bookmarkEnd w:id="112"/>
    </w:p>
    <w:p w14:paraId="230E3F1F" w14:textId="472C2DB2" w:rsidR="00D23207" w:rsidRDefault="00D23207" w:rsidP="002469CA">
      <w:pPr>
        <w:ind w:firstLine="567"/>
        <w:jc w:val="both"/>
        <w:rPr>
          <w:rFonts w:cs="Times New Roman"/>
          <w:color w:val="000000"/>
          <w:szCs w:val="24"/>
        </w:rPr>
      </w:pPr>
      <w:r w:rsidRPr="00B16DD8">
        <w:rPr>
          <w:szCs w:val="24"/>
        </w:rPr>
        <w:t>Dengan selesainya penelitian dan penyusunan skripsi dengan judul “</w:t>
      </w:r>
      <w:r w:rsidR="007E7EDC" w:rsidRPr="00B16DD8">
        <w:rPr>
          <w:szCs w:val="24"/>
        </w:rPr>
        <w:t>Analisis Forecasting Penjualan Bulanan Pada Toko Tiga Jaya Baru Menggunakan Metode Single Exponential Smoothing Adaptive Parameter Dengan Media Microsoft Excel”, maka dapat di ambil kesimpulan terhadap hasil peramalan penjualan pada UD Toko Tiga Jaya Baru</w:t>
      </w:r>
      <w:r w:rsidR="00B16DD8" w:rsidRPr="00B16DD8">
        <w:rPr>
          <w:szCs w:val="24"/>
        </w:rPr>
        <w:t xml:space="preserve"> berdasarkan data penjualan pada Juni 2021 hingga Mei 2022 </w:t>
      </w:r>
      <w:r w:rsidR="00B16DD8">
        <w:rPr>
          <w:szCs w:val="24"/>
        </w:rPr>
        <w:t>didapat</w:t>
      </w:r>
      <w:r w:rsidR="00B16DD8" w:rsidRPr="00B16DD8">
        <w:rPr>
          <w:szCs w:val="24"/>
        </w:rPr>
        <w:t xml:space="preserve"> hasil peramalan dengan tingkat konstanta pemulusan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r w:rsidR="00B16DD8">
        <w:rPr>
          <w:rFonts w:cs="Times New Roman"/>
          <w:color w:val="000000"/>
          <w:szCs w:val="24"/>
        </w:rPr>
        <w:t xml:space="preserve">menghasilkan nilai </w:t>
      </w:r>
      <w:r w:rsidR="00B16DD8">
        <w:rPr>
          <w:rFonts w:cs="Times New Roman"/>
          <w:i/>
          <w:iCs/>
          <w:color w:val="000000"/>
          <w:szCs w:val="24"/>
        </w:rPr>
        <w:t xml:space="preserve">error Mean Absolute Percentage </w:t>
      </w:r>
      <w:r w:rsidR="00B16DD8">
        <w:rPr>
          <w:rFonts w:cs="Times New Roman"/>
          <w:color w:val="000000"/>
          <w:szCs w:val="24"/>
        </w:rPr>
        <w:t>(MAPE) terkecil sebesar 17,289%</w:t>
      </w:r>
      <w:r w:rsidR="0084131C">
        <w:rPr>
          <w:rFonts w:cs="Times New Roman"/>
          <w:color w:val="000000"/>
          <w:szCs w:val="24"/>
        </w:rPr>
        <w:t xml:space="preserve"> yang dimana berdasarkan kriteria pada tabel</w:t>
      </w:r>
      <w:r w:rsidR="00380DF9">
        <w:rPr>
          <w:rFonts w:cs="Times New Roman"/>
          <w:color w:val="000000"/>
          <w:szCs w:val="24"/>
        </w:rPr>
        <w:t xml:space="preserve"> 2.1 merupakan hasil peramalan dengan tingkat keakuratan baik</w:t>
      </w:r>
      <w:r w:rsidR="00B16DD8">
        <w:rPr>
          <w:rFonts w:cs="Times New Roman"/>
          <w:color w:val="000000"/>
          <w:szCs w:val="24"/>
        </w:rPr>
        <w:t xml:space="preserve">. </w:t>
      </w:r>
    </w:p>
    <w:p w14:paraId="51A74309" w14:textId="1EFCE52C" w:rsidR="00B16DD8" w:rsidRPr="00B16DD8" w:rsidRDefault="00380DF9" w:rsidP="002469CA">
      <w:pPr>
        <w:ind w:firstLine="567"/>
        <w:jc w:val="both"/>
        <w:rPr>
          <w:szCs w:val="24"/>
        </w:rPr>
      </w:pPr>
      <w:r>
        <w:rPr>
          <w:rFonts w:cs="Times New Roman"/>
          <w:color w:val="000000"/>
          <w:szCs w:val="24"/>
        </w:rPr>
        <w:t xml:space="preserve">Adapun hasil peramalan yang dilakukan untuk periode berikutnya, yaitu pada bulan Juni 2022 menghasilkan ramalan dengan nilai sebesar 267 item terjual. Berdasarkan hasil peramalan tersebut maka dapat dilakukan perhitungan </w:t>
      </w:r>
      <w:r w:rsidRPr="0064708B">
        <w:rPr>
          <w:i/>
        </w:rPr>
        <w:t>Economic Order Quantity</w:t>
      </w:r>
      <w:r>
        <w:t xml:space="preserve"> (EOQ) yang bertujuan untuk </w:t>
      </w:r>
      <w:r w:rsidR="004636FB">
        <w:t xml:space="preserve">melakukan perhitungan terhadap pemesanan barang pada suatu periode tertenu secara ekonomis. </w:t>
      </w:r>
      <w:r w:rsidR="002469CA">
        <w:t xml:space="preserve">Nilai EOQ yang dihasilkan berdasarkan perhitungan tersebut ialah sebesar 263 kg stok persediaan </w:t>
      </w:r>
      <w:r w:rsidR="000E2ACA">
        <w:t>atau secara total sebanyak 373 item</w:t>
      </w:r>
      <w:r w:rsidR="002469CA">
        <w:t xml:space="preserve"> harus dipesan </w:t>
      </w:r>
      <w:r w:rsidR="000E2ACA">
        <w:t xml:space="preserve">berdasarkan kategorinya </w:t>
      </w:r>
      <w:r w:rsidR="002469CA">
        <w:t>oleh UD Toko Tiga Jaya Baru pada periode yang diramalkan agar pemesanan stok persediaan tersebut menjadi lebih ekonomis.</w:t>
      </w:r>
    </w:p>
    <w:p w14:paraId="3CDAE713" w14:textId="24E8270C" w:rsidR="00D23207" w:rsidRDefault="00D23207" w:rsidP="00D23207">
      <w:pPr>
        <w:pStyle w:val="Heading2"/>
      </w:pPr>
      <w:bookmarkStart w:id="113" w:name="_Toc108890477"/>
      <w:r>
        <w:t>5.2 Saran</w:t>
      </w:r>
      <w:bookmarkEnd w:id="113"/>
    </w:p>
    <w:p w14:paraId="792ECEA6" w14:textId="71695B26" w:rsidR="002469CA" w:rsidRDefault="002469CA" w:rsidP="00C5489D">
      <w:pPr>
        <w:ind w:firstLine="567"/>
        <w:jc w:val="both"/>
      </w:pPr>
      <w:r>
        <w:t xml:space="preserve">Berdasar hasil penelitian dan kesimpulan yang didapat </w:t>
      </w:r>
      <w:r w:rsidR="00814E75">
        <w:t>penulis</w:t>
      </w:r>
      <w:r>
        <w:t xml:space="preserve">dalam mengerjakan karya tulis skripsi ini, </w:t>
      </w:r>
      <w:r w:rsidR="00814E75">
        <w:t>penulis</w:t>
      </w:r>
      <w:r>
        <w:t xml:space="preserve">dapat mengungkapkan beberapa saran yang dapat digunakan dan di implementasi oleh UD Toko Tiga Jaya Baru dalam pengambilan keputusan terhadap pemesanan stok persediaan pada periode berikutnya. Adapun saran-saran </w:t>
      </w:r>
      <w:r w:rsidR="00814E75">
        <w:t>penulis</w:t>
      </w:r>
      <w:r>
        <w:t>dapat diutarakan sebagai berikut:</w:t>
      </w:r>
    </w:p>
    <w:p w14:paraId="7C1F62A2" w14:textId="7D3109DA" w:rsidR="002469CA" w:rsidRPr="00C5489D" w:rsidRDefault="001C442C" w:rsidP="00C5489D">
      <w:pPr>
        <w:pStyle w:val="ListParagraph"/>
        <w:numPr>
          <w:ilvl w:val="0"/>
          <w:numId w:val="34"/>
        </w:numPr>
        <w:ind w:left="567" w:hanging="578"/>
        <w:jc w:val="both"/>
        <w:rPr>
          <w:rFonts w:cs="Times New Roman"/>
          <w:color w:val="000000"/>
          <w:szCs w:val="24"/>
        </w:rPr>
      </w:pPr>
      <w:r w:rsidRPr="00C5489D">
        <w:rPr>
          <w:szCs w:val="24"/>
        </w:rPr>
        <w:t xml:space="preserve">UD Toko Tiga Jaya Baru dapat menerapkan metode peramalan dengan menggunakan </w:t>
      </w:r>
      <w:r w:rsidRPr="00C5489D">
        <w:rPr>
          <w:i/>
          <w:iCs/>
          <w:szCs w:val="24"/>
        </w:rPr>
        <w:t xml:space="preserve">Single Exponential Smoothing Adaptive Parameter </w:t>
      </w:r>
      <w:r w:rsidRPr="00C5489D">
        <w:rPr>
          <w:szCs w:val="24"/>
        </w:rPr>
        <w:t xml:space="preserve">berkonstanta pemilusan </w:t>
      </w:r>
      <w:r w:rsidRPr="00C5489D">
        <w:rPr>
          <w:rFonts w:ascii="Symbol" w:hAnsi="Symbol" w:cs="Calibri"/>
          <w:color w:val="000000"/>
          <w:szCs w:val="24"/>
        </w:rPr>
        <w:t xml:space="preserve">b = 0,8 </w:t>
      </w:r>
      <w:r w:rsidRPr="00C5489D">
        <w:rPr>
          <w:rFonts w:cs="Times New Roman"/>
          <w:color w:val="000000"/>
          <w:szCs w:val="24"/>
        </w:rPr>
        <w:t>dikarenakan berdasarkan hasil perhitungan penulis konstanta tersebut memiliki tingkat keakuratan terbaik atau tingkat kesalahan terkecil.</w:t>
      </w:r>
    </w:p>
    <w:p w14:paraId="5D53EA54" w14:textId="38021C9F" w:rsidR="001C442C" w:rsidRPr="00C5489D" w:rsidRDefault="001C442C" w:rsidP="00C5489D">
      <w:pPr>
        <w:pStyle w:val="ListParagraph"/>
        <w:numPr>
          <w:ilvl w:val="0"/>
          <w:numId w:val="34"/>
        </w:numPr>
        <w:ind w:left="567" w:hanging="578"/>
        <w:jc w:val="both"/>
        <w:rPr>
          <w:iCs/>
        </w:rPr>
      </w:pPr>
      <w:r w:rsidRPr="00C5489D">
        <w:rPr>
          <w:rFonts w:cs="Times New Roman"/>
          <w:color w:val="000000"/>
          <w:szCs w:val="24"/>
        </w:rPr>
        <w:t xml:space="preserve">UD Toko Tiga Jaya Baru dapat mengimplementasikan metode </w:t>
      </w:r>
      <w:r w:rsidRPr="00C5489D">
        <w:rPr>
          <w:i/>
        </w:rPr>
        <w:t xml:space="preserve">Economic Order Quantity </w:t>
      </w:r>
      <w:r w:rsidRPr="00C5489D">
        <w:rPr>
          <w:iCs/>
        </w:rPr>
        <w:t>(EOQ) untuk membantu dalam pengambilan keputusan terhadap pemesanan stok persediaan pada periode berikutnya. Dikarenakan metode tersebut dapat membuat pemesanan stok persediaan menjadi lebih ekonomis, dapat mengecilkan tingkat kesalahaan sehingga tidak terjadi kekurangan atau kelebihan stok persediaan dan dapat meminimalisir biaya yang dikeluarkan.</w:t>
      </w:r>
    </w:p>
    <w:p w14:paraId="22A14EBF" w14:textId="6975B83E" w:rsidR="00C5489D" w:rsidRPr="00C5489D" w:rsidRDefault="00C5489D" w:rsidP="00C5489D">
      <w:pPr>
        <w:pStyle w:val="ListParagraph"/>
        <w:numPr>
          <w:ilvl w:val="0"/>
          <w:numId w:val="34"/>
        </w:numPr>
        <w:ind w:left="567" w:hanging="578"/>
        <w:jc w:val="both"/>
      </w:pPr>
      <w:r w:rsidRPr="00C5489D">
        <w:rPr>
          <w:iCs/>
        </w:rPr>
        <w:t xml:space="preserve">UD Toko Tiga Jaya Baru dapat menggunakan aplikasi / </w:t>
      </w:r>
      <w:r w:rsidRPr="00C5489D">
        <w:rPr>
          <w:i/>
        </w:rPr>
        <w:t xml:space="preserve">software </w:t>
      </w:r>
      <w:r w:rsidRPr="00C5489D">
        <w:rPr>
          <w:iCs/>
        </w:rPr>
        <w:t xml:space="preserve">pengolahan data </w:t>
      </w:r>
      <w:r w:rsidRPr="00C5489D">
        <w:rPr>
          <w:i/>
          <w:iCs/>
        </w:rPr>
        <w:t xml:space="preserve">Microsoft Excel </w:t>
      </w:r>
      <w:r>
        <w:t>dalam menunjang kegiatan mereka karena aplikasi ini memiliki kalkulator bawaan (</w:t>
      </w:r>
      <w:r w:rsidRPr="00C5489D">
        <w:rPr>
          <w:i/>
          <w:iCs/>
        </w:rPr>
        <w:t>built in calculator</w:t>
      </w:r>
      <w:r>
        <w:t xml:space="preserve">), dapat menyimpan data-data </w:t>
      </w:r>
      <w:r>
        <w:lastRenderedPageBreak/>
        <w:t xml:space="preserve">penjualan mereka dengan lebih rapih dan tidak mudah hilang serta dapat dengan mudah melakukan perhitungan peramalan </w:t>
      </w:r>
      <w:r w:rsidRPr="00C5489D">
        <w:rPr>
          <w:i/>
          <w:iCs/>
          <w:szCs w:val="24"/>
        </w:rPr>
        <w:t xml:space="preserve">Single Exponential Smoothing Adaptive Paramete </w:t>
      </w:r>
      <w:r w:rsidRPr="00C5489D">
        <w:rPr>
          <w:szCs w:val="24"/>
        </w:rPr>
        <w:t xml:space="preserve">maupun </w:t>
      </w:r>
      <w:r w:rsidRPr="00C5489D">
        <w:rPr>
          <w:i/>
        </w:rPr>
        <w:t xml:space="preserve">Economic Order Quantity </w:t>
      </w:r>
      <w:r w:rsidRPr="00C5489D">
        <w:rPr>
          <w:iCs/>
        </w:rPr>
        <w:t>(EOQ) menggunakan aplikasi tersebut.</w:t>
      </w:r>
    </w:p>
    <w:bookmarkEnd w:id="62"/>
    <w:p w14:paraId="3C37220D" w14:textId="721F1449" w:rsidR="002250CB" w:rsidRDefault="002250CB">
      <w:pPr>
        <w:rPr>
          <w:rFonts w:cs="Times New Roman"/>
        </w:rPr>
      </w:pPr>
      <w:r>
        <w:rPr>
          <w:rFonts w:cs="Times New Roman"/>
        </w:rPr>
        <w:br w:type="page"/>
      </w:r>
    </w:p>
    <w:p w14:paraId="21D99678" w14:textId="0FD1A499" w:rsidR="00A363A0" w:rsidRDefault="00B6079F" w:rsidP="00041032">
      <w:pPr>
        <w:pStyle w:val="Heading1"/>
        <w:spacing w:before="0" w:after="160" w:line="360" w:lineRule="auto"/>
        <w:ind w:right="-1"/>
        <w:rPr>
          <w:rFonts w:cs="Times New Roman"/>
          <w:caps w:val="0"/>
        </w:rPr>
      </w:pPr>
      <w:bookmarkStart w:id="114" w:name="_Toc108890478"/>
      <w:r w:rsidRPr="006C5B14">
        <w:rPr>
          <w:rFonts w:cs="Times New Roman"/>
          <w:caps w:val="0"/>
        </w:rPr>
        <w:lastRenderedPageBreak/>
        <w:t>DAFTAR PUSTAKA</w:t>
      </w:r>
      <w:bookmarkEnd w:id="114"/>
    </w:p>
    <w:p w14:paraId="6299AC30" w14:textId="139E3911"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DC5C1B">
        <w:rPr>
          <w:rFonts w:cs="Times New Roman"/>
          <w:noProof/>
          <w:szCs w:val="24"/>
        </w:rPr>
        <w:t xml:space="preserve">Amar, A. (2018). Perkembangan Teknologi Komunikasi Dan Informasi. </w:t>
      </w:r>
      <w:r w:rsidRPr="00DC5C1B">
        <w:rPr>
          <w:rFonts w:cs="Times New Roman"/>
          <w:i/>
          <w:iCs/>
          <w:noProof/>
          <w:szCs w:val="24"/>
        </w:rPr>
        <w:t>Dakwah Tabligh</w:t>
      </w:r>
      <w:r w:rsidRPr="00DC5C1B">
        <w:rPr>
          <w:rFonts w:cs="Times New Roman"/>
          <w:noProof/>
          <w:szCs w:val="24"/>
        </w:rPr>
        <w:t xml:space="preserve">, </w:t>
      </w:r>
      <w:r w:rsidRPr="00DC5C1B">
        <w:rPr>
          <w:rFonts w:cs="Times New Roman"/>
          <w:i/>
          <w:iCs/>
          <w:noProof/>
          <w:szCs w:val="24"/>
        </w:rPr>
        <w:t>13</w:t>
      </w:r>
      <w:r w:rsidRPr="00DC5C1B">
        <w:rPr>
          <w:rFonts w:cs="Times New Roman"/>
          <w:noProof/>
          <w:szCs w:val="24"/>
        </w:rPr>
        <w:t>, 137–149.</w:t>
      </w:r>
    </w:p>
    <w:p w14:paraId="3C6F867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Andini, T. D., &amp; Auristandi, P. (2016). Peramalan Jumlah Stok Alat Tulis Kantor di UD Achmad Jaya Menggunakan Metode Double Exponential Smoothing. </w:t>
      </w:r>
      <w:r w:rsidRPr="00DC5C1B">
        <w:rPr>
          <w:rFonts w:cs="Times New Roman"/>
          <w:i/>
          <w:iCs/>
          <w:noProof/>
          <w:szCs w:val="24"/>
        </w:rPr>
        <w:t>Jurnal Ilmiah Teknologi Informasi Asia</w:t>
      </w:r>
      <w:r w:rsidRPr="00DC5C1B">
        <w:rPr>
          <w:rFonts w:cs="Times New Roman"/>
          <w:noProof/>
          <w:szCs w:val="24"/>
        </w:rPr>
        <w:t xml:space="preserve">, </w:t>
      </w:r>
      <w:r w:rsidRPr="00DC5C1B">
        <w:rPr>
          <w:rFonts w:cs="Times New Roman"/>
          <w:i/>
          <w:iCs/>
          <w:noProof/>
          <w:szCs w:val="24"/>
        </w:rPr>
        <w:t>10</w:t>
      </w:r>
      <w:r w:rsidRPr="00DC5C1B">
        <w:rPr>
          <w:rFonts w:cs="Times New Roman"/>
          <w:noProof/>
          <w:szCs w:val="24"/>
        </w:rPr>
        <w:t>(1), 1–10.</w:t>
      </w:r>
    </w:p>
    <w:p w14:paraId="1D85E1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DC5C1B">
        <w:rPr>
          <w:rFonts w:cs="Times New Roman"/>
          <w:i/>
          <w:iCs/>
          <w:noProof/>
          <w:szCs w:val="24"/>
        </w:rPr>
        <w:t>PEDAGOGIA: Jurnal Pendidikan</w:t>
      </w:r>
      <w:r w:rsidRPr="00DC5C1B">
        <w:rPr>
          <w:rFonts w:cs="Times New Roman"/>
          <w:noProof/>
          <w:szCs w:val="24"/>
        </w:rPr>
        <w:t xml:space="preserve">, </w:t>
      </w:r>
      <w:r w:rsidRPr="00DC5C1B">
        <w:rPr>
          <w:rFonts w:cs="Times New Roman"/>
          <w:i/>
          <w:iCs/>
          <w:noProof/>
          <w:szCs w:val="24"/>
        </w:rPr>
        <w:t>2</w:t>
      </w:r>
      <w:r w:rsidRPr="00DC5C1B">
        <w:rPr>
          <w:rFonts w:cs="Times New Roman"/>
          <w:noProof/>
          <w:szCs w:val="24"/>
        </w:rPr>
        <w:t>(1), 59–70. http://journal.uin-alauddin.ac.id/index.php/sls/article/viewFile/1380/1342%0Ahttp://mpsi.umm.ac.id/files/file/55-58 Berliana Henu Cahyani.pdf</w:t>
      </w:r>
    </w:p>
    <w:p w14:paraId="3437A1D3"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Lahu, E. P., &amp; Sumarauw, J. S. B. (2017). Analisis Pengendalian Persediaan Bahan Baku Guna Meminimalkan Biaya Persediaan Pada Dunkin Donuts Manado.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5</w:t>
      </w:r>
      <w:r w:rsidRPr="00DC5C1B">
        <w:rPr>
          <w:rFonts w:cs="Times New Roman"/>
          <w:noProof/>
          <w:szCs w:val="24"/>
        </w:rPr>
        <w:t>(3), 4175–4184.</w:t>
      </w:r>
    </w:p>
    <w:p w14:paraId="5547E5C1"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Muhammad, M. (2018). Sebaran dan Peramalan Mahasiswa Baru Pendidikan Matematika Universitas Muhammadiyah Purwokerto dengan Metode Time Invariant Fuzzy Time Series. </w:t>
      </w:r>
      <w:r w:rsidRPr="00DC5C1B">
        <w:rPr>
          <w:rFonts w:cs="Times New Roman"/>
          <w:i/>
          <w:iCs/>
          <w:noProof/>
          <w:szCs w:val="24"/>
        </w:rPr>
        <w:t>MAJU: Jurnal Ilmiah Pendidikan Matematika</w:t>
      </w:r>
      <w:r w:rsidRPr="00DC5C1B">
        <w:rPr>
          <w:rFonts w:cs="Times New Roman"/>
          <w:noProof/>
          <w:szCs w:val="24"/>
        </w:rPr>
        <w:t xml:space="preserve">, </w:t>
      </w:r>
      <w:r w:rsidRPr="00DC5C1B">
        <w:rPr>
          <w:rFonts w:cs="Times New Roman"/>
          <w:i/>
          <w:iCs/>
          <w:noProof/>
          <w:szCs w:val="24"/>
        </w:rPr>
        <w:t>3</w:t>
      </w:r>
      <w:r w:rsidRPr="00DC5C1B">
        <w:rPr>
          <w:rFonts w:cs="Times New Roman"/>
          <w:noProof/>
          <w:szCs w:val="24"/>
        </w:rPr>
        <w:t>(2), 48–58. https://www.ejournal.stkipbbm.ac.id/index.php/mtk/article/view/98</w:t>
      </w:r>
    </w:p>
    <w:p w14:paraId="42460F9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avalina, I. L. P., Riwajanti, N. I., Sulistyono, S., &amp; Djajanto, L. (2020). Forecasting Produksi Perikanan Laut Yang Dijual Di Tpi (Ton) Dengan Metode Single Exponential Smoothing. </w:t>
      </w:r>
      <w:r w:rsidRPr="00DC5C1B">
        <w:rPr>
          <w:rFonts w:cs="Times New Roman"/>
          <w:i/>
          <w:iCs/>
          <w:noProof/>
          <w:szCs w:val="24"/>
        </w:rPr>
        <w:t>Media Mahardhika</w:t>
      </w:r>
      <w:r w:rsidRPr="00DC5C1B">
        <w:rPr>
          <w:rFonts w:cs="Times New Roman"/>
          <w:noProof/>
          <w:szCs w:val="24"/>
        </w:rPr>
        <w:t xml:space="preserve">, </w:t>
      </w:r>
      <w:r w:rsidRPr="00DC5C1B">
        <w:rPr>
          <w:rFonts w:cs="Times New Roman"/>
          <w:i/>
          <w:iCs/>
          <w:noProof/>
          <w:szCs w:val="24"/>
        </w:rPr>
        <w:t>18</w:t>
      </w:r>
      <w:r w:rsidRPr="00DC5C1B">
        <w:rPr>
          <w:rFonts w:cs="Times New Roman"/>
          <w:noProof/>
          <w:szCs w:val="24"/>
        </w:rPr>
        <w:t>(2), 206–214. https://doi.org/10.29062/mahardika.v18i2.149</w:t>
      </w:r>
    </w:p>
    <w:p w14:paraId="14D175C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gantung, M., Jan, A. H., Peramalan, A., Obat, P., Ngantung, M., &amp; Jan, A. H. (2019). Analisis Peramalan Permintaan Obat Antibiotik Pada Apotik Edelweis Tatelu.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7</w:t>
      </w:r>
      <w:r w:rsidRPr="00DC5C1B">
        <w:rPr>
          <w:rFonts w:cs="Times New Roman"/>
          <w:noProof/>
          <w:szCs w:val="24"/>
        </w:rPr>
        <w:t>(4), 4859–4867.</w:t>
      </w:r>
    </w:p>
    <w:p w14:paraId="429FAC7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ovita, S. M., &amp; Wulanditya, P. (2020). Desain Microsoft Excel For Accounting Bagi Umkm (Studi Kasus Pada Ls Farm Mojokerto). </w:t>
      </w:r>
      <w:r w:rsidRPr="00DC5C1B">
        <w:rPr>
          <w:rFonts w:cs="Times New Roman"/>
          <w:i/>
          <w:iCs/>
          <w:noProof/>
          <w:szCs w:val="24"/>
        </w:rPr>
        <w:t>Jurnal Riset Terapan Akuntansi</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92–205. https://jurnal.polsri.ac.id/index.php/jrtap/article/view/2247</w:t>
      </w:r>
    </w:p>
    <w:p w14:paraId="02A8C11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Odja, M. O., Likadja, F. J., Ina, W. T., &amp; Pella, S. I. (2021). </w:t>
      </w:r>
      <w:r w:rsidRPr="00DC5C1B">
        <w:rPr>
          <w:rFonts w:cs="Times New Roman"/>
          <w:i/>
          <w:iCs/>
          <w:noProof/>
          <w:szCs w:val="24"/>
        </w:rPr>
        <w:t>Penggunaan Microsoft Excel untuk Kemudahan Pengolahan Data Nilai Hasil Belajar Siswa</w:t>
      </w:r>
      <w:r w:rsidRPr="00DC5C1B">
        <w:rPr>
          <w:rFonts w:cs="Times New Roman"/>
          <w:noProof/>
          <w:szCs w:val="24"/>
        </w:rPr>
        <w:t xml:space="preserve">. </w:t>
      </w:r>
      <w:r w:rsidRPr="00DC5C1B">
        <w:rPr>
          <w:rFonts w:cs="Times New Roman"/>
          <w:i/>
          <w:iCs/>
          <w:noProof/>
          <w:szCs w:val="24"/>
        </w:rPr>
        <w:t>XV</w:t>
      </w:r>
      <w:r w:rsidRPr="00DC5C1B">
        <w:rPr>
          <w:rFonts w:cs="Times New Roman"/>
          <w:noProof/>
          <w:szCs w:val="24"/>
        </w:rPr>
        <w:t>(2), 22–29. http://ejurnal.undana.ac.id/index.php/jlppm/article/view/6052</w:t>
      </w:r>
    </w:p>
    <w:p w14:paraId="1F03E04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Rhussary, M. L. (2020). Persepsi Toko Kelontong terhadap Ritel Modern di Samarinda Tahun 2019. </w:t>
      </w:r>
      <w:r w:rsidRPr="00DC5C1B">
        <w:rPr>
          <w:rFonts w:cs="Times New Roman"/>
          <w:i/>
          <w:iCs/>
          <w:noProof/>
          <w:szCs w:val="24"/>
        </w:rPr>
        <w:t>Pendidikan Dan Pengajaran</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10.</w:t>
      </w:r>
    </w:p>
    <w:p w14:paraId="72C0C11D"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lastRenderedPageBreak/>
        <w:t xml:space="preserve">Salim, T. H., Handojo, A., &amp; Setiabudi, D. H. (2020). Aplikasi Inventory Control Pada Multistore CV.Plastik. </w:t>
      </w:r>
      <w:r w:rsidRPr="00DC5C1B">
        <w:rPr>
          <w:rFonts w:cs="Times New Roman"/>
          <w:i/>
          <w:iCs/>
          <w:noProof/>
          <w:szCs w:val="24"/>
        </w:rPr>
        <w:t>Jurnal Infra</w:t>
      </w:r>
      <w:r w:rsidRPr="00DC5C1B">
        <w:rPr>
          <w:rFonts w:cs="Times New Roman"/>
          <w:noProof/>
          <w:szCs w:val="24"/>
        </w:rPr>
        <w:t xml:space="preserve">, </w:t>
      </w:r>
      <w:r w:rsidRPr="00DC5C1B">
        <w:rPr>
          <w:rFonts w:cs="Times New Roman"/>
          <w:i/>
          <w:iCs/>
          <w:noProof/>
          <w:szCs w:val="24"/>
        </w:rPr>
        <w:t>8</w:t>
      </w:r>
      <w:r w:rsidRPr="00DC5C1B">
        <w:rPr>
          <w:rFonts w:cs="Times New Roman"/>
          <w:noProof/>
          <w:szCs w:val="24"/>
        </w:rPr>
        <w:t>(1), 71–76. http://publication.petra.ac.id/index.php/teknik-informatika/article/view/9758</w:t>
      </w:r>
    </w:p>
    <w:p w14:paraId="67BD6F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ndu Siyoto, M. A. S. (2015). </w:t>
      </w:r>
      <w:r w:rsidRPr="00DC5C1B">
        <w:rPr>
          <w:rFonts w:cs="Times New Roman"/>
          <w:i/>
          <w:iCs/>
          <w:noProof/>
          <w:szCs w:val="24"/>
        </w:rPr>
        <w:t>Dasar metodologi penelitian, 2015, katalog dalam terbitan, yogyakarta. h75)</w:t>
      </w:r>
      <w:r w:rsidRPr="00DC5C1B">
        <w:rPr>
          <w:rFonts w:cs="Times New Roman"/>
          <w:noProof/>
          <w:szCs w:val="24"/>
        </w:rPr>
        <w:t>.</w:t>
      </w:r>
    </w:p>
    <w:p w14:paraId="697A6F7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etyaningrum, I. (2001). Konsep berpikir statistik dalam menjawab tantangan industrialisasi khususnya bidang peramalan. </w:t>
      </w:r>
      <w:r w:rsidRPr="00DC5C1B">
        <w:rPr>
          <w:rFonts w:cs="Times New Roman"/>
          <w:i/>
          <w:iCs/>
          <w:noProof/>
          <w:szCs w:val="24"/>
        </w:rPr>
        <w:t>Unitas</w:t>
      </w:r>
      <w:r w:rsidRPr="00DC5C1B">
        <w:rPr>
          <w:rFonts w:cs="Times New Roman"/>
          <w:noProof/>
          <w:szCs w:val="24"/>
        </w:rPr>
        <w:t xml:space="preserve">, </w:t>
      </w:r>
      <w:r w:rsidRPr="00DC5C1B">
        <w:rPr>
          <w:rFonts w:cs="Times New Roman"/>
          <w:i/>
          <w:iCs/>
          <w:noProof/>
          <w:szCs w:val="24"/>
        </w:rPr>
        <w:t>9</w:t>
      </w:r>
      <w:r w:rsidRPr="00DC5C1B">
        <w:rPr>
          <w:rFonts w:cs="Times New Roman"/>
          <w:noProof/>
          <w:szCs w:val="24"/>
        </w:rPr>
        <w:t xml:space="preserve"> no. </w:t>
      </w:r>
      <w:r w:rsidRPr="00DC5C1B">
        <w:rPr>
          <w:rFonts w:cs="Times New Roman"/>
          <w:i/>
          <w:iCs/>
          <w:noProof/>
          <w:szCs w:val="24"/>
        </w:rPr>
        <w:t>2</w:t>
      </w:r>
      <w:r w:rsidRPr="00DC5C1B">
        <w:rPr>
          <w:rFonts w:cs="Times New Roman"/>
          <w:noProof/>
          <w:szCs w:val="24"/>
        </w:rPr>
        <w:t>(2), 67–85.</w:t>
      </w:r>
    </w:p>
    <w:p w14:paraId="191423AC"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DC5C1B">
        <w:rPr>
          <w:rFonts w:cs="Times New Roman"/>
          <w:i/>
          <w:iCs/>
          <w:noProof/>
          <w:szCs w:val="24"/>
        </w:rPr>
        <w:t>Martabe : Jurnal Pengabdian Kepada Masyarakat</w:t>
      </w:r>
      <w:r w:rsidRPr="00DC5C1B">
        <w:rPr>
          <w:rFonts w:cs="Times New Roman"/>
          <w:noProof/>
          <w:szCs w:val="24"/>
        </w:rPr>
        <w:t xml:space="preserve">, </w:t>
      </w:r>
      <w:r w:rsidRPr="00DC5C1B">
        <w:rPr>
          <w:rFonts w:cs="Times New Roman"/>
          <w:i/>
          <w:iCs/>
          <w:noProof/>
          <w:szCs w:val="24"/>
        </w:rPr>
        <w:t>1</w:t>
      </w:r>
      <w:r w:rsidRPr="00DC5C1B">
        <w:rPr>
          <w:rFonts w:cs="Times New Roman"/>
          <w:noProof/>
          <w:szCs w:val="24"/>
        </w:rPr>
        <w:t>(2), 78. https://doi.org/10.31604/jpm.v1i2.78-82</w:t>
      </w:r>
    </w:p>
    <w:p w14:paraId="34A92A5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DC5C1B">
        <w:rPr>
          <w:rFonts w:cs="Times New Roman"/>
          <w:i/>
          <w:iCs/>
          <w:noProof/>
          <w:szCs w:val="24"/>
        </w:rPr>
        <w:t>Jurnal Bisnis Dan Pemasaran</w:t>
      </w:r>
      <w:r w:rsidRPr="00DC5C1B">
        <w:rPr>
          <w:rFonts w:cs="Times New Roman"/>
          <w:noProof/>
          <w:szCs w:val="24"/>
        </w:rPr>
        <w:t xml:space="preserve">, </w:t>
      </w:r>
      <w:r w:rsidRPr="00DC5C1B">
        <w:rPr>
          <w:rFonts w:cs="Times New Roman"/>
          <w:i/>
          <w:iCs/>
          <w:noProof/>
          <w:szCs w:val="24"/>
        </w:rPr>
        <w:t>11</w:t>
      </w:r>
      <w:r w:rsidRPr="00DC5C1B">
        <w:rPr>
          <w:rFonts w:cs="Times New Roman"/>
          <w:noProof/>
          <w:szCs w:val="24"/>
        </w:rPr>
        <w:t>(1), 1–22.</w:t>
      </w:r>
    </w:p>
    <w:p w14:paraId="58CB2A6B" w14:textId="77777777" w:rsidR="00DC5C1B" w:rsidRPr="00DC5C1B" w:rsidRDefault="00DC5C1B" w:rsidP="00D23207">
      <w:pPr>
        <w:widowControl w:val="0"/>
        <w:autoSpaceDE w:val="0"/>
        <w:autoSpaceDN w:val="0"/>
        <w:adjustRightInd w:val="0"/>
        <w:spacing w:line="240" w:lineRule="auto"/>
        <w:ind w:left="480" w:hanging="480"/>
        <w:rPr>
          <w:rFonts w:cs="Times New Roman"/>
          <w:noProof/>
        </w:rPr>
      </w:pPr>
      <w:r w:rsidRPr="00DC5C1B">
        <w:rPr>
          <w:rFonts w:cs="Times New Roman"/>
          <w:noProof/>
          <w:szCs w:val="24"/>
        </w:rPr>
        <w:t xml:space="preserve">Tabrani. (2016). Sekilas Tentang Desain Penelitian. </w:t>
      </w:r>
      <w:r w:rsidRPr="00DC5C1B">
        <w:rPr>
          <w:rFonts w:cs="Times New Roman"/>
          <w:i/>
          <w:iCs/>
          <w:noProof/>
          <w:szCs w:val="24"/>
        </w:rPr>
        <w:t>Education Zone</w:t>
      </w:r>
      <w:r w:rsidRPr="00DC5C1B">
        <w:rPr>
          <w:rFonts w:cs="Times New Roman"/>
          <w:noProof/>
          <w:szCs w:val="24"/>
        </w:rPr>
        <w:t xml:space="preserve">, </w:t>
      </w:r>
      <w:r w:rsidRPr="00DC5C1B">
        <w:rPr>
          <w:rFonts w:cs="Times New Roman"/>
          <w:i/>
          <w:iCs/>
          <w:noProof/>
          <w:szCs w:val="24"/>
        </w:rPr>
        <w:t>March</w:t>
      </w:r>
      <w:r w:rsidRPr="00DC5C1B">
        <w:rPr>
          <w:rFonts w:cs="Times New Roman"/>
          <w:noProof/>
          <w:szCs w:val="24"/>
        </w:rPr>
        <w:t>, 1–10. https://doi.org/10.13140/RG.2.2.13077.01764</w:t>
      </w:r>
    </w:p>
    <w:p w14:paraId="01FED9EC" w14:textId="7C4FE68B" w:rsidR="00A363A0" w:rsidRDefault="00DC5C1B" w:rsidP="00D23207">
      <w:pPr>
        <w:spacing w:line="240" w:lineRule="auto"/>
        <w:rPr>
          <w:rFonts w:eastAsiaTheme="majorEastAsia" w:cs="Times New Roman"/>
          <w:b/>
          <w:sz w:val="28"/>
          <w:szCs w:val="32"/>
        </w:rPr>
      </w:pPr>
      <w:r>
        <w:fldChar w:fldCharType="end"/>
      </w:r>
      <w:r w:rsidR="00A363A0">
        <w:rPr>
          <w:rFonts w:cs="Times New Roman"/>
          <w:caps/>
        </w:rPr>
        <w:br w:type="page"/>
      </w:r>
    </w:p>
    <w:p w14:paraId="57F3229F" w14:textId="79F54858" w:rsidR="0042319E" w:rsidRDefault="00B6079F" w:rsidP="00FC789E">
      <w:pPr>
        <w:pStyle w:val="Heading1"/>
      </w:pPr>
      <w:bookmarkStart w:id="115" w:name="_Toc108890479"/>
      <w:r w:rsidRPr="006C5B14">
        <w:lastRenderedPageBreak/>
        <w:t>LAMPIRAN</w:t>
      </w:r>
      <w:bookmarkEnd w:id="115"/>
      <w:r w:rsidR="00FC789E">
        <w:t xml:space="preserve"> </w:t>
      </w:r>
    </w:p>
    <w:p w14:paraId="533FFDAC" w14:textId="533E2729" w:rsidR="00FC789E" w:rsidRDefault="00FC789E" w:rsidP="00FC789E">
      <w:pPr>
        <w:pStyle w:val="Caption"/>
      </w:pPr>
      <w:r>
        <w:t xml:space="preserve">Lampiran </w:t>
      </w:r>
      <w:r w:rsidR="002C6A29">
        <w:fldChar w:fldCharType="begin"/>
      </w:r>
      <w:r w:rsidR="002C6A29">
        <w:instrText xml:space="preserve"> SEQ Lampiran \* ARABIC </w:instrText>
      </w:r>
      <w:r w:rsidR="002C6A29">
        <w:fldChar w:fldCharType="separate"/>
      </w:r>
      <w:r w:rsidR="00663B1A">
        <w:rPr>
          <w:noProof/>
        </w:rPr>
        <w:t>1</w:t>
      </w:r>
      <w:r w:rsidR="002C6A29">
        <w:rPr>
          <w:noProof/>
        </w:rPr>
        <w:fldChar w:fldCharType="end"/>
      </w:r>
      <w:r>
        <w:t>. Dokumentasi Tempat Penelitian</w:t>
      </w:r>
    </w:p>
    <w:p w14:paraId="656BEDA1" w14:textId="700C6693" w:rsidR="00FC789E" w:rsidRDefault="00FC789E" w:rsidP="00FC789E">
      <w:pPr>
        <w:pStyle w:val="Caption"/>
      </w:pPr>
      <w:r>
        <w:t xml:space="preserve">Lampiran </w:t>
      </w:r>
      <w:r w:rsidR="002C6A29">
        <w:fldChar w:fldCharType="begin"/>
      </w:r>
      <w:r w:rsidR="002C6A29">
        <w:instrText xml:space="preserve"> SEQ Lampiran \* ARABIC </w:instrText>
      </w:r>
      <w:r w:rsidR="002C6A29">
        <w:fldChar w:fldCharType="separate"/>
      </w:r>
      <w:r w:rsidR="00663B1A">
        <w:rPr>
          <w:noProof/>
        </w:rPr>
        <w:t>2</w:t>
      </w:r>
      <w:r w:rsidR="002C6A29">
        <w:rPr>
          <w:noProof/>
        </w:rPr>
        <w:fldChar w:fldCharType="end"/>
      </w:r>
      <w:r>
        <w:t>. Lembar Bimbingan Tugas Akhir Skripsi</w:t>
      </w:r>
    </w:p>
    <w:p w14:paraId="70C02B3E" w14:textId="53417A18" w:rsidR="00FC789E" w:rsidRDefault="00663B1A" w:rsidP="00663B1A">
      <w:pPr>
        <w:pStyle w:val="Caption"/>
      </w:pPr>
      <w:r>
        <w:t xml:space="preserve">Lampiran </w:t>
      </w:r>
      <w:r w:rsidR="002C6A29">
        <w:fldChar w:fldCharType="begin"/>
      </w:r>
      <w:r w:rsidR="002C6A29">
        <w:instrText xml:space="preserve"> SEQ Lampiran \* ARABIC </w:instrText>
      </w:r>
      <w:r w:rsidR="002C6A29">
        <w:fldChar w:fldCharType="separate"/>
      </w:r>
      <w:r>
        <w:rPr>
          <w:noProof/>
        </w:rPr>
        <w:t>3</w:t>
      </w:r>
      <w:r w:rsidR="002C6A29">
        <w:rPr>
          <w:noProof/>
        </w:rPr>
        <w:fldChar w:fldCharType="end"/>
      </w:r>
      <w:r>
        <w:t>. Rumus Perhitungan Di Microsoft Excel</w:t>
      </w:r>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9">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1">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2">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3">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4">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6">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362963B4" w14:textId="0056A5FA" w:rsidR="00DE2AB0" w:rsidRDefault="00FC789E" w:rsidP="00FC789E">
      <w:pPr>
        <w:pStyle w:val="Heading1"/>
      </w:pPr>
      <w:r>
        <w:lastRenderedPageBreak/>
        <w:t>BIODATA PENELITI</w:t>
      </w:r>
    </w:p>
    <w:p w14:paraId="172A0844" w14:textId="77777777" w:rsidR="00DE2AB0" w:rsidRDefault="00DE2AB0">
      <w:pPr>
        <w:rPr>
          <w:rFonts w:eastAsiaTheme="majorEastAsia" w:cstheme="majorBidi"/>
          <w:b/>
          <w:caps/>
          <w:sz w:val="28"/>
          <w:szCs w:val="32"/>
        </w:rPr>
      </w:pPr>
      <w:r>
        <w:br w:type="page"/>
      </w:r>
    </w:p>
    <w:p w14:paraId="29FA3F2F" w14:textId="0D87C35A" w:rsidR="00CB4D64" w:rsidRDefault="00F42D7A" w:rsidP="00ED238E">
      <w:pPr>
        <w:ind w:left="1418"/>
        <w:jc w:val="center"/>
      </w:pPr>
      <w:r>
        <w:rPr>
          <w:rFonts w:cs="Times New Roman"/>
          <w:noProof/>
        </w:rPr>
        <w:lastRenderedPageBreak/>
        <mc:AlternateContent>
          <mc:Choice Requires="wps">
            <w:drawing>
              <wp:anchor distT="0" distB="0" distL="114300" distR="114300" simplePos="0" relativeHeight="251659264" behindDoc="0" locked="0" layoutInCell="1" allowOverlap="1" wp14:anchorId="6587C291" wp14:editId="33B145DD">
                <wp:simplePos x="0" y="0"/>
                <wp:positionH relativeFrom="column">
                  <wp:posOffset>0</wp:posOffset>
                </wp:positionH>
                <wp:positionV relativeFrom="paragraph">
                  <wp:posOffset>824865</wp:posOffset>
                </wp:positionV>
                <wp:extent cx="50292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0292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CB43D2" id="Straight Connector 2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4.95pt" to="396pt,6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" strokecolor="black [3200]" strokeweight="1pt">
                <v:stroke joinstyle="miter"/>
              </v:line>
            </w:pict>
          </mc:Fallback>
        </mc:AlternateContent>
      </w:r>
      <w:r>
        <w:rPr>
          <w:rFonts w:cs="Times New Roman"/>
          <w:noProof/>
        </w:rPr>
        <mc:AlternateContent>
          <mc:Choice Requires="wps">
            <w:drawing>
              <wp:anchor distT="0" distB="0" distL="114300" distR="114300" simplePos="0" relativeHeight="251661312" behindDoc="0" locked="0" layoutInCell="1" allowOverlap="1" wp14:anchorId="67DF0B5B" wp14:editId="69E9D816">
                <wp:simplePos x="0" y="0"/>
                <wp:positionH relativeFrom="column">
                  <wp:posOffset>0</wp:posOffset>
                </wp:positionH>
                <wp:positionV relativeFrom="paragraph">
                  <wp:posOffset>859155</wp:posOffset>
                </wp:positionV>
                <wp:extent cx="5029200" cy="0"/>
                <wp:effectExtent l="0" t="19050" r="19050" b="19050"/>
                <wp:wrapNone/>
                <wp:docPr id="28" name="Straight Connector 28"/>
                <wp:cNvGraphicFramePr/>
                <a:graphic xmlns:a="http://schemas.openxmlformats.org/drawingml/2006/main">
                  <a:graphicData uri="http://schemas.microsoft.com/office/word/2010/wordprocessingShape">
                    <wps:wsp>
                      <wps:cNvCnPr/>
                      <wps:spPr>
                        <a:xfrm flipV="1">
                          <a:off x="0" y="0"/>
                          <a:ext cx="502920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17A27C" id="Straight Connector 28"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7.65pt" to="396pt,6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" strokecolor="black [3200]" strokeweight="3pt">
                <v:stroke joinstyle="miter"/>
              </v:line>
            </w:pict>
          </mc:Fallback>
        </mc:AlternateContent>
      </w:r>
      <w:r w:rsidR="00DE2AB0" w:rsidRPr="00ED238E">
        <w:rPr>
          <w:rFonts w:cs="Times New Roman"/>
          <w:noProof/>
        </w:rPr>
        <w:drawing>
          <wp:anchor distT="0" distB="0" distL="114300" distR="114300" simplePos="0" relativeHeight="251658240" behindDoc="1" locked="0" layoutInCell="1" allowOverlap="1" wp14:anchorId="70157BB6" wp14:editId="2A472684">
            <wp:simplePos x="0" y="0"/>
            <wp:positionH relativeFrom="column">
              <wp:posOffset>99060</wp:posOffset>
            </wp:positionH>
            <wp:positionV relativeFrom="paragraph">
              <wp:posOffset>-13335</wp:posOffset>
            </wp:positionV>
            <wp:extent cx="800100" cy="800100"/>
            <wp:effectExtent l="0" t="0" r="0" b="0"/>
            <wp:wrapNone/>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48" cstate="print">
                      <a:duotone>
                        <a:prstClr val="black"/>
                        <a:schemeClr val="bg1">
                          <a:tint val="45000"/>
                          <a:satMod val="400000"/>
                        </a:schemeClr>
                      </a:duotone>
                      <a:extLst>
                        <a:ext uri="{BEBA8EAE-BF5A-486C-A8C5-ECC9F3942E4B}">
                          <a14:imgProps xmlns:a14="http://schemas.microsoft.com/office/drawing/2010/main">
                            <a14:imgLayer r:embed="rId49">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14:sizeRelH relativeFrom="margin">
              <wp14:pctWidth>0</wp14:pctWidth>
            </wp14:sizeRelH>
            <wp14:sizeRelV relativeFrom="margin">
              <wp14:pctHeight>0</wp14:pctHeight>
            </wp14:sizeRelV>
          </wp:anchor>
        </w:drawing>
      </w:r>
      <w:r w:rsidR="00DE2AB0" w:rsidRPr="00ED238E">
        <w:t>UNIVERSITAS MERDEKA MALANG</w:t>
      </w:r>
      <w:r w:rsidR="00DE2AB0" w:rsidRPr="00ED238E">
        <w:br/>
      </w:r>
      <w:r w:rsidR="00DE2AB0" w:rsidRPr="00ED238E">
        <w:rPr>
          <w:b/>
          <w:bCs/>
        </w:rPr>
        <w:t>FAKULTAS TEKNOLOGI INFORMASI</w:t>
      </w:r>
      <w:r w:rsidR="00DE2AB0" w:rsidRPr="00ED238E">
        <w:rPr>
          <w:b/>
          <w:bCs/>
        </w:rPr>
        <w:br/>
      </w:r>
      <w:r w:rsidR="00DE2AB0" w:rsidRPr="00ED238E">
        <w:t>PROGRAM S1 SISTEM INFORMASI</w:t>
      </w:r>
      <w:r w:rsidR="00DE2AB0">
        <w:br/>
      </w:r>
      <w:r w:rsidR="00DE2AB0" w:rsidRPr="00ED238E">
        <w:rPr>
          <w:sz w:val="22"/>
          <w:szCs w:val="20"/>
        </w:rPr>
        <w:t>Jl. Terusan Raya Dieng No. 62-64 Malang, Tlp. (0341) 568395 Psw 657</w:t>
      </w:r>
      <w:r w:rsidR="00DE2AB0" w:rsidRPr="00ED238E">
        <w:rPr>
          <w:sz w:val="22"/>
          <w:szCs w:val="20"/>
        </w:rPr>
        <w:cr/>
      </w:r>
    </w:p>
    <w:p w14:paraId="02E80933" w14:textId="5340612F" w:rsidR="00ED238E" w:rsidRDefault="00ED238E" w:rsidP="00ED238E">
      <w:pPr>
        <w:jc w:val="center"/>
        <w:rPr>
          <w:b/>
          <w:bCs/>
          <w:sz w:val="28"/>
          <w:szCs w:val="24"/>
        </w:rPr>
      </w:pPr>
      <w:r>
        <w:rPr>
          <w:b/>
          <w:bCs/>
          <w:sz w:val="28"/>
          <w:szCs w:val="24"/>
        </w:rPr>
        <w:t>BERITA A</w:t>
      </w:r>
      <w:r w:rsidR="00E2619D">
        <w:rPr>
          <w:b/>
          <w:bCs/>
          <w:sz w:val="28"/>
          <w:szCs w:val="24"/>
        </w:rPr>
        <w:t>C</w:t>
      </w:r>
      <w:r>
        <w:rPr>
          <w:b/>
          <w:bCs/>
          <w:sz w:val="28"/>
          <w:szCs w:val="24"/>
        </w:rPr>
        <w:t>ARA BIMBINGAN SKRIPSI</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49"/>
        <w:gridCol w:w="485"/>
        <w:gridCol w:w="1305"/>
        <w:gridCol w:w="744"/>
        <w:gridCol w:w="491"/>
        <w:gridCol w:w="384"/>
        <w:gridCol w:w="2569"/>
        <w:gridCol w:w="1396"/>
        <w:gridCol w:w="139"/>
      </w:tblGrid>
      <w:tr w:rsidR="002A7B86" w:rsidRPr="00DD19A3" w14:paraId="3E0E22CD" w14:textId="0E354B12" w:rsidTr="00C07583">
        <w:trPr>
          <w:gridAfter w:val="1"/>
          <w:wAfter w:w="139" w:type="dxa"/>
        </w:trPr>
        <w:tc>
          <w:tcPr>
            <w:tcW w:w="376" w:type="dxa"/>
          </w:tcPr>
          <w:p w14:paraId="118E4642" w14:textId="05E21697" w:rsidR="002A7B86" w:rsidRPr="00DD19A3" w:rsidRDefault="002A7B86" w:rsidP="00DD19A3">
            <w:pPr>
              <w:spacing w:line="360" w:lineRule="auto"/>
              <w:jc w:val="center"/>
              <w:rPr>
                <w:szCs w:val="24"/>
              </w:rPr>
            </w:pPr>
            <w:r w:rsidRPr="00DD19A3">
              <w:rPr>
                <w:szCs w:val="24"/>
              </w:rPr>
              <w:t>1</w:t>
            </w:r>
          </w:p>
        </w:tc>
        <w:tc>
          <w:tcPr>
            <w:tcW w:w="2583" w:type="dxa"/>
            <w:gridSpan w:val="4"/>
          </w:tcPr>
          <w:p w14:paraId="1A2A11E5" w14:textId="4433CC69" w:rsidR="002A7B86" w:rsidRPr="00DD19A3" w:rsidRDefault="002A7B86" w:rsidP="00DD19A3">
            <w:pPr>
              <w:spacing w:line="360" w:lineRule="auto"/>
              <w:rPr>
                <w:szCs w:val="24"/>
              </w:rPr>
            </w:pPr>
            <w:r w:rsidRPr="00DD19A3">
              <w:rPr>
                <w:szCs w:val="24"/>
              </w:rPr>
              <w:t>Nama Mahasiswa</w:t>
            </w:r>
          </w:p>
        </w:tc>
        <w:tc>
          <w:tcPr>
            <w:tcW w:w="491" w:type="dxa"/>
          </w:tcPr>
          <w:p w14:paraId="5AFD2F58" w14:textId="2033E9B5" w:rsidR="002A7B86" w:rsidRPr="00DD19A3" w:rsidRDefault="002A7B86" w:rsidP="00DD19A3">
            <w:pPr>
              <w:spacing w:line="360" w:lineRule="auto"/>
              <w:rPr>
                <w:szCs w:val="24"/>
              </w:rPr>
            </w:pPr>
            <w:r w:rsidRPr="00DD19A3">
              <w:rPr>
                <w:szCs w:val="24"/>
              </w:rPr>
              <w:t>:</w:t>
            </w:r>
          </w:p>
        </w:tc>
        <w:tc>
          <w:tcPr>
            <w:tcW w:w="4349" w:type="dxa"/>
            <w:gridSpan w:val="3"/>
          </w:tcPr>
          <w:p w14:paraId="2D8D974E" w14:textId="77777777" w:rsidR="002A7B86" w:rsidRPr="00DD19A3" w:rsidRDefault="002A7B86" w:rsidP="00DD19A3">
            <w:pPr>
              <w:spacing w:line="360" w:lineRule="auto"/>
              <w:rPr>
                <w:szCs w:val="24"/>
              </w:rPr>
            </w:pPr>
          </w:p>
        </w:tc>
      </w:tr>
      <w:tr w:rsidR="002A7B86" w:rsidRPr="00DD19A3" w14:paraId="73146A36" w14:textId="2BF253CB" w:rsidTr="00C07583">
        <w:trPr>
          <w:gridAfter w:val="1"/>
          <w:wAfter w:w="139" w:type="dxa"/>
        </w:trPr>
        <w:tc>
          <w:tcPr>
            <w:tcW w:w="376" w:type="dxa"/>
          </w:tcPr>
          <w:p w14:paraId="3F59F886" w14:textId="4D894F55" w:rsidR="002A7B86" w:rsidRPr="00DD19A3" w:rsidRDefault="002A7B86" w:rsidP="00DD19A3">
            <w:pPr>
              <w:spacing w:line="360" w:lineRule="auto"/>
              <w:jc w:val="center"/>
              <w:rPr>
                <w:szCs w:val="24"/>
              </w:rPr>
            </w:pPr>
            <w:r w:rsidRPr="00DD19A3">
              <w:rPr>
                <w:szCs w:val="24"/>
              </w:rPr>
              <w:t>2</w:t>
            </w:r>
          </w:p>
        </w:tc>
        <w:tc>
          <w:tcPr>
            <w:tcW w:w="2583" w:type="dxa"/>
            <w:gridSpan w:val="4"/>
          </w:tcPr>
          <w:p w14:paraId="79A015A7" w14:textId="324A3317" w:rsidR="002A7B86" w:rsidRPr="00DD19A3" w:rsidRDefault="002A7B86" w:rsidP="00DD19A3">
            <w:pPr>
              <w:spacing w:line="360" w:lineRule="auto"/>
              <w:rPr>
                <w:szCs w:val="24"/>
              </w:rPr>
            </w:pPr>
            <w:r w:rsidRPr="00DD19A3">
              <w:rPr>
                <w:szCs w:val="24"/>
              </w:rPr>
              <w:t>NIM</w:t>
            </w:r>
          </w:p>
        </w:tc>
        <w:tc>
          <w:tcPr>
            <w:tcW w:w="491" w:type="dxa"/>
          </w:tcPr>
          <w:p w14:paraId="0D6B93DE" w14:textId="029984AC" w:rsidR="002A7B86" w:rsidRPr="00DD19A3" w:rsidRDefault="002A7B86" w:rsidP="00DD19A3">
            <w:pPr>
              <w:spacing w:line="360" w:lineRule="auto"/>
              <w:rPr>
                <w:szCs w:val="24"/>
              </w:rPr>
            </w:pPr>
            <w:r w:rsidRPr="00DD19A3">
              <w:rPr>
                <w:szCs w:val="24"/>
              </w:rPr>
              <w:t>:</w:t>
            </w:r>
          </w:p>
        </w:tc>
        <w:tc>
          <w:tcPr>
            <w:tcW w:w="4349" w:type="dxa"/>
            <w:gridSpan w:val="3"/>
          </w:tcPr>
          <w:p w14:paraId="0A855F07" w14:textId="77777777" w:rsidR="002A7B86" w:rsidRPr="00DD19A3" w:rsidRDefault="002A7B86" w:rsidP="00DD19A3">
            <w:pPr>
              <w:spacing w:line="360" w:lineRule="auto"/>
              <w:rPr>
                <w:szCs w:val="24"/>
              </w:rPr>
            </w:pPr>
          </w:p>
        </w:tc>
      </w:tr>
      <w:tr w:rsidR="002A7B86" w:rsidRPr="00DD19A3" w14:paraId="6BC80E15" w14:textId="399B3F93" w:rsidTr="00C07583">
        <w:trPr>
          <w:gridAfter w:val="1"/>
          <w:wAfter w:w="139" w:type="dxa"/>
        </w:trPr>
        <w:tc>
          <w:tcPr>
            <w:tcW w:w="376" w:type="dxa"/>
          </w:tcPr>
          <w:p w14:paraId="713B8D27" w14:textId="27B55DBA" w:rsidR="002A7B86" w:rsidRPr="00DD19A3" w:rsidRDefault="002A7B86" w:rsidP="00DD19A3">
            <w:pPr>
              <w:spacing w:line="360" w:lineRule="auto"/>
              <w:jc w:val="center"/>
              <w:rPr>
                <w:szCs w:val="24"/>
              </w:rPr>
            </w:pPr>
            <w:r w:rsidRPr="00DD19A3">
              <w:rPr>
                <w:szCs w:val="24"/>
              </w:rPr>
              <w:t>3</w:t>
            </w:r>
          </w:p>
        </w:tc>
        <w:tc>
          <w:tcPr>
            <w:tcW w:w="2583" w:type="dxa"/>
            <w:gridSpan w:val="4"/>
          </w:tcPr>
          <w:p w14:paraId="14A314F8" w14:textId="104B0951" w:rsidR="002A7B86" w:rsidRPr="00DD19A3" w:rsidRDefault="002A7B86" w:rsidP="00DD19A3">
            <w:pPr>
              <w:spacing w:line="360" w:lineRule="auto"/>
              <w:rPr>
                <w:szCs w:val="24"/>
              </w:rPr>
            </w:pPr>
            <w:r w:rsidRPr="00DD19A3">
              <w:rPr>
                <w:szCs w:val="24"/>
              </w:rPr>
              <w:t>Judul Tugas Akhir</w:t>
            </w:r>
          </w:p>
        </w:tc>
        <w:tc>
          <w:tcPr>
            <w:tcW w:w="491" w:type="dxa"/>
          </w:tcPr>
          <w:p w14:paraId="4F68350D" w14:textId="56836BA3" w:rsidR="002A7B86" w:rsidRPr="00DD19A3" w:rsidRDefault="002A7B86" w:rsidP="00DD19A3">
            <w:pPr>
              <w:spacing w:line="360" w:lineRule="auto"/>
              <w:rPr>
                <w:szCs w:val="24"/>
              </w:rPr>
            </w:pPr>
            <w:r w:rsidRPr="00DD19A3">
              <w:rPr>
                <w:szCs w:val="24"/>
              </w:rPr>
              <w:t>:</w:t>
            </w:r>
          </w:p>
        </w:tc>
        <w:tc>
          <w:tcPr>
            <w:tcW w:w="4349" w:type="dxa"/>
            <w:gridSpan w:val="3"/>
          </w:tcPr>
          <w:p w14:paraId="13E2AE71" w14:textId="77777777" w:rsidR="002A7B86" w:rsidRPr="00DD19A3" w:rsidRDefault="002A7B86" w:rsidP="00DD19A3">
            <w:pPr>
              <w:spacing w:line="360" w:lineRule="auto"/>
              <w:rPr>
                <w:szCs w:val="24"/>
              </w:rPr>
            </w:pPr>
          </w:p>
        </w:tc>
      </w:tr>
      <w:tr w:rsidR="002A7B86" w:rsidRPr="00DD19A3" w14:paraId="32CB7E9B" w14:textId="7A4AD5D3" w:rsidTr="00C07583">
        <w:trPr>
          <w:gridAfter w:val="1"/>
          <w:wAfter w:w="139" w:type="dxa"/>
        </w:trPr>
        <w:tc>
          <w:tcPr>
            <w:tcW w:w="376" w:type="dxa"/>
          </w:tcPr>
          <w:p w14:paraId="74D13E13" w14:textId="73D966FC" w:rsidR="002A7B86" w:rsidRPr="00DD19A3" w:rsidRDefault="002A7B86" w:rsidP="00DD19A3">
            <w:pPr>
              <w:spacing w:line="360" w:lineRule="auto"/>
              <w:jc w:val="center"/>
              <w:rPr>
                <w:szCs w:val="24"/>
              </w:rPr>
            </w:pPr>
            <w:r w:rsidRPr="00DD19A3">
              <w:rPr>
                <w:szCs w:val="24"/>
              </w:rPr>
              <w:t>4</w:t>
            </w:r>
          </w:p>
        </w:tc>
        <w:tc>
          <w:tcPr>
            <w:tcW w:w="2583" w:type="dxa"/>
            <w:gridSpan w:val="4"/>
          </w:tcPr>
          <w:p w14:paraId="1A476840" w14:textId="7E5E4534" w:rsidR="002A7B86" w:rsidRPr="00DD19A3" w:rsidRDefault="002A7B86" w:rsidP="00DD19A3">
            <w:pPr>
              <w:spacing w:line="360" w:lineRule="auto"/>
              <w:rPr>
                <w:szCs w:val="24"/>
              </w:rPr>
            </w:pPr>
            <w:r w:rsidRPr="00DD19A3">
              <w:rPr>
                <w:szCs w:val="24"/>
              </w:rPr>
              <w:t>Nama Pembimbing</w:t>
            </w:r>
          </w:p>
        </w:tc>
        <w:tc>
          <w:tcPr>
            <w:tcW w:w="491" w:type="dxa"/>
          </w:tcPr>
          <w:p w14:paraId="407710C7" w14:textId="3F3FCA8C" w:rsidR="002A7B86" w:rsidRPr="00DD19A3" w:rsidRDefault="002A7B86" w:rsidP="00DD19A3">
            <w:pPr>
              <w:spacing w:line="360" w:lineRule="auto"/>
              <w:rPr>
                <w:szCs w:val="24"/>
              </w:rPr>
            </w:pPr>
            <w:r w:rsidRPr="00DD19A3">
              <w:rPr>
                <w:szCs w:val="24"/>
              </w:rPr>
              <w:t>:</w:t>
            </w:r>
            <w:r w:rsidR="00F42D7A" w:rsidRPr="00DD19A3">
              <w:rPr>
                <w:szCs w:val="24"/>
              </w:rPr>
              <w:t xml:space="preserve"> I.</w:t>
            </w:r>
          </w:p>
        </w:tc>
        <w:tc>
          <w:tcPr>
            <w:tcW w:w="4349" w:type="dxa"/>
            <w:gridSpan w:val="3"/>
          </w:tcPr>
          <w:p w14:paraId="23FA095F" w14:textId="63EEAA91" w:rsidR="002A7B86" w:rsidRPr="00DD19A3" w:rsidRDefault="002A7B86" w:rsidP="00DD19A3">
            <w:pPr>
              <w:spacing w:line="360" w:lineRule="auto"/>
              <w:rPr>
                <w:szCs w:val="24"/>
              </w:rPr>
            </w:pPr>
          </w:p>
        </w:tc>
      </w:tr>
      <w:tr w:rsidR="002A7B86" w:rsidRPr="00DD19A3" w14:paraId="176217B6" w14:textId="4A4655F5" w:rsidTr="00C07583">
        <w:trPr>
          <w:gridAfter w:val="1"/>
          <w:wAfter w:w="139" w:type="dxa"/>
        </w:trPr>
        <w:tc>
          <w:tcPr>
            <w:tcW w:w="376" w:type="dxa"/>
          </w:tcPr>
          <w:p w14:paraId="43C4D1C1" w14:textId="7650B726" w:rsidR="002A7B86" w:rsidRPr="00DD19A3" w:rsidRDefault="002A7B86" w:rsidP="00DD19A3">
            <w:pPr>
              <w:spacing w:line="360" w:lineRule="auto"/>
              <w:jc w:val="center"/>
              <w:rPr>
                <w:szCs w:val="24"/>
              </w:rPr>
            </w:pPr>
            <w:r w:rsidRPr="00DD19A3">
              <w:rPr>
                <w:szCs w:val="24"/>
              </w:rPr>
              <w:t>5</w:t>
            </w:r>
          </w:p>
        </w:tc>
        <w:tc>
          <w:tcPr>
            <w:tcW w:w="2583" w:type="dxa"/>
            <w:gridSpan w:val="4"/>
          </w:tcPr>
          <w:p w14:paraId="70AFC3F5" w14:textId="684EED51" w:rsidR="002A7B86" w:rsidRPr="00DD19A3" w:rsidRDefault="002A7B86" w:rsidP="00DD19A3">
            <w:pPr>
              <w:spacing w:line="360" w:lineRule="auto"/>
              <w:rPr>
                <w:szCs w:val="24"/>
              </w:rPr>
            </w:pPr>
            <w:r w:rsidRPr="00DD19A3">
              <w:rPr>
                <w:szCs w:val="24"/>
              </w:rPr>
              <w:t>Keterangan Konsultasi</w:t>
            </w:r>
          </w:p>
        </w:tc>
        <w:tc>
          <w:tcPr>
            <w:tcW w:w="491" w:type="dxa"/>
          </w:tcPr>
          <w:p w14:paraId="21FD8EF5" w14:textId="4937C56A" w:rsidR="002A7B86" w:rsidRPr="00DD19A3" w:rsidRDefault="002A7B86" w:rsidP="00DD19A3">
            <w:pPr>
              <w:spacing w:line="360" w:lineRule="auto"/>
              <w:rPr>
                <w:szCs w:val="24"/>
              </w:rPr>
            </w:pPr>
            <w:r w:rsidRPr="00DD19A3">
              <w:rPr>
                <w:szCs w:val="24"/>
              </w:rPr>
              <w:t>:</w:t>
            </w:r>
          </w:p>
        </w:tc>
        <w:tc>
          <w:tcPr>
            <w:tcW w:w="4349" w:type="dxa"/>
            <w:gridSpan w:val="3"/>
          </w:tcPr>
          <w:p w14:paraId="075C66AF" w14:textId="77777777" w:rsidR="002A7B86" w:rsidRPr="00DD19A3" w:rsidRDefault="002A7B86" w:rsidP="00DD19A3">
            <w:pPr>
              <w:spacing w:line="360" w:lineRule="auto"/>
              <w:rPr>
                <w:szCs w:val="24"/>
              </w:rPr>
            </w:pPr>
          </w:p>
        </w:tc>
      </w:tr>
      <w:tr w:rsidR="00DD19A3" w:rsidRPr="00DD19A3" w14:paraId="29F57CCC" w14:textId="77777777" w:rsidTr="00C0758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2"/>
          <w:wBefore w:w="425" w:type="dxa"/>
          <w:trHeight w:val="827"/>
        </w:trPr>
        <w:tc>
          <w:tcPr>
            <w:tcW w:w="485" w:type="dxa"/>
            <w:vAlign w:val="center"/>
          </w:tcPr>
          <w:p w14:paraId="74A2E8D9" w14:textId="49E71B3F" w:rsidR="00F42D7A" w:rsidRPr="00DD19A3" w:rsidRDefault="00F42D7A" w:rsidP="00DD19A3">
            <w:pPr>
              <w:spacing w:line="360" w:lineRule="auto"/>
              <w:jc w:val="center"/>
              <w:rPr>
                <w:b/>
                <w:bCs/>
                <w:sz w:val="22"/>
                <w:szCs w:val="20"/>
              </w:rPr>
            </w:pPr>
            <w:r w:rsidRPr="00DD19A3">
              <w:rPr>
                <w:b/>
                <w:bCs/>
                <w:sz w:val="22"/>
                <w:szCs w:val="20"/>
              </w:rPr>
              <w:t>No</w:t>
            </w:r>
          </w:p>
        </w:tc>
        <w:tc>
          <w:tcPr>
            <w:tcW w:w="1305" w:type="dxa"/>
            <w:vAlign w:val="center"/>
          </w:tcPr>
          <w:p w14:paraId="28CBD08F" w14:textId="4B4FFBF0" w:rsidR="00F42D7A" w:rsidRPr="00DD19A3" w:rsidRDefault="00F42D7A" w:rsidP="00DD19A3">
            <w:pPr>
              <w:spacing w:line="360" w:lineRule="auto"/>
              <w:jc w:val="center"/>
              <w:rPr>
                <w:b/>
                <w:bCs/>
                <w:sz w:val="22"/>
                <w:szCs w:val="20"/>
              </w:rPr>
            </w:pPr>
            <w:r w:rsidRPr="00DD19A3">
              <w:rPr>
                <w:b/>
                <w:bCs/>
                <w:sz w:val="22"/>
                <w:szCs w:val="20"/>
              </w:rPr>
              <w:t>Tanggal</w:t>
            </w:r>
          </w:p>
        </w:tc>
        <w:tc>
          <w:tcPr>
            <w:tcW w:w="1619" w:type="dxa"/>
            <w:gridSpan w:val="3"/>
          </w:tcPr>
          <w:p w14:paraId="2E0CBE04" w14:textId="2CB51EC4" w:rsidR="00F42D7A" w:rsidRPr="00DD19A3" w:rsidRDefault="00F42D7A" w:rsidP="00DD19A3">
            <w:pPr>
              <w:spacing w:line="360" w:lineRule="auto"/>
              <w:jc w:val="center"/>
              <w:rPr>
                <w:b/>
                <w:bCs/>
                <w:sz w:val="22"/>
                <w:szCs w:val="20"/>
              </w:rPr>
            </w:pPr>
            <w:r w:rsidRPr="00DD19A3">
              <w:rPr>
                <w:b/>
                <w:bCs/>
                <w:sz w:val="22"/>
                <w:szCs w:val="20"/>
              </w:rPr>
              <w:t>Paraf</w:t>
            </w:r>
            <w:r w:rsidR="00DD19A3">
              <w:rPr>
                <w:b/>
                <w:bCs/>
                <w:sz w:val="22"/>
                <w:szCs w:val="20"/>
              </w:rPr>
              <w:t xml:space="preserve"> </w:t>
            </w:r>
            <w:r w:rsidRPr="00DD19A3">
              <w:rPr>
                <w:b/>
                <w:bCs/>
                <w:sz w:val="22"/>
                <w:szCs w:val="20"/>
              </w:rPr>
              <w:t>Pembimbing</w:t>
            </w:r>
          </w:p>
        </w:tc>
        <w:tc>
          <w:tcPr>
            <w:tcW w:w="2569" w:type="dxa"/>
            <w:vAlign w:val="center"/>
          </w:tcPr>
          <w:p w14:paraId="39E25E8B" w14:textId="03538F1C" w:rsidR="00F42D7A" w:rsidRPr="00DD19A3" w:rsidRDefault="00F42D7A" w:rsidP="00DD19A3">
            <w:pPr>
              <w:spacing w:line="360" w:lineRule="auto"/>
              <w:jc w:val="center"/>
              <w:rPr>
                <w:b/>
                <w:bCs/>
                <w:sz w:val="22"/>
                <w:szCs w:val="20"/>
              </w:rPr>
            </w:pPr>
            <w:r w:rsidRPr="00DD19A3">
              <w:rPr>
                <w:b/>
                <w:bCs/>
                <w:sz w:val="22"/>
                <w:szCs w:val="20"/>
              </w:rPr>
              <w:t>Materi Bimbingan</w:t>
            </w:r>
          </w:p>
        </w:tc>
        <w:tc>
          <w:tcPr>
            <w:tcW w:w="1535" w:type="dxa"/>
            <w:gridSpan w:val="2"/>
            <w:vAlign w:val="center"/>
          </w:tcPr>
          <w:p w14:paraId="3C51D216" w14:textId="00AE1240" w:rsidR="00F42D7A" w:rsidRPr="00DD19A3" w:rsidRDefault="00F42D7A" w:rsidP="00DD19A3">
            <w:pPr>
              <w:spacing w:line="360" w:lineRule="auto"/>
              <w:jc w:val="center"/>
              <w:rPr>
                <w:b/>
                <w:bCs/>
                <w:sz w:val="22"/>
                <w:szCs w:val="20"/>
              </w:rPr>
            </w:pPr>
            <w:r w:rsidRPr="00DD19A3">
              <w:rPr>
                <w:b/>
                <w:bCs/>
                <w:sz w:val="22"/>
                <w:szCs w:val="20"/>
              </w:rPr>
              <w:t>Keterangan</w:t>
            </w:r>
          </w:p>
        </w:tc>
      </w:tr>
      <w:tr w:rsidR="00E2619D" w:rsidRPr="00DD19A3" w14:paraId="3256DED8" w14:textId="77777777" w:rsidTr="00C0758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2"/>
          <w:wBefore w:w="425" w:type="dxa"/>
          <w:trHeight w:val="4226"/>
        </w:trPr>
        <w:tc>
          <w:tcPr>
            <w:tcW w:w="485" w:type="dxa"/>
          </w:tcPr>
          <w:p w14:paraId="49C159AD" w14:textId="77777777" w:rsidR="00F42D7A" w:rsidRPr="00DD19A3" w:rsidRDefault="00F42D7A" w:rsidP="00DD19A3">
            <w:pPr>
              <w:spacing w:line="360" w:lineRule="auto"/>
              <w:jc w:val="center"/>
              <w:rPr>
                <w:b/>
                <w:bCs/>
                <w:sz w:val="22"/>
                <w:szCs w:val="20"/>
              </w:rPr>
            </w:pPr>
          </w:p>
        </w:tc>
        <w:tc>
          <w:tcPr>
            <w:tcW w:w="1305" w:type="dxa"/>
          </w:tcPr>
          <w:p w14:paraId="199A2B33" w14:textId="77777777" w:rsidR="00F42D7A" w:rsidRPr="00DD19A3" w:rsidRDefault="00F42D7A" w:rsidP="00DD19A3">
            <w:pPr>
              <w:spacing w:line="360" w:lineRule="auto"/>
              <w:jc w:val="center"/>
              <w:rPr>
                <w:b/>
                <w:bCs/>
                <w:sz w:val="22"/>
                <w:szCs w:val="20"/>
              </w:rPr>
            </w:pPr>
          </w:p>
        </w:tc>
        <w:tc>
          <w:tcPr>
            <w:tcW w:w="1619" w:type="dxa"/>
            <w:gridSpan w:val="3"/>
          </w:tcPr>
          <w:p w14:paraId="4A7805D7" w14:textId="77777777" w:rsidR="00F42D7A" w:rsidRPr="00DD19A3" w:rsidRDefault="00F42D7A" w:rsidP="00DD19A3">
            <w:pPr>
              <w:spacing w:line="360" w:lineRule="auto"/>
              <w:jc w:val="center"/>
              <w:rPr>
                <w:b/>
                <w:bCs/>
                <w:sz w:val="22"/>
                <w:szCs w:val="20"/>
              </w:rPr>
            </w:pPr>
          </w:p>
        </w:tc>
        <w:tc>
          <w:tcPr>
            <w:tcW w:w="2569" w:type="dxa"/>
          </w:tcPr>
          <w:p w14:paraId="7984D96D" w14:textId="77777777" w:rsidR="00F42D7A" w:rsidRPr="00DD19A3" w:rsidRDefault="00F42D7A" w:rsidP="00DD19A3">
            <w:pPr>
              <w:spacing w:line="360" w:lineRule="auto"/>
              <w:jc w:val="center"/>
              <w:rPr>
                <w:b/>
                <w:bCs/>
                <w:sz w:val="22"/>
                <w:szCs w:val="20"/>
              </w:rPr>
            </w:pPr>
          </w:p>
        </w:tc>
        <w:tc>
          <w:tcPr>
            <w:tcW w:w="1535" w:type="dxa"/>
            <w:gridSpan w:val="2"/>
          </w:tcPr>
          <w:p w14:paraId="78962002" w14:textId="77777777" w:rsidR="00F42D7A" w:rsidRPr="00DD19A3" w:rsidRDefault="00F42D7A" w:rsidP="00DD19A3">
            <w:pPr>
              <w:spacing w:line="360" w:lineRule="auto"/>
              <w:jc w:val="center"/>
              <w:rPr>
                <w:b/>
                <w:bCs/>
                <w:sz w:val="22"/>
                <w:szCs w:val="20"/>
              </w:rPr>
            </w:pPr>
          </w:p>
        </w:tc>
      </w:tr>
    </w:tbl>
    <w:p w14:paraId="1907000C" w14:textId="17CF3434" w:rsidR="00DD19A3" w:rsidRDefault="00DD19A3" w:rsidP="00DD19A3">
      <w:pPr>
        <w:jc w:val="right"/>
      </w:pPr>
    </w:p>
    <w:p w14:paraId="576F4A04" w14:textId="63776420" w:rsidR="00184C3A" w:rsidRDefault="00184C3A" w:rsidP="00DD19A3">
      <w:pPr>
        <w:jc w:val="right"/>
      </w:pPr>
    </w:p>
    <w:tbl>
      <w:tblPr>
        <w:tblStyle w:val="TableGrid"/>
        <w:tblW w:w="4531" w:type="dxa"/>
        <w:tblInd w:w="3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tblGrid>
      <w:tr w:rsidR="00DD19A3" w14:paraId="6CEE031E" w14:textId="77777777" w:rsidTr="00E2619D">
        <w:tc>
          <w:tcPr>
            <w:tcW w:w="4531" w:type="dxa"/>
          </w:tcPr>
          <w:p w14:paraId="6A557ECA" w14:textId="10DCAD56" w:rsidR="00DD19A3" w:rsidRDefault="00DD19A3" w:rsidP="00DD19A3">
            <w:r>
              <w:t>Malang</w:t>
            </w:r>
            <w:r w:rsidR="00E2619D">
              <w:t>,</w:t>
            </w:r>
          </w:p>
        </w:tc>
      </w:tr>
      <w:tr w:rsidR="00DD19A3" w14:paraId="011EA615" w14:textId="77777777" w:rsidTr="00E2619D">
        <w:tc>
          <w:tcPr>
            <w:tcW w:w="4531" w:type="dxa"/>
          </w:tcPr>
          <w:p w14:paraId="01FA79C8" w14:textId="592FBB0A" w:rsidR="00DD19A3" w:rsidRDefault="00DD19A3" w:rsidP="00DD19A3">
            <w:r>
              <w:t>Mengetahui</w:t>
            </w:r>
          </w:p>
        </w:tc>
      </w:tr>
      <w:tr w:rsidR="00DD19A3" w14:paraId="245C8E5A" w14:textId="77777777" w:rsidTr="00E2619D">
        <w:tc>
          <w:tcPr>
            <w:tcW w:w="4531" w:type="dxa"/>
          </w:tcPr>
          <w:p w14:paraId="0FD61E7E" w14:textId="0A1E084A" w:rsidR="00DD19A3" w:rsidRDefault="00DD19A3" w:rsidP="00DD19A3">
            <w:r>
              <w:t>Ketua Program Studi S1 Sistem Informasi</w:t>
            </w:r>
          </w:p>
        </w:tc>
      </w:tr>
      <w:tr w:rsidR="00DD19A3" w14:paraId="2DB5977D" w14:textId="77777777" w:rsidTr="00E2619D">
        <w:tc>
          <w:tcPr>
            <w:tcW w:w="4531" w:type="dxa"/>
          </w:tcPr>
          <w:p w14:paraId="30F18D4E" w14:textId="77777777" w:rsidR="00DD19A3" w:rsidRDefault="00DD19A3" w:rsidP="00DD19A3"/>
          <w:p w14:paraId="0C48F1E3" w14:textId="77777777" w:rsidR="00DD19A3" w:rsidRDefault="00DD19A3" w:rsidP="00DD19A3"/>
          <w:p w14:paraId="3896E273" w14:textId="77777777" w:rsidR="00DD19A3" w:rsidRDefault="00DD19A3" w:rsidP="00DD19A3"/>
          <w:p w14:paraId="59BBBD86" w14:textId="77777777" w:rsidR="00DD19A3" w:rsidRDefault="00DD19A3" w:rsidP="00DD19A3"/>
          <w:p w14:paraId="0DCDDD75" w14:textId="0F7A1672" w:rsidR="00DD19A3" w:rsidRDefault="00DD19A3" w:rsidP="00DD19A3">
            <w:r>
              <w:t>Galandaru Swalaganata, S.Si., M.Si</w:t>
            </w:r>
          </w:p>
        </w:tc>
      </w:tr>
    </w:tbl>
    <w:p w14:paraId="52D7749C" w14:textId="14D5A84E" w:rsidR="00E2619D" w:rsidRDefault="00E2619D" w:rsidP="00184C3A"/>
    <w:p w14:paraId="692CE33E" w14:textId="77777777" w:rsidR="00C07583" w:rsidRDefault="00C07583" w:rsidP="00C07583">
      <w:pPr>
        <w:ind w:left="1418"/>
        <w:jc w:val="center"/>
      </w:pPr>
      <w:r>
        <w:rPr>
          <w:rFonts w:cs="Times New Roman"/>
          <w:noProof/>
        </w:rPr>
        <w:lastRenderedPageBreak/>
        <mc:AlternateContent>
          <mc:Choice Requires="wps">
            <w:drawing>
              <wp:anchor distT="0" distB="0" distL="114300" distR="114300" simplePos="0" relativeHeight="251664384" behindDoc="0" locked="0" layoutInCell="1" allowOverlap="1" wp14:anchorId="118F3CF8" wp14:editId="3F22BEED">
                <wp:simplePos x="0" y="0"/>
                <wp:positionH relativeFrom="column">
                  <wp:posOffset>0</wp:posOffset>
                </wp:positionH>
                <wp:positionV relativeFrom="paragraph">
                  <wp:posOffset>824865</wp:posOffset>
                </wp:positionV>
                <wp:extent cx="5029200" cy="0"/>
                <wp:effectExtent l="0" t="0" r="0" b="0"/>
                <wp:wrapNone/>
                <wp:docPr id="33" name="Straight Connector 33"/>
                <wp:cNvGraphicFramePr/>
                <a:graphic xmlns:a="http://schemas.openxmlformats.org/drawingml/2006/main">
                  <a:graphicData uri="http://schemas.microsoft.com/office/word/2010/wordprocessingShape">
                    <wps:wsp>
                      <wps:cNvCnPr/>
                      <wps:spPr>
                        <a:xfrm>
                          <a:off x="0" y="0"/>
                          <a:ext cx="50292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501B097" id="Straight Connector 3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4.95pt" to="396pt,6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" strokecolor="windowText" strokeweight="1pt">
                <v:stroke joinstyle="miter"/>
              </v:line>
            </w:pict>
          </mc:Fallback>
        </mc:AlternateContent>
      </w:r>
      <w:r>
        <w:rPr>
          <w:rFonts w:cs="Times New Roman"/>
          <w:noProof/>
        </w:rPr>
        <mc:AlternateContent>
          <mc:Choice Requires="wps">
            <w:drawing>
              <wp:anchor distT="0" distB="0" distL="114300" distR="114300" simplePos="0" relativeHeight="251665408" behindDoc="0" locked="0" layoutInCell="1" allowOverlap="1" wp14:anchorId="330352DB" wp14:editId="218E5D59">
                <wp:simplePos x="0" y="0"/>
                <wp:positionH relativeFrom="column">
                  <wp:posOffset>0</wp:posOffset>
                </wp:positionH>
                <wp:positionV relativeFrom="paragraph">
                  <wp:posOffset>859155</wp:posOffset>
                </wp:positionV>
                <wp:extent cx="5029200" cy="0"/>
                <wp:effectExtent l="0" t="19050" r="19050" b="19050"/>
                <wp:wrapNone/>
                <wp:docPr id="34" name="Straight Connector 34"/>
                <wp:cNvGraphicFramePr/>
                <a:graphic xmlns:a="http://schemas.openxmlformats.org/drawingml/2006/main">
                  <a:graphicData uri="http://schemas.microsoft.com/office/word/2010/wordprocessingShape">
                    <wps:wsp>
                      <wps:cNvCnPr/>
                      <wps:spPr>
                        <a:xfrm flipV="1">
                          <a:off x="0" y="0"/>
                          <a:ext cx="50292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696AA3F" id="Straight Connector 34"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67.65pt" to="396pt,6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" strokecolor="windowText" strokeweight="3pt">
                <v:stroke joinstyle="miter"/>
              </v:line>
            </w:pict>
          </mc:Fallback>
        </mc:AlternateContent>
      </w:r>
      <w:r w:rsidRPr="00ED238E">
        <w:rPr>
          <w:rFonts w:cs="Times New Roman"/>
          <w:noProof/>
        </w:rPr>
        <w:drawing>
          <wp:anchor distT="0" distB="0" distL="114300" distR="114300" simplePos="0" relativeHeight="251663360" behindDoc="1" locked="0" layoutInCell="1" allowOverlap="1" wp14:anchorId="6D9FE53D" wp14:editId="2A2A410F">
            <wp:simplePos x="0" y="0"/>
            <wp:positionH relativeFrom="column">
              <wp:posOffset>99060</wp:posOffset>
            </wp:positionH>
            <wp:positionV relativeFrom="paragraph">
              <wp:posOffset>-13335</wp:posOffset>
            </wp:positionV>
            <wp:extent cx="800100" cy="800100"/>
            <wp:effectExtent l="0" t="0" r="0" b="0"/>
            <wp:wrapNone/>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48" cstate="print">
                      <a:duotone>
                        <a:prstClr val="black"/>
                        <a:schemeClr val="bg1">
                          <a:tint val="45000"/>
                          <a:satMod val="400000"/>
                        </a:schemeClr>
                      </a:duotone>
                      <a:extLst>
                        <a:ext uri="{BEBA8EAE-BF5A-486C-A8C5-ECC9F3942E4B}">
                          <a14:imgProps xmlns:a14="http://schemas.microsoft.com/office/drawing/2010/main">
                            <a14:imgLayer r:embed="rId49">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14:sizeRelH relativeFrom="margin">
              <wp14:pctWidth>0</wp14:pctWidth>
            </wp14:sizeRelH>
            <wp14:sizeRelV relativeFrom="margin">
              <wp14:pctHeight>0</wp14:pctHeight>
            </wp14:sizeRelV>
          </wp:anchor>
        </w:drawing>
      </w:r>
      <w:r w:rsidRPr="00ED238E">
        <w:t>UNIVERSITAS MERDEKA MALANG</w:t>
      </w:r>
      <w:r w:rsidRPr="00ED238E">
        <w:br/>
      </w:r>
      <w:r w:rsidRPr="00ED238E">
        <w:rPr>
          <w:b/>
          <w:bCs/>
        </w:rPr>
        <w:t>FAKULTAS TEKNOLOGI INFORMASI</w:t>
      </w:r>
      <w:r w:rsidRPr="00ED238E">
        <w:rPr>
          <w:b/>
          <w:bCs/>
        </w:rPr>
        <w:br/>
      </w:r>
      <w:r w:rsidRPr="00ED238E">
        <w:t>PROGRAM S1 SISTEM INFORMASI</w:t>
      </w:r>
      <w:r>
        <w:br/>
      </w:r>
      <w:r w:rsidRPr="00ED238E">
        <w:rPr>
          <w:sz w:val="22"/>
          <w:szCs w:val="20"/>
        </w:rPr>
        <w:t>Jl. Terusan Raya Dieng No. 62-64 Malang, Tlp. (0341) 568395 Psw 657</w:t>
      </w:r>
      <w:r w:rsidRPr="00ED238E">
        <w:rPr>
          <w:sz w:val="22"/>
          <w:szCs w:val="20"/>
        </w:rPr>
        <w:cr/>
      </w:r>
    </w:p>
    <w:p w14:paraId="7A16A387" w14:textId="3A6C4294" w:rsidR="00C07583" w:rsidRDefault="00C07583" w:rsidP="00C07583">
      <w:pPr>
        <w:jc w:val="center"/>
        <w:rPr>
          <w:b/>
          <w:bCs/>
          <w:sz w:val="28"/>
          <w:szCs w:val="24"/>
        </w:rPr>
      </w:pPr>
      <w:r>
        <w:rPr>
          <w:b/>
          <w:bCs/>
          <w:sz w:val="28"/>
          <w:szCs w:val="24"/>
        </w:rPr>
        <w:t>PERBAIKAN (REVISI) SKRIPSI</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49"/>
        <w:gridCol w:w="485"/>
        <w:gridCol w:w="1305"/>
        <w:gridCol w:w="744"/>
        <w:gridCol w:w="491"/>
        <w:gridCol w:w="384"/>
        <w:gridCol w:w="2569"/>
        <w:gridCol w:w="1396"/>
        <w:gridCol w:w="139"/>
      </w:tblGrid>
      <w:tr w:rsidR="00C07583" w:rsidRPr="00DD19A3" w14:paraId="380B6C89" w14:textId="77777777" w:rsidTr="00C07583">
        <w:trPr>
          <w:gridAfter w:val="1"/>
          <w:wAfter w:w="139" w:type="dxa"/>
        </w:trPr>
        <w:tc>
          <w:tcPr>
            <w:tcW w:w="376" w:type="dxa"/>
          </w:tcPr>
          <w:p w14:paraId="11A6480E" w14:textId="77777777" w:rsidR="00C07583" w:rsidRPr="00DD19A3" w:rsidRDefault="00C07583" w:rsidP="00F80FF4">
            <w:pPr>
              <w:spacing w:line="360" w:lineRule="auto"/>
              <w:jc w:val="center"/>
              <w:rPr>
                <w:szCs w:val="24"/>
              </w:rPr>
            </w:pPr>
            <w:r w:rsidRPr="00DD19A3">
              <w:rPr>
                <w:szCs w:val="24"/>
              </w:rPr>
              <w:t>1</w:t>
            </w:r>
          </w:p>
        </w:tc>
        <w:tc>
          <w:tcPr>
            <w:tcW w:w="2583" w:type="dxa"/>
            <w:gridSpan w:val="4"/>
          </w:tcPr>
          <w:p w14:paraId="3326F264" w14:textId="77777777" w:rsidR="00C07583" w:rsidRPr="00DD19A3" w:rsidRDefault="00C07583" w:rsidP="00F80FF4">
            <w:pPr>
              <w:spacing w:line="360" w:lineRule="auto"/>
              <w:rPr>
                <w:szCs w:val="24"/>
              </w:rPr>
            </w:pPr>
            <w:r w:rsidRPr="00DD19A3">
              <w:rPr>
                <w:szCs w:val="24"/>
              </w:rPr>
              <w:t>Nama Mahasiswa</w:t>
            </w:r>
          </w:p>
        </w:tc>
        <w:tc>
          <w:tcPr>
            <w:tcW w:w="491" w:type="dxa"/>
          </w:tcPr>
          <w:p w14:paraId="782DADBB" w14:textId="77777777" w:rsidR="00C07583" w:rsidRPr="00DD19A3" w:rsidRDefault="00C07583" w:rsidP="00F80FF4">
            <w:pPr>
              <w:spacing w:line="360" w:lineRule="auto"/>
              <w:rPr>
                <w:szCs w:val="24"/>
              </w:rPr>
            </w:pPr>
            <w:r w:rsidRPr="00DD19A3">
              <w:rPr>
                <w:szCs w:val="24"/>
              </w:rPr>
              <w:t>:</w:t>
            </w:r>
          </w:p>
        </w:tc>
        <w:tc>
          <w:tcPr>
            <w:tcW w:w="4349" w:type="dxa"/>
            <w:gridSpan w:val="3"/>
          </w:tcPr>
          <w:p w14:paraId="0B6EE31C" w14:textId="77777777" w:rsidR="00C07583" w:rsidRPr="00DD19A3" w:rsidRDefault="00C07583" w:rsidP="00F80FF4">
            <w:pPr>
              <w:spacing w:line="360" w:lineRule="auto"/>
              <w:rPr>
                <w:szCs w:val="24"/>
              </w:rPr>
            </w:pPr>
          </w:p>
        </w:tc>
      </w:tr>
      <w:tr w:rsidR="00C07583" w:rsidRPr="00DD19A3" w14:paraId="2B6E0ADA" w14:textId="77777777" w:rsidTr="00C07583">
        <w:trPr>
          <w:gridAfter w:val="1"/>
          <w:wAfter w:w="139" w:type="dxa"/>
        </w:trPr>
        <w:tc>
          <w:tcPr>
            <w:tcW w:w="376" w:type="dxa"/>
          </w:tcPr>
          <w:p w14:paraId="294F8290" w14:textId="77777777" w:rsidR="00C07583" w:rsidRPr="00DD19A3" w:rsidRDefault="00C07583" w:rsidP="00F80FF4">
            <w:pPr>
              <w:spacing w:line="360" w:lineRule="auto"/>
              <w:jc w:val="center"/>
              <w:rPr>
                <w:szCs w:val="24"/>
              </w:rPr>
            </w:pPr>
            <w:r w:rsidRPr="00DD19A3">
              <w:rPr>
                <w:szCs w:val="24"/>
              </w:rPr>
              <w:t>2</w:t>
            </w:r>
          </w:p>
        </w:tc>
        <w:tc>
          <w:tcPr>
            <w:tcW w:w="2583" w:type="dxa"/>
            <w:gridSpan w:val="4"/>
          </w:tcPr>
          <w:p w14:paraId="6A508A07" w14:textId="77777777" w:rsidR="00C07583" w:rsidRPr="00DD19A3" w:rsidRDefault="00C07583" w:rsidP="00F80FF4">
            <w:pPr>
              <w:spacing w:line="360" w:lineRule="auto"/>
              <w:rPr>
                <w:szCs w:val="24"/>
              </w:rPr>
            </w:pPr>
            <w:r w:rsidRPr="00DD19A3">
              <w:rPr>
                <w:szCs w:val="24"/>
              </w:rPr>
              <w:t>NIM</w:t>
            </w:r>
          </w:p>
        </w:tc>
        <w:tc>
          <w:tcPr>
            <w:tcW w:w="491" w:type="dxa"/>
          </w:tcPr>
          <w:p w14:paraId="2ECC25D5" w14:textId="77777777" w:rsidR="00C07583" w:rsidRPr="00DD19A3" w:rsidRDefault="00C07583" w:rsidP="00F80FF4">
            <w:pPr>
              <w:spacing w:line="360" w:lineRule="auto"/>
              <w:rPr>
                <w:szCs w:val="24"/>
              </w:rPr>
            </w:pPr>
            <w:r w:rsidRPr="00DD19A3">
              <w:rPr>
                <w:szCs w:val="24"/>
              </w:rPr>
              <w:t>:</w:t>
            </w:r>
          </w:p>
        </w:tc>
        <w:tc>
          <w:tcPr>
            <w:tcW w:w="4349" w:type="dxa"/>
            <w:gridSpan w:val="3"/>
          </w:tcPr>
          <w:p w14:paraId="68D41672" w14:textId="77777777" w:rsidR="00C07583" w:rsidRPr="00DD19A3" w:rsidRDefault="00C07583" w:rsidP="00F80FF4">
            <w:pPr>
              <w:spacing w:line="360" w:lineRule="auto"/>
              <w:rPr>
                <w:szCs w:val="24"/>
              </w:rPr>
            </w:pPr>
          </w:p>
        </w:tc>
      </w:tr>
      <w:tr w:rsidR="00C07583" w:rsidRPr="00DD19A3" w14:paraId="45539239" w14:textId="77777777" w:rsidTr="00C07583">
        <w:trPr>
          <w:gridAfter w:val="1"/>
          <w:wAfter w:w="139" w:type="dxa"/>
        </w:trPr>
        <w:tc>
          <w:tcPr>
            <w:tcW w:w="376" w:type="dxa"/>
          </w:tcPr>
          <w:p w14:paraId="37A31534" w14:textId="77777777" w:rsidR="00C07583" w:rsidRPr="00DD19A3" w:rsidRDefault="00C07583" w:rsidP="00F80FF4">
            <w:pPr>
              <w:spacing w:line="360" w:lineRule="auto"/>
              <w:jc w:val="center"/>
              <w:rPr>
                <w:szCs w:val="24"/>
              </w:rPr>
            </w:pPr>
            <w:r w:rsidRPr="00DD19A3">
              <w:rPr>
                <w:szCs w:val="24"/>
              </w:rPr>
              <w:t>3</w:t>
            </w:r>
          </w:p>
        </w:tc>
        <w:tc>
          <w:tcPr>
            <w:tcW w:w="2583" w:type="dxa"/>
            <w:gridSpan w:val="4"/>
          </w:tcPr>
          <w:p w14:paraId="067134BA" w14:textId="77777777" w:rsidR="00C07583" w:rsidRPr="00DD19A3" w:rsidRDefault="00C07583" w:rsidP="00F80FF4">
            <w:pPr>
              <w:spacing w:line="360" w:lineRule="auto"/>
              <w:rPr>
                <w:szCs w:val="24"/>
              </w:rPr>
            </w:pPr>
            <w:r w:rsidRPr="00DD19A3">
              <w:rPr>
                <w:szCs w:val="24"/>
              </w:rPr>
              <w:t>Judul Tugas Akhir</w:t>
            </w:r>
          </w:p>
        </w:tc>
        <w:tc>
          <w:tcPr>
            <w:tcW w:w="491" w:type="dxa"/>
          </w:tcPr>
          <w:p w14:paraId="400065F6" w14:textId="77777777" w:rsidR="00C07583" w:rsidRPr="00DD19A3" w:rsidRDefault="00C07583" w:rsidP="00F80FF4">
            <w:pPr>
              <w:spacing w:line="360" w:lineRule="auto"/>
              <w:rPr>
                <w:szCs w:val="24"/>
              </w:rPr>
            </w:pPr>
            <w:r w:rsidRPr="00DD19A3">
              <w:rPr>
                <w:szCs w:val="24"/>
              </w:rPr>
              <w:t>:</w:t>
            </w:r>
          </w:p>
        </w:tc>
        <w:tc>
          <w:tcPr>
            <w:tcW w:w="4349" w:type="dxa"/>
            <w:gridSpan w:val="3"/>
          </w:tcPr>
          <w:p w14:paraId="6A547684" w14:textId="77777777" w:rsidR="00C07583" w:rsidRPr="00DD19A3" w:rsidRDefault="00C07583" w:rsidP="00F80FF4">
            <w:pPr>
              <w:spacing w:line="360" w:lineRule="auto"/>
              <w:rPr>
                <w:szCs w:val="24"/>
              </w:rPr>
            </w:pPr>
          </w:p>
        </w:tc>
      </w:tr>
      <w:tr w:rsidR="00C07583" w:rsidRPr="00DD19A3" w14:paraId="56C0A2FF" w14:textId="77777777" w:rsidTr="00C07583">
        <w:trPr>
          <w:gridAfter w:val="1"/>
          <w:wAfter w:w="139" w:type="dxa"/>
        </w:trPr>
        <w:tc>
          <w:tcPr>
            <w:tcW w:w="376" w:type="dxa"/>
          </w:tcPr>
          <w:p w14:paraId="321D809B" w14:textId="77777777" w:rsidR="00C07583" w:rsidRPr="00DD19A3" w:rsidRDefault="00C07583" w:rsidP="00F80FF4">
            <w:pPr>
              <w:spacing w:line="360" w:lineRule="auto"/>
              <w:jc w:val="center"/>
              <w:rPr>
                <w:szCs w:val="24"/>
              </w:rPr>
            </w:pPr>
            <w:r w:rsidRPr="00DD19A3">
              <w:rPr>
                <w:szCs w:val="24"/>
              </w:rPr>
              <w:t>4</w:t>
            </w:r>
          </w:p>
        </w:tc>
        <w:tc>
          <w:tcPr>
            <w:tcW w:w="2583" w:type="dxa"/>
            <w:gridSpan w:val="4"/>
          </w:tcPr>
          <w:p w14:paraId="30DB835D" w14:textId="77777777" w:rsidR="00C07583" w:rsidRPr="00DD19A3" w:rsidRDefault="00C07583" w:rsidP="00F80FF4">
            <w:pPr>
              <w:spacing w:line="360" w:lineRule="auto"/>
              <w:rPr>
                <w:szCs w:val="24"/>
              </w:rPr>
            </w:pPr>
            <w:r w:rsidRPr="00DD19A3">
              <w:rPr>
                <w:szCs w:val="24"/>
              </w:rPr>
              <w:t>Nama Pembimbing</w:t>
            </w:r>
          </w:p>
        </w:tc>
        <w:tc>
          <w:tcPr>
            <w:tcW w:w="491" w:type="dxa"/>
          </w:tcPr>
          <w:p w14:paraId="704B6471" w14:textId="77777777" w:rsidR="00C07583" w:rsidRPr="00DD19A3" w:rsidRDefault="00C07583" w:rsidP="00F80FF4">
            <w:pPr>
              <w:spacing w:line="360" w:lineRule="auto"/>
              <w:rPr>
                <w:szCs w:val="24"/>
              </w:rPr>
            </w:pPr>
            <w:r w:rsidRPr="00DD19A3">
              <w:rPr>
                <w:szCs w:val="24"/>
              </w:rPr>
              <w:t>: I.</w:t>
            </w:r>
          </w:p>
        </w:tc>
        <w:tc>
          <w:tcPr>
            <w:tcW w:w="4349" w:type="dxa"/>
            <w:gridSpan w:val="3"/>
          </w:tcPr>
          <w:p w14:paraId="17594534" w14:textId="77777777" w:rsidR="00C07583" w:rsidRPr="00DD19A3" w:rsidRDefault="00C07583" w:rsidP="00F80FF4">
            <w:pPr>
              <w:spacing w:line="360" w:lineRule="auto"/>
              <w:rPr>
                <w:szCs w:val="24"/>
              </w:rPr>
            </w:pPr>
          </w:p>
        </w:tc>
      </w:tr>
      <w:tr w:rsidR="00C07583" w:rsidRPr="00DD19A3" w14:paraId="7F763083" w14:textId="77777777" w:rsidTr="00C07583">
        <w:trPr>
          <w:gridAfter w:val="1"/>
          <w:wAfter w:w="139" w:type="dxa"/>
        </w:trPr>
        <w:tc>
          <w:tcPr>
            <w:tcW w:w="376" w:type="dxa"/>
          </w:tcPr>
          <w:p w14:paraId="3739F8F0" w14:textId="77777777" w:rsidR="00C07583" w:rsidRPr="00DD19A3" w:rsidRDefault="00C07583" w:rsidP="00F80FF4">
            <w:pPr>
              <w:spacing w:line="360" w:lineRule="auto"/>
              <w:jc w:val="center"/>
              <w:rPr>
                <w:szCs w:val="24"/>
              </w:rPr>
            </w:pPr>
            <w:r w:rsidRPr="00DD19A3">
              <w:rPr>
                <w:szCs w:val="24"/>
              </w:rPr>
              <w:t>5</w:t>
            </w:r>
          </w:p>
        </w:tc>
        <w:tc>
          <w:tcPr>
            <w:tcW w:w="2583" w:type="dxa"/>
            <w:gridSpan w:val="4"/>
          </w:tcPr>
          <w:p w14:paraId="460FE308" w14:textId="77777777" w:rsidR="00C07583" w:rsidRPr="00DD19A3" w:rsidRDefault="00C07583" w:rsidP="00F80FF4">
            <w:pPr>
              <w:spacing w:line="360" w:lineRule="auto"/>
              <w:rPr>
                <w:szCs w:val="24"/>
              </w:rPr>
            </w:pPr>
            <w:r w:rsidRPr="00DD19A3">
              <w:rPr>
                <w:szCs w:val="24"/>
              </w:rPr>
              <w:t>Keterangan Konsultasi</w:t>
            </w:r>
          </w:p>
        </w:tc>
        <w:tc>
          <w:tcPr>
            <w:tcW w:w="491" w:type="dxa"/>
          </w:tcPr>
          <w:p w14:paraId="6A858D8F" w14:textId="77777777" w:rsidR="00C07583" w:rsidRPr="00DD19A3" w:rsidRDefault="00C07583" w:rsidP="00F80FF4">
            <w:pPr>
              <w:spacing w:line="360" w:lineRule="auto"/>
              <w:rPr>
                <w:szCs w:val="24"/>
              </w:rPr>
            </w:pPr>
            <w:r w:rsidRPr="00DD19A3">
              <w:rPr>
                <w:szCs w:val="24"/>
              </w:rPr>
              <w:t>:</w:t>
            </w:r>
          </w:p>
        </w:tc>
        <w:tc>
          <w:tcPr>
            <w:tcW w:w="4349" w:type="dxa"/>
            <w:gridSpan w:val="3"/>
          </w:tcPr>
          <w:p w14:paraId="2094971E" w14:textId="77777777" w:rsidR="00C07583" w:rsidRPr="00DD19A3" w:rsidRDefault="00C07583" w:rsidP="00F80FF4">
            <w:pPr>
              <w:spacing w:line="360" w:lineRule="auto"/>
              <w:rPr>
                <w:szCs w:val="24"/>
              </w:rPr>
            </w:pPr>
          </w:p>
        </w:tc>
      </w:tr>
      <w:tr w:rsidR="00C07583" w:rsidRPr="00DD19A3" w14:paraId="714FF085" w14:textId="77777777" w:rsidTr="00C0758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2"/>
          <w:wBefore w:w="425" w:type="dxa"/>
          <w:trHeight w:val="827"/>
        </w:trPr>
        <w:tc>
          <w:tcPr>
            <w:tcW w:w="485" w:type="dxa"/>
            <w:vAlign w:val="center"/>
          </w:tcPr>
          <w:p w14:paraId="743010E4" w14:textId="77777777" w:rsidR="00C07583" w:rsidRPr="00DD19A3" w:rsidRDefault="00C07583" w:rsidP="00F80FF4">
            <w:pPr>
              <w:spacing w:line="360" w:lineRule="auto"/>
              <w:jc w:val="center"/>
              <w:rPr>
                <w:b/>
                <w:bCs/>
                <w:sz w:val="22"/>
                <w:szCs w:val="20"/>
              </w:rPr>
            </w:pPr>
            <w:r w:rsidRPr="00DD19A3">
              <w:rPr>
                <w:b/>
                <w:bCs/>
                <w:sz w:val="22"/>
                <w:szCs w:val="20"/>
              </w:rPr>
              <w:t>No</w:t>
            </w:r>
          </w:p>
        </w:tc>
        <w:tc>
          <w:tcPr>
            <w:tcW w:w="1305" w:type="dxa"/>
            <w:vAlign w:val="center"/>
          </w:tcPr>
          <w:p w14:paraId="7304EC0B" w14:textId="77777777" w:rsidR="00C07583" w:rsidRPr="00DD19A3" w:rsidRDefault="00C07583" w:rsidP="00F80FF4">
            <w:pPr>
              <w:spacing w:line="360" w:lineRule="auto"/>
              <w:jc w:val="center"/>
              <w:rPr>
                <w:b/>
                <w:bCs/>
                <w:sz w:val="22"/>
                <w:szCs w:val="20"/>
              </w:rPr>
            </w:pPr>
            <w:r w:rsidRPr="00DD19A3">
              <w:rPr>
                <w:b/>
                <w:bCs/>
                <w:sz w:val="22"/>
                <w:szCs w:val="20"/>
              </w:rPr>
              <w:t>Tanggal</w:t>
            </w:r>
          </w:p>
        </w:tc>
        <w:tc>
          <w:tcPr>
            <w:tcW w:w="1619" w:type="dxa"/>
            <w:gridSpan w:val="3"/>
          </w:tcPr>
          <w:p w14:paraId="1EE04D85" w14:textId="77777777" w:rsidR="00C07583" w:rsidRPr="00DD19A3" w:rsidRDefault="00C07583" w:rsidP="00F80FF4">
            <w:pPr>
              <w:spacing w:line="360" w:lineRule="auto"/>
              <w:jc w:val="center"/>
              <w:rPr>
                <w:b/>
                <w:bCs/>
                <w:sz w:val="22"/>
                <w:szCs w:val="20"/>
              </w:rPr>
            </w:pPr>
            <w:r w:rsidRPr="00DD19A3">
              <w:rPr>
                <w:b/>
                <w:bCs/>
                <w:sz w:val="22"/>
                <w:szCs w:val="20"/>
              </w:rPr>
              <w:t>Paraf</w:t>
            </w:r>
            <w:r>
              <w:rPr>
                <w:b/>
                <w:bCs/>
                <w:sz w:val="22"/>
                <w:szCs w:val="20"/>
              </w:rPr>
              <w:t xml:space="preserve"> </w:t>
            </w:r>
            <w:r w:rsidRPr="00DD19A3">
              <w:rPr>
                <w:b/>
                <w:bCs/>
                <w:sz w:val="22"/>
                <w:szCs w:val="20"/>
              </w:rPr>
              <w:t>Pembimbing</w:t>
            </w:r>
          </w:p>
        </w:tc>
        <w:tc>
          <w:tcPr>
            <w:tcW w:w="2569" w:type="dxa"/>
            <w:vAlign w:val="center"/>
          </w:tcPr>
          <w:p w14:paraId="1E0AB3F8" w14:textId="77777777" w:rsidR="00C07583" w:rsidRPr="00DD19A3" w:rsidRDefault="00C07583" w:rsidP="00F80FF4">
            <w:pPr>
              <w:spacing w:line="360" w:lineRule="auto"/>
              <w:jc w:val="center"/>
              <w:rPr>
                <w:b/>
                <w:bCs/>
                <w:sz w:val="22"/>
                <w:szCs w:val="20"/>
              </w:rPr>
            </w:pPr>
            <w:r w:rsidRPr="00DD19A3">
              <w:rPr>
                <w:b/>
                <w:bCs/>
                <w:sz w:val="22"/>
                <w:szCs w:val="20"/>
              </w:rPr>
              <w:t>Materi Bimbingan</w:t>
            </w:r>
          </w:p>
        </w:tc>
        <w:tc>
          <w:tcPr>
            <w:tcW w:w="1535" w:type="dxa"/>
            <w:gridSpan w:val="2"/>
            <w:vAlign w:val="center"/>
          </w:tcPr>
          <w:p w14:paraId="1BA703F8" w14:textId="77777777" w:rsidR="00C07583" w:rsidRPr="00DD19A3" w:rsidRDefault="00C07583" w:rsidP="00F80FF4">
            <w:pPr>
              <w:spacing w:line="360" w:lineRule="auto"/>
              <w:jc w:val="center"/>
              <w:rPr>
                <w:b/>
                <w:bCs/>
                <w:sz w:val="22"/>
                <w:szCs w:val="20"/>
              </w:rPr>
            </w:pPr>
            <w:r w:rsidRPr="00DD19A3">
              <w:rPr>
                <w:b/>
                <w:bCs/>
                <w:sz w:val="22"/>
                <w:szCs w:val="20"/>
              </w:rPr>
              <w:t>Keterangan</w:t>
            </w:r>
          </w:p>
        </w:tc>
      </w:tr>
      <w:tr w:rsidR="00C07583" w:rsidRPr="00DD19A3" w14:paraId="24D2022A" w14:textId="77777777" w:rsidTr="00C0758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2"/>
          <w:wBefore w:w="425" w:type="dxa"/>
          <w:trHeight w:val="4226"/>
        </w:trPr>
        <w:tc>
          <w:tcPr>
            <w:tcW w:w="485" w:type="dxa"/>
          </w:tcPr>
          <w:p w14:paraId="22CB1DB2" w14:textId="77777777" w:rsidR="00C07583" w:rsidRPr="00DD19A3" w:rsidRDefault="00C07583" w:rsidP="00F80FF4">
            <w:pPr>
              <w:spacing w:line="360" w:lineRule="auto"/>
              <w:jc w:val="center"/>
              <w:rPr>
                <w:b/>
                <w:bCs/>
                <w:sz w:val="22"/>
                <w:szCs w:val="20"/>
              </w:rPr>
            </w:pPr>
          </w:p>
        </w:tc>
        <w:tc>
          <w:tcPr>
            <w:tcW w:w="1305" w:type="dxa"/>
          </w:tcPr>
          <w:p w14:paraId="653F0769" w14:textId="77777777" w:rsidR="00C07583" w:rsidRPr="00DD19A3" w:rsidRDefault="00C07583" w:rsidP="00F80FF4">
            <w:pPr>
              <w:spacing w:line="360" w:lineRule="auto"/>
              <w:jc w:val="center"/>
              <w:rPr>
                <w:b/>
                <w:bCs/>
                <w:sz w:val="22"/>
                <w:szCs w:val="20"/>
              </w:rPr>
            </w:pPr>
          </w:p>
        </w:tc>
        <w:tc>
          <w:tcPr>
            <w:tcW w:w="1619" w:type="dxa"/>
            <w:gridSpan w:val="3"/>
          </w:tcPr>
          <w:p w14:paraId="3E0C2781" w14:textId="77777777" w:rsidR="00C07583" w:rsidRPr="00DD19A3" w:rsidRDefault="00C07583" w:rsidP="00F80FF4">
            <w:pPr>
              <w:spacing w:line="360" w:lineRule="auto"/>
              <w:jc w:val="center"/>
              <w:rPr>
                <w:b/>
                <w:bCs/>
                <w:sz w:val="22"/>
                <w:szCs w:val="20"/>
              </w:rPr>
            </w:pPr>
          </w:p>
        </w:tc>
        <w:tc>
          <w:tcPr>
            <w:tcW w:w="2569" w:type="dxa"/>
          </w:tcPr>
          <w:p w14:paraId="735449F7" w14:textId="77777777" w:rsidR="00C07583" w:rsidRPr="00DD19A3" w:rsidRDefault="00C07583" w:rsidP="00F80FF4">
            <w:pPr>
              <w:spacing w:line="360" w:lineRule="auto"/>
              <w:jc w:val="center"/>
              <w:rPr>
                <w:b/>
                <w:bCs/>
                <w:sz w:val="22"/>
                <w:szCs w:val="20"/>
              </w:rPr>
            </w:pPr>
          </w:p>
        </w:tc>
        <w:tc>
          <w:tcPr>
            <w:tcW w:w="1535" w:type="dxa"/>
            <w:gridSpan w:val="2"/>
          </w:tcPr>
          <w:p w14:paraId="03A67B3A" w14:textId="77777777" w:rsidR="00C07583" w:rsidRPr="00DD19A3" w:rsidRDefault="00C07583" w:rsidP="00F80FF4">
            <w:pPr>
              <w:spacing w:line="360" w:lineRule="auto"/>
              <w:jc w:val="center"/>
              <w:rPr>
                <w:b/>
                <w:bCs/>
                <w:sz w:val="22"/>
                <w:szCs w:val="20"/>
              </w:rPr>
            </w:pPr>
          </w:p>
        </w:tc>
      </w:tr>
    </w:tbl>
    <w:p w14:paraId="27A9D189" w14:textId="77777777" w:rsidR="00C07583" w:rsidRDefault="00C07583" w:rsidP="00C07583">
      <w:pPr>
        <w:jc w:val="right"/>
      </w:pPr>
    </w:p>
    <w:p w14:paraId="38D84B2A" w14:textId="77777777" w:rsidR="00C07583" w:rsidRDefault="00C07583" w:rsidP="00C07583">
      <w:pPr>
        <w:jc w:val="right"/>
      </w:pPr>
    </w:p>
    <w:tbl>
      <w:tblPr>
        <w:tblStyle w:val="TableGrid"/>
        <w:tblW w:w="4531" w:type="dxa"/>
        <w:tblInd w:w="34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tblGrid>
      <w:tr w:rsidR="00C07583" w14:paraId="0B706A64" w14:textId="77777777" w:rsidTr="00F80FF4">
        <w:tc>
          <w:tcPr>
            <w:tcW w:w="4531" w:type="dxa"/>
          </w:tcPr>
          <w:p w14:paraId="5CC84E4B" w14:textId="77777777" w:rsidR="00C07583" w:rsidRDefault="00C07583" w:rsidP="00F80FF4">
            <w:r>
              <w:t>Malang,</w:t>
            </w:r>
          </w:p>
        </w:tc>
      </w:tr>
      <w:tr w:rsidR="00C07583" w14:paraId="21268D16" w14:textId="77777777" w:rsidTr="00F80FF4">
        <w:tc>
          <w:tcPr>
            <w:tcW w:w="4531" w:type="dxa"/>
          </w:tcPr>
          <w:p w14:paraId="72AE3B51" w14:textId="77777777" w:rsidR="00C07583" w:rsidRDefault="00C07583" w:rsidP="00F80FF4">
            <w:r>
              <w:t>Mengetahui</w:t>
            </w:r>
          </w:p>
        </w:tc>
      </w:tr>
      <w:tr w:rsidR="00C07583" w14:paraId="0225CE40" w14:textId="77777777" w:rsidTr="00F80FF4">
        <w:tc>
          <w:tcPr>
            <w:tcW w:w="4531" w:type="dxa"/>
          </w:tcPr>
          <w:p w14:paraId="5EFF45CE" w14:textId="77777777" w:rsidR="00C07583" w:rsidRDefault="00C07583" w:rsidP="00F80FF4">
            <w:r>
              <w:t>Ketua Program Studi S1 Sistem Informasi</w:t>
            </w:r>
          </w:p>
        </w:tc>
      </w:tr>
      <w:tr w:rsidR="00C07583" w14:paraId="04039218" w14:textId="77777777" w:rsidTr="00F80FF4">
        <w:tc>
          <w:tcPr>
            <w:tcW w:w="4531" w:type="dxa"/>
          </w:tcPr>
          <w:p w14:paraId="7F661BA1" w14:textId="77777777" w:rsidR="00C07583" w:rsidRDefault="00C07583" w:rsidP="00F80FF4"/>
          <w:p w14:paraId="0B3EDA0B" w14:textId="77777777" w:rsidR="00C07583" w:rsidRDefault="00C07583" w:rsidP="00F80FF4"/>
          <w:p w14:paraId="053F876E" w14:textId="77777777" w:rsidR="00C07583" w:rsidRDefault="00C07583" w:rsidP="00F80FF4"/>
          <w:p w14:paraId="713B399C" w14:textId="77777777" w:rsidR="00C07583" w:rsidRDefault="00C07583" w:rsidP="00F80FF4"/>
          <w:p w14:paraId="081E0DC9" w14:textId="77777777" w:rsidR="00C07583" w:rsidRDefault="00C07583" w:rsidP="00F80FF4">
            <w:r>
              <w:t>Galandaru Swalaganata, S.Si., M.Si</w:t>
            </w:r>
          </w:p>
        </w:tc>
      </w:tr>
    </w:tbl>
    <w:p w14:paraId="18084D6E" w14:textId="77777777" w:rsidR="00C07583" w:rsidRDefault="00C07583" w:rsidP="00C07583"/>
    <w:p w14:paraId="63A66AFC" w14:textId="77777777" w:rsidR="00C07583" w:rsidRDefault="00C07583" w:rsidP="00184C3A"/>
    <w:sectPr w:rsidR="00C07583" w:rsidSect="001B0488">
      <w:headerReference w:type="default" r:id="rId50"/>
      <w:footerReference w:type="default" r:id="rId51"/>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aito Setsuna" w:date="2022-07-16T19:43:00Z" w:initials="RS">
    <w:p w14:paraId="4BDA0765" w14:textId="3C06A7C1" w:rsidR="00511D42" w:rsidRDefault="00511D42">
      <w:pPr>
        <w:pStyle w:val="CommentText"/>
      </w:pPr>
      <w:r>
        <w:rPr>
          <w:rStyle w:val="CommentReference"/>
        </w:rPr>
        <w:annotationRef/>
      </w:r>
      <w:r>
        <w:t>Belum tanggal</w:t>
      </w:r>
    </w:p>
  </w:comment>
  <w:comment w:id="5" w:author="Raito Setsuna" w:date="2022-07-16T19:44:00Z" w:initials="RS">
    <w:p w14:paraId="665E6E07" w14:textId="32240796" w:rsidR="00511D42" w:rsidRDefault="00511D42">
      <w:pPr>
        <w:pStyle w:val="CommentText"/>
      </w:pPr>
      <w:r>
        <w:rPr>
          <w:rStyle w:val="CommentReference"/>
        </w:rPr>
        <w:annotationRef/>
      </w:r>
      <w:r>
        <w:t>Belum tanggal</w:t>
      </w:r>
    </w:p>
  </w:comment>
  <w:comment w:id="10" w:author="Raito Setsuna" w:date="2022-07-17T07:26:00Z" w:initials="RS">
    <w:p w14:paraId="6CB3596D" w14:textId="02808BE2" w:rsidR="00CF6C8D" w:rsidRDefault="00CF6C8D">
      <w:pPr>
        <w:pStyle w:val="CommentText"/>
      </w:pPr>
      <w:r>
        <w:rPr>
          <w:rStyle w:val="CommentReference"/>
        </w:rPr>
        <w:annotationRef/>
      </w:r>
      <w:r>
        <w:t>Belum dii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65E6E07" w15:done="0"/>
  <w15:commentEx w15:paraId="6CB35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D9380" w16cex:dateUtc="2022-07-16T12:44:00Z"/>
  <w16cex:commentExtensible w16cex:durableId="267E383B" w16cex:dateUtc="2022-07-17T0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65E6E07" w16cid:durableId="267D9380"/>
  <w16cid:commentId w16cid:paraId="6CB3596D" w16cid:durableId="267E3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498B3" w14:textId="77777777" w:rsidR="002C6A29" w:rsidRDefault="002C6A29">
      <w:pPr>
        <w:spacing w:after="0" w:line="240" w:lineRule="auto"/>
      </w:pPr>
      <w:r>
        <w:separator/>
      </w:r>
    </w:p>
  </w:endnote>
  <w:endnote w:type="continuationSeparator" w:id="0">
    <w:p w14:paraId="0561AB1A" w14:textId="77777777" w:rsidR="002C6A29" w:rsidRDefault="002C6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5547D" w14:textId="77777777" w:rsidR="002C6A29" w:rsidRDefault="002C6A29">
      <w:pPr>
        <w:spacing w:after="0" w:line="240" w:lineRule="auto"/>
      </w:pPr>
      <w:r>
        <w:separator/>
      </w:r>
    </w:p>
  </w:footnote>
  <w:footnote w:type="continuationSeparator" w:id="0">
    <w:p w14:paraId="477B708C" w14:textId="77777777" w:rsidR="002C6A29" w:rsidRDefault="002C6A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3"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0"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3"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9"/>
  </w:num>
  <w:num w:numId="4">
    <w:abstractNumId w:val="27"/>
  </w:num>
  <w:num w:numId="5">
    <w:abstractNumId w:val="21"/>
  </w:num>
  <w:num w:numId="6">
    <w:abstractNumId w:val="0"/>
  </w:num>
  <w:num w:numId="7">
    <w:abstractNumId w:val="10"/>
  </w:num>
  <w:num w:numId="8">
    <w:abstractNumId w:val="31"/>
  </w:num>
  <w:num w:numId="9">
    <w:abstractNumId w:val="4"/>
  </w:num>
  <w:num w:numId="10">
    <w:abstractNumId w:val="7"/>
  </w:num>
  <w:num w:numId="11">
    <w:abstractNumId w:val="3"/>
  </w:num>
  <w:num w:numId="12">
    <w:abstractNumId w:val="32"/>
  </w:num>
  <w:num w:numId="13">
    <w:abstractNumId w:val="26"/>
  </w:num>
  <w:num w:numId="14">
    <w:abstractNumId w:val="16"/>
  </w:num>
  <w:num w:numId="15">
    <w:abstractNumId w:val="5"/>
  </w:num>
  <w:num w:numId="16">
    <w:abstractNumId w:val="18"/>
  </w:num>
  <w:num w:numId="17">
    <w:abstractNumId w:val="8"/>
  </w:num>
  <w:num w:numId="18">
    <w:abstractNumId w:val="13"/>
  </w:num>
  <w:num w:numId="19">
    <w:abstractNumId w:val="2"/>
  </w:num>
  <w:num w:numId="20">
    <w:abstractNumId w:val="29"/>
  </w:num>
  <w:num w:numId="21">
    <w:abstractNumId w:val="34"/>
  </w:num>
  <w:num w:numId="22">
    <w:abstractNumId w:val="20"/>
  </w:num>
  <w:num w:numId="23">
    <w:abstractNumId w:val="11"/>
  </w:num>
  <w:num w:numId="24">
    <w:abstractNumId w:val="33"/>
  </w:num>
  <w:num w:numId="25">
    <w:abstractNumId w:val="1"/>
  </w:num>
  <w:num w:numId="26">
    <w:abstractNumId w:val="23"/>
  </w:num>
  <w:num w:numId="27">
    <w:abstractNumId w:val="28"/>
  </w:num>
  <w:num w:numId="28">
    <w:abstractNumId w:val="30"/>
  </w:num>
  <w:num w:numId="29">
    <w:abstractNumId w:val="25"/>
  </w:num>
  <w:num w:numId="30">
    <w:abstractNumId w:val="19"/>
  </w:num>
  <w:num w:numId="31">
    <w:abstractNumId w:val="22"/>
  </w:num>
  <w:num w:numId="32">
    <w:abstractNumId w:val="17"/>
  </w:num>
  <w:num w:numId="33">
    <w:abstractNumId w:val="14"/>
  </w:num>
  <w:num w:numId="34">
    <w:abstractNumId w:val="12"/>
  </w:num>
  <w:num w:numId="35">
    <w:abstractNumId w:val="6"/>
  </w:num>
  <w:num w:numId="3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641F"/>
    <w:rsid w:val="000371D5"/>
    <w:rsid w:val="00037B38"/>
    <w:rsid w:val="00041032"/>
    <w:rsid w:val="00041241"/>
    <w:rsid w:val="0004261F"/>
    <w:rsid w:val="00052F59"/>
    <w:rsid w:val="00055E05"/>
    <w:rsid w:val="00064B64"/>
    <w:rsid w:val="00067436"/>
    <w:rsid w:val="000677B8"/>
    <w:rsid w:val="000733F3"/>
    <w:rsid w:val="00082153"/>
    <w:rsid w:val="0008227E"/>
    <w:rsid w:val="00084C8D"/>
    <w:rsid w:val="000850EE"/>
    <w:rsid w:val="00085580"/>
    <w:rsid w:val="00085EEF"/>
    <w:rsid w:val="0009157F"/>
    <w:rsid w:val="0009372E"/>
    <w:rsid w:val="0009481C"/>
    <w:rsid w:val="000A4F06"/>
    <w:rsid w:val="000A536D"/>
    <w:rsid w:val="000A5DA6"/>
    <w:rsid w:val="000A6725"/>
    <w:rsid w:val="000A7820"/>
    <w:rsid w:val="000B01E6"/>
    <w:rsid w:val="000B10B4"/>
    <w:rsid w:val="000B5CEE"/>
    <w:rsid w:val="000C3ABE"/>
    <w:rsid w:val="000C76BA"/>
    <w:rsid w:val="000D0035"/>
    <w:rsid w:val="000D5F5A"/>
    <w:rsid w:val="000E13D5"/>
    <w:rsid w:val="000E2ACA"/>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6948"/>
    <w:rsid w:val="001373CF"/>
    <w:rsid w:val="00137A31"/>
    <w:rsid w:val="00143EC3"/>
    <w:rsid w:val="001500EC"/>
    <w:rsid w:val="001569FF"/>
    <w:rsid w:val="00174DEE"/>
    <w:rsid w:val="00184C3A"/>
    <w:rsid w:val="00187C2F"/>
    <w:rsid w:val="00193E1F"/>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5497"/>
    <w:rsid w:val="00215A8A"/>
    <w:rsid w:val="00217DD0"/>
    <w:rsid w:val="00221223"/>
    <w:rsid w:val="00222B24"/>
    <w:rsid w:val="002250CB"/>
    <w:rsid w:val="00225DA0"/>
    <w:rsid w:val="00225F5D"/>
    <w:rsid w:val="00232FDA"/>
    <w:rsid w:val="0023347F"/>
    <w:rsid w:val="00234A39"/>
    <w:rsid w:val="00235DDB"/>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12C0"/>
    <w:rsid w:val="002A1473"/>
    <w:rsid w:val="002A176B"/>
    <w:rsid w:val="002A414C"/>
    <w:rsid w:val="002A44DB"/>
    <w:rsid w:val="002A56B8"/>
    <w:rsid w:val="002A6ED2"/>
    <w:rsid w:val="002A7B86"/>
    <w:rsid w:val="002B0267"/>
    <w:rsid w:val="002B4D57"/>
    <w:rsid w:val="002C0010"/>
    <w:rsid w:val="002C00EE"/>
    <w:rsid w:val="002C3F8F"/>
    <w:rsid w:val="002C6A29"/>
    <w:rsid w:val="002D3B57"/>
    <w:rsid w:val="002D703D"/>
    <w:rsid w:val="002E10CA"/>
    <w:rsid w:val="002E240B"/>
    <w:rsid w:val="002E29FF"/>
    <w:rsid w:val="002E7F86"/>
    <w:rsid w:val="002F6615"/>
    <w:rsid w:val="0030357D"/>
    <w:rsid w:val="003042AA"/>
    <w:rsid w:val="00306795"/>
    <w:rsid w:val="003069AA"/>
    <w:rsid w:val="00307900"/>
    <w:rsid w:val="003101CB"/>
    <w:rsid w:val="0031419A"/>
    <w:rsid w:val="003270F6"/>
    <w:rsid w:val="00332B4D"/>
    <w:rsid w:val="00333FA3"/>
    <w:rsid w:val="0033402F"/>
    <w:rsid w:val="00334DE3"/>
    <w:rsid w:val="00340CE1"/>
    <w:rsid w:val="00344C04"/>
    <w:rsid w:val="00357DA4"/>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A1A68"/>
    <w:rsid w:val="003A1C6A"/>
    <w:rsid w:val="003A635B"/>
    <w:rsid w:val="003A6F38"/>
    <w:rsid w:val="003B38AB"/>
    <w:rsid w:val="003B5A14"/>
    <w:rsid w:val="003C0455"/>
    <w:rsid w:val="003C094D"/>
    <w:rsid w:val="003C1E20"/>
    <w:rsid w:val="003C2EEB"/>
    <w:rsid w:val="003C395A"/>
    <w:rsid w:val="003C6E28"/>
    <w:rsid w:val="003D33F9"/>
    <w:rsid w:val="003D5B91"/>
    <w:rsid w:val="003D794D"/>
    <w:rsid w:val="003F3CDC"/>
    <w:rsid w:val="003F4E4B"/>
    <w:rsid w:val="00401356"/>
    <w:rsid w:val="00402D9E"/>
    <w:rsid w:val="00405640"/>
    <w:rsid w:val="00406F56"/>
    <w:rsid w:val="004075BD"/>
    <w:rsid w:val="00410E0A"/>
    <w:rsid w:val="00413CDF"/>
    <w:rsid w:val="00413F98"/>
    <w:rsid w:val="00417CB3"/>
    <w:rsid w:val="0042319E"/>
    <w:rsid w:val="004326C9"/>
    <w:rsid w:val="00433BD2"/>
    <w:rsid w:val="00434DAC"/>
    <w:rsid w:val="00435006"/>
    <w:rsid w:val="004422F1"/>
    <w:rsid w:val="00446151"/>
    <w:rsid w:val="00452D29"/>
    <w:rsid w:val="00453B8E"/>
    <w:rsid w:val="00453F71"/>
    <w:rsid w:val="00460F4B"/>
    <w:rsid w:val="00461C60"/>
    <w:rsid w:val="00463462"/>
    <w:rsid w:val="004636FB"/>
    <w:rsid w:val="00464078"/>
    <w:rsid w:val="0046742C"/>
    <w:rsid w:val="00476224"/>
    <w:rsid w:val="004774DD"/>
    <w:rsid w:val="00480774"/>
    <w:rsid w:val="00494BEB"/>
    <w:rsid w:val="00494F12"/>
    <w:rsid w:val="00495E9F"/>
    <w:rsid w:val="004960FC"/>
    <w:rsid w:val="004A225F"/>
    <w:rsid w:val="004A2803"/>
    <w:rsid w:val="004A3243"/>
    <w:rsid w:val="004B57A3"/>
    <w:rsid w:val="004C0678"/>
    <w:rsid w:val="004C0702"/>
    <w:rsid w:val="004C0D71"/>
    <w:rsid w:val="004D33ED"/>
    <w:rsid w:val="004D6076"/>
    <w:rsid w:val="004F3DC5"/>
    <w:rsid w:val="00500767"/>
    <w:rsid w:val="005027CD"/>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72748"/>
    <w:rsid w:val="005773DA"/>
    <w:rsid w:val="005803EE"/>
    <w:rsid w:val="0058271C"/>
    <w:rsid w:val="005830B3"/>
    <w:rsid w:val="00590623"/>
    <w:rsid w:val="00591569"/>
    <w:rsid w:val="005921FF"/>
    <w:rsid w:val="005923E2"/>
    <w:rsid w:val="005930F0"/>
    <w:rsid w:val="005A0F77"/>
    <w:rsid w:val="005A4666"/>
    <w:rsid w:val="005A7F3E"/>
    <w:rsid w:val="005B1B7F"/>
    <w:rsid w:val="005B21AF"/>
    <w:rsid w:val="005B55E3"/>
    <w:rsid w:val="005C0096"/>
    <w:rsid w:val="005C0AA0"/>
    <w:rsid w:val="005C24B5"/>
    <w:rsid w:val="005C4EEE"/>
    <w:rsid w:val="005D047A"/>
    <w:rsid w:val="005D1DFA"/>
    <w:rsid w:val="005D1E89"/>
    <w:rsid w:val="005D64E1"/>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136F7"/>
    <w:rsid w:val="006139A7"/>
    <w:rsid w:val="00614C77"/>
    <w:rsid w:val="00620158"/>
    <w:rsid w:val="00620704"/>
    <w:rsid w:val="0062153F"/>
    <w:rsid w:val="00624287"/>
    <w:rsid w:val="006256E0"/>
    <w:rsid w:val="006343C1"/>
    <w:rsid w:val="00644E76"/>
    <w:rsid w:val="00647AF2"/>
    <w:rsid w:val="00651463"/>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C0B58"/>
    <w:rsid w:val="006C2382"/>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79EB"/>
    <w:rsid w:val="00767EFF"/>
    <w:rsid w:val="007811F3"/>
    <w:rsid w:val="00781D22"/>
    <w:rsid w:val="007825F4"/>
    <w:rsid w:val="00784083"/>
    <w:rsid w:val="00784C38"/>
    <w:rsid w:val="0078683D"/>
    <w:rsid w:val="007876F8"/>
    <w:rsid w:val="00787C0E"/>
    <w:rsid w:val="00791916"/>
    <w:rsid w:val="00791F5D"/>
    <w:rsid w:val="00794F69"/>
    <w:rsid w:val="007A10D3"/>
    <w:rsid w:val="007A73A8"/>
    <w:rsid w:val="007B0E49"/>
    <w:rsid w:val="007B3B85"/>
    <w:rsid w:val="007C0050"/>
    <w:rsid w:val="007C2ED6"/>
    <w:rsid w:val="007C3FE6"/>
    <w:rsid w:val="007C5659"/>
    <w:rsid w:val="007D0C64"/>
    <w:rsid w:val="007D13AF"/>
    <w:rsid w:val="007D3845"/>
    <w:rsid w:val="007D408F"/>
    <w:rsid w:val="007D46B3"/>
    <w:rsid w:val="007D59F7"/>
    <w:rsid w:val="007E21C0"/>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326CF"/>
    <w:rsid w:val="00833292"/>
    <w:rsid w:val="00833E40"/>
    <w:rsid w:val="008356CA"/>
    <w:rsid w:val="008369A9"/>
    <w:rsid w:val="00837F09"/>
    <w:rsid w:val="0084131C"/>
    <w:rsid w:val="00841345"/>
    <w:rsid w:val="008415EC"/>
    <w:rsid w:val="00841C89"/>
    <w:rsid w:val="0084278E"/>
    <w:rsid w:val="0084673E"/>
    <w:rsid w:val="008506BC"/>
    <w:rsid w:val="008518F3"/>
    <w:rsid w:val="00851DA9"/>
    <w:rsid w:val="00857DB6"/>
    <w:rsid w:val="0086215D"/>
    <w:rsid w:val="00863BE5"/>
    <w:rsid w:val="00864583"/>
    <w:rsid w:val="00872D60"/>
    <w:rsid w:val="00875524"/>
    <w:rsid w:val="00876E49"/>
    <w:rsid w:val="00880C2E"/>
    <w:rsid w:val="00885E0B"/>
    <w:rsid w:val="00891CC1"/>
    <w:rsid w:val="00892B4C"/>
    <w:rsid w:val="0089722A"/>
    <w:rsid w:val="008977E0"/>
    <w:rsid w:val="008A1E10"/>
    <w:rsid w:val="008A4586"/>
    <w:rsid w:val="008A631E"/>
    <w:rsid w:val="008C03E3"/>
    <w:rsid w:val="008C3192"/>
    <w:rsid w:val="008C3815"/>
    <w:rsid w:val="008C3B2E"/>
    <w:rsid w:val="008C69CC"/>
    <w:rsid w:val="008D1D83"/>
    <w:rsid w:val="008D6B6D"/>
    <w:rsid w:val="008E708C"/>
    <w:rsid w:val="008E714B"/>
    <w:rsid w:val="008F12E4"/>
    <w:rsid w:val="008F200E"/>
    <w:rsid w:val="008F2E26"/>
    <w:rsid w:val="009018A5"/>
    <w:rsid w:val="00901985"/>
    <w:rsid w:val="00915278"/>
    <w:rsid w:val="00915477"/>
    <w:rsid w:val="0092065F"/>
    <w:rsid w:val="00927732"/>
    <w:rsid w:val="00932D38"/>
    <w:rsid w:val="00941570"/>
    <w:rsid w:val="00941BC4"/>
    <w:rsid w:val="00945F64"/>
    <w:rsid w:val="009608FB"/>
    <w:rsid w:val="00961E7C"/>
    <w:rsid w:val="00962D90"/>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383E"/>
    <w:rsid w:val="009E768C"/>
    <w:rsid w:val="009F3047"/>
    <w:rsid w:val="009F44FE"/>
    <w:rsid w:val="009F7F44"/>
    <w:rsid w:val="00A03E50"/>
    <w:rsid w:val="00A063F2"/>
    <w:rsid w:val="00A100EF"/>
    <w:rsid w:val="00A10E84"/>
    <w:rsid w:val="00A1684F"/>
    <w:rsid w:val="00A219D0"/>
    <w:rsid w:val="00A27BA0"/>
    <w:rsid w:val="00A3179A"/>
    <w:rsid w:val="00A33A19"/>
    <w:rsid w:val="00A3478A"/>
    <w:rsid w:val="00A363A0"/>
    <w:rsid w:val="00A37C18"/>
    <w:rsid w:val="00A47BD2"/>
    <w:rsid w:val="00A52B19"/>
    <w:rsid w:val="00A614F7"/>
    <w:rsid w:val="00A62323"/>
    <w:rsid w:val="00A65AA0"/>
    <w:rsid w:val="00A65C09"/>
    <w:rsid w:val="00A71D6C"/>
    <w:rsid w:val="00A741A4"/>
    <w:rsid w:val="00A827A5"/>
    <w:rsid w:val="00A82A31"/>
    <w:rsid w:val="00A91689"/>
    <w:rsid w:val="00A93AFB"/>
    <w:rsid w:val="00A9518A"/>
    <w:rsid w:val="00A966CC"/>
    <w:rsid w:val="00A96FFB"/>
    <w:rsid w:val="00AA1D51"/>
    <w:rsid w:val="00AA2456"/>
    <w:rsid w:val="00AA684E"/>
    <w:rsid w:val="00AB0E1A"/>
    <w:rsid w:val="00AB0FD6"/>
    <w:rsid w:val="00AB1BC5"/>
    <w:rsid w:val="00AB3233"/>
    <w:rsid w:val="00AB3524"/>
    <w:rsid w:val="00AC0EAA"/>
    <w:rsid w:val="00AC148E"/>
    <w:rsid w:val="00AD2119"/>
    <w:rsid w:val="00AD5DBD"/>
    <w:rsid w:val="00AD6F53"/>
    <w:rsid w:val="00AE1260"/>
    <w:rsid w:val="00AE6B27"/>
    <w:rsid w:val="00AF34E6"/>
    <w:rsid w:val="00AF4845"/>
    <w:rsid w:val="00AF4CBE"/>
    <w:rsid w:val="00AF72FB"/>
    <w:rsid w:val="00B03E94"/>
    <w:rsid w:val="00B04D24"/>
    <w:rsid w:val="00B061AF"/>
    <w:rsid w:val="00B1081F"/>
    <w:rsid w:val="00B14AC0"/>
    <w:rsid w:val="00B16DD8"/>
    <w:rsid w:val="00B16F52"/>
    <w:rsid w:val="00B20906"/>
    <w:rsid w:val="00B21A29"/>
    <w:rsid w:val="00B21B4D"/>
    <w:rsid w:val="00B2540D"/>
    <w:rsid w:val="00B2561D"/>
    <w:rsid w:val="00B274F0"/>
    <w:rsid w:val="00B30925"/>
    <w:rsid w:val="00B36226"/>
    <w:rsid w:val="00B41EBA"/>
    <w:rsid w:val="00B42748"/>
    <w:rsid w:val="00B45383"/>
    <w:rsid w:val="00B5003F"/>
    <w:rsid w:val="00B50689"/>
    <w:rsid w:val="00B57A01"/>
    <w:rsid w:val="00B6079F"/>
    <w:rsid w:val="00B631B7"/>
    <w:rsid w:val="00B63FE5"/>
    <w:rsid w:val="00B86147"/>
    <w:rsid w:val="00B978BB"/>
    <w:rsid w:val="00BA21C0"/>
    <w:rsid w:val="00BA3C59"/>
    <w:rsid w:val="00BB03D5"/>
    <w:rsid w:val="00BB0CBE"/>
    <w:rsid w:val="00BB243D"/>
    <w:rsid w:val="00BB4EB7"/>
    <w:rsid w:val="00BC4A94"/>
    <w:rsid w:val="00BC7660"/>
    <w:rsid w:val="00BD21A1"/>
    <w:rsid w:val="00BE0554"/>
    <w:rsid w:val="00BE2C1B"/>
    <w:rsid w:val="00BE3147"/>
    <w:rsid w:val="00BE4918"/>
    <w:rsid w:val="00BE6119"/>
    <w:rsid w:val="00BF6046"/>
    <w:rsid w:val="00BF69DA"/>
    <w:rsid w:val="00C01C3D"/>
    <w:rsid w:val="00C0281F"/>
    <w:rsid w:val="00C0290D"/>
    <w:rsid w:val="00C0499D"/>
    <w:rsid w:val="00C05F13"/>
    <w:rsid w:val="00C07583"/>
    <w:rsid w:val="00C10955"/>
    <w:rsid w:val="00C12D73"/>
    <w:rsid w:val="00C1397C"/>
    <w:rsid w:val="00C14DA6"/>
    <w:rsid w:val="00C15772"/>
    <w:rsid w:val="00C17533"/>
    <w:rsid w:val="00C205EC"/>
    <w:rsid w:val="00C23010"/>
    <w:rsid w:val="00C24434"/>
    <w:rsid w:val="00C32B69"/>
    <w:rsid w:val="00C3561C"/>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35C1"/>
    <w:rsid w:val="00C86D22"/>
    <w:rsid w:val="00C87710"/>
    <w:rsid w:val="00C87E98"/>
    <w:rsid w:val="00C91106"/>
    <w:rsid w:val="00C9301F"/>
    <w:rsid w:val="00C932D2"/>
    <w:rsid w:val="00C945FF"/>
    <w:rsid w:val="00C95A06"/>
    <w:rsid w:val="00CA2117"/>
    <w:rsid w:val="00CA320A"/>
    <w:rsid w:val="00CA4BC4"/>
    <w:rsid w:val="00CB4D64"/>
    <w:rsid w:val="00CB58ED"/>
    <w:rsid w:val="00CB6073"/>
    <w:rsid w:val="00CC3836"/>
    <w:rsid w:val="00CC458C"/>
    <w:rsid w:val="00CC71C3"/>
    <w:rsid w:val="00CC7F15"/>
    <w:rsid w:val="00CD737A"/>
    <w:rsid w:val="00CE3587"/>
    <w:rsid w:val="00CF47BB"/>
    <w:rsid w:val="00CF615E"/>
    <w:rsid w:val="00CF6C8D"/>
    <w:rsid w:val="00CF7B73"/>
    <w:rsid w:val="00D014F3"/>
    <w:rsid w:val="00D06587"/>
    <w:rsid w:val="00D1377C"/>
    <w:rsid w:val="00D23207"/>
    <w:rsid w:val="00D273AC"/>
    <w:rsid w:val="00D3757D"/>
    <w:rsid w:val="00D446BE"/>
    <w:rsid w:val="00D50EB2"/>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A644C"/>
    <w:rsid w:val="00DB1982"/>
    <w:rsid w:val="00DB2C4C"/>
    <w:rsid w:val="00DB58DD"/>
    <w:rsid w:val="00DB67AA"/>
    <w:rsid w:val="00DB792A"/>
    <w:rsid w:val="00DC104B"/>
    <w:rsid w:val="00DC171E"/>
    <w:rsid w:val="00DC1FB7"/>
    <w:rsid w:val="00DC552B"/>
    <w:rsid w:val="00DC5C1B"/>
    <w:rsid w:val="00DD0083"/>
    <w:rsid w:val="00DD07CC"/>
    <w:rsid w:val="00DD19A3"/>
    <w:rsid w:val="00DD3BE7"/>
    <w:rsid w:val="00DD48A1"/>
    <w:rsid w:val="00DE19EE"/>
    <w:rsid w:val="00DE2AB0"/>
    <w:rsid w:val="00DE2F1C"/>
    <w:rsid w:val="00DE3DC1"/>
    <w:rsid w:val="00DE4F74"/>
    <w:rsid w:val="00DE7C2F"/>
    <w:rsid w:val="00DF3AB7"/>
    <w:rsid w:val="00DF4724"/>
    <w:rsid w:val="00E038BC"/>
    <w:rsid w:val="00E0413D"/>
    <w:rsid w:val="00E05A3E"/>
    <w:rsid w:val="00E06380"/>
    <w:rsid w:val="00E10065"/>
    <w:rsid w:val="00E13768"/>
    <w:rsid w:val="00E2249F"/>
    <w:rsid w:val="00E237A3"/>
    <w:rsid w:val="00E2532B"/>
    <w:rsid w:val="00E2619D"/>
    <w:rsid w:val="00E27247"/>
    <w:rsid w:val="00E30CE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36FB"/>
    <w:rsid w:val="00EB10CE"/>
    <w:rsid w:val="00EB2857"/>
    <w:rsid w:val="00EB4209"/>
    <w:rsid w:val="00EB7A38"/>
    <w:rsid w:val="00EC4F9A"/>
    <w:rsid w:val="00EC6349"/>
    <w:rsid w:val="00ED0C09"/>
    <w:rsid w:val="00ED238E"/>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2D7A"/>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4CDD"/>
    <w:rsid w:val="00FC789E"/>
    <w:rsid w:val="00FD7361"/>
    <w:rsid w:val="00FE4295"/>
    <w:rsid w:val="00FE5B59"/>
    <w:rsid w:val="00FE5F42"/>
    <w:rsid w:val="00FE7EF0"/>
    <w:rsid w:val="00FF118E"/>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241"/>
    <w:rPr>
      <w:rFonts w:ascii="Times New Roman" w:hAnsi="Times New Roman"/>
      <w:sz w:val="24"/>
    </w:rPr>
  </w:style>
  <w:style w:type="paragraph" w:styleId="Heading1">
    <w:name w:val="heading 1"/>
    <w:basedOn w:val="Normal"/>
    <w:next w:val="Normal"/>
    <w:link w:val="Heading1Char"/>
    <w:uiPriority w:val="9"/>
    <w:qFormat/>
    <w:rsid w:val="002250CB"/>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75C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2250CB"/>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275CD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6C5B14"/>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2.pn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chart" Target="charts/chart5.xml"/><Relationship Id="rId37" Type="http://schemas.openxmlformats.org/officeDocument/2006/relationships/image" Target="media/image10.emf"/><Relationship Id="rId40" Type="http://schemas.openxmlformats.org/officeDocument/2006/relationships/image" Target="media/image13.png"/><Relationship Id="rId45" Type="http://schemas.openxmlformats.org/officeDocument/2006/relationships/image" Target="media/image18.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comments" Target="comments.xml"/><Relationship Id="rId19" Type="http://schemas.openxmlformats.org/officeDocument/2006/relationships/image" Target="media/image2.png"/><Relationship Id="rId31" Type="http://schemas.openxmlformats.org/officeDocument/2006/relationships/chart" Target="charts/chart4.xml"/><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footer" Target="footer5.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chart" Target="charts/chart6.xml"/><Relationship Id="rId38" Type="http://schemas.openxmlformats.org/officeDocument/2006/relationships/image" Target="media/image11.emf"/><Relationship Id="rId46" Type="http://schemas.openxmlformats.org/officeDocument/2006/relationships/image" Target="media/image19.png"/><Relationship Id="rId20" Type="http://schemas.openxmlformats.org/officeDocument/2006/relationships/image" Target="media/image3.png"/><Relationship Id="rId41" Type="http://schemas.openxmlformats.org/officeDocument/2006/relationships/image" Target="media/image1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chart" Target="charts/chart9.xml"/><Relationship Id="rId49" Type="http://schemas.microsoft.com/office/2007/relationships/hdphoto" Target="media/hdphoto1.wdp"/></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84</Pages>
  <Words>21044</Words>
  <Characters>119954</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5</cp:revision>
  <dcterms:created xsi:type="dcterms:W3CDTF">2022-07-17T02:06:00Z</dcterms:created>
  <dcterms:modified xsi:type="dcterms:W3CDTF">2022-07-20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